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footerReference w:type="default" r:id="rId12"/>
          <w:headerReference w:type="first" r:id="rId13"/>
          <w:footerReference w:type="first" r:id="rId14"/>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r w:rsidRPr="00092C54">
        <w:rPr>
          <w:rFonts w:ascii="Gill Sans MT" w:hAnsi="Gill Sans MT"/>
          <w:sz w:val="22"/>
          <w:szCs w:val="22"/>
        </w:rPr>
        <w:t xml:space="preserve">Tese de Doutoramento na </w:t>
      </w:r>
      <w:r>
        <w:rPr>
          <w:rFonts w:ascii="Gill Sans MT" w:hAnsi="Gill Sans MT"/>
          <w:sz w:val="22"/>
          <w:szCs w:val="22"/>
        </w:rPr>
        <w:t>á</w:t>
      </w:r>
      <w:r w:rsidRPr="00092C54">
        <w:rPr>
          <w:rFonts w:ascii="Gill Sans MT" w:hAnsi="Gill Sans MT"/>
          <w:sz w:val="22"/>
          <w:szCs w:val="22"/>
        </w:rPr>
        <w:t>rea cient</w:t>
      </w:r>
      <w:r>
        <w:rPr>
          <w:rFonts w:ascii="Gill Sans MT" w:hAnsi="Gill Sans MT"/>
          <w:sz w:val="22"/>
          <w:szCs w:val="22"/>
        </w:rPr>
        <w:t>í</w:t>
      </w:r>
      <w:r w:rsidRPr="00092C54">
        <w:rPr>
          <w:rFonts w:ascii="Gill Sans MT" w:hAnsi="Gill Sans MT"/>
          <w:sz w:val="22"/>
          <w:szCs w:val="22"/>
        </w:rPr>
        <w:t>fica de Ci</w:t>
      </w:r>
      <w:r>
        <w:rPr>
          <w:rFonts w:ascii="Gill Sans MT" w:hAnsi="Gill Sans MT"/>
          <w:sz w:val="22"/>
          <w:szCs w:val="22"/>
        </w:rPr>
        <w:t>ê</w:t>
      </w:r>
      <w:r w:rsidRPr="00092C54">
        <w:rPr>
          <w:rFonts w:ascii="Gill Sans MT" w:hAnsi="Gill Sans MT"/>
          <w:sz w:val="22"/>
          <w:szCs w:val="22"/>
        </w:rPr>
        <w:t>ncia da Informac</w:t>
      </w:r>
      <w:r w:rsidRPr="00092C54">
        <w:rPr>
          <w:rFonts w:ascii="Arial" w:hAnsi="Arial" w:cs="Arial"/>
          <w:sz w:val="22"/>
          <w:szCs w:val="22"/>
        </w:rPr>
        <w:t>̧</w:t>
      </w:r>
      <w:r w:rsidRPr="00092C54">
        <w:rPr>
          <w:rFonts w:ascii="Gill Sans MT" w:hAnsi="Gill Sans MT" w:cs="Arial"/>
          <w:sz w:val="22"/>
          <w:szCs w:val="22"/>
        </w:rPr>
        <w:t>ão</w:t>
      </w:r>
      <w:r w:rsidRPr="00092C54">
        <w:rPr>
          <w:rFonts w:ascii="Gill Sans MT" w:hAnsi="Gill Sans MT"/>
          <w:sz w:val="22"/>
          <w:szCs w:val="22"/>
        </w:rPr>
        <w:t xml:space="preserve"> orientada pel</w:t>
      </w:r>
      <w:r>
        <w:rPr>
          <w:rFonts w:ascii="Gill Sans MT" w:hAnsi="Gill Sans MT"/>
          <w:sz w:val="22"/>
          <w:szCs w:val="22"/>
        </w:rPr>
        <w:t>o Professor Doutor Licínio Gomes Roque e pela</w:t>
      </w:r>
      <w:r w:rsidRPr="00092C54">
        <w:rPr>
          <w:rFonts w:ascii="Gill Sans MT" w:hAnsi="Gill Sans MT"/>
          <w:sz w:val="22"/>
          <w:szCs w:val="22"/>
        </w:rPr>
        <w:t xml:space="preserve"> Professora Doutora Maria Manuel Lopes de Figueiredo Costa Marques Borges, apresentada ao Departamento de Filosofia, Comunica</w:t>
      </w:r>
      <w:r>
        <w:rPr>
          <w:rFonts w:ascii="Gill Sans MT" w:hAnsi="Gill Sans MT"/>
          <w:sz w:val="22"/>
          <w:szCs w:val="22"/>
        </w:rPr>
        <w:t>çã</w:t>
      </w:r>
      <w:r w:rsidRPr="00092C54">
        <w:rPr>
          <w:rFonts w:ascii="Gill Sans MT" w:hAnsi="Gill Sans MT"/>
          <w:sz w:val="22"/>
          <w:szCs w:val="22"/>
        </w:rPr>
        <w:t>o e Informac</w:t>
      </w:r>
      <w:r w:rsidRPr="00092C54">
        <w:rPr>
          <w:rFonts w:ascii="Arial" w:hAnsi="Arial" w:cs="Arial"/>
          <w:sz w:val="22"/>
          <w:szCs w:val="22"/>
        </w:rPr>
        <w:t>̧</w:t>
      </w:r>
      <w:r>
        <w:rPr>
          <w:rFonts w:ascii="Gill Sans MT" w:hAnsi="Gill Sans MT"/>
          <w:sz w:val="22"/>
          <w:szCs w:val="22"/>
        </w:rPr>
        <w:t>ão</w:t>
      </w:r>
      <w:r w:rsidRPr="00092C54">
        <w:rPr>
          <w:rFonts w:ascii="Gill Sans MT" w:hAnsi="Gill Sans MT"/>
          <w:sz w:val="22"/>
          <w:szCs w:val="22"/>
        </w:rPr>
        <w:t xml:space="preserve"> da Faculdade de Letras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bookmarkStart w:id="314" w:name="_Toc68502420"/>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5" w:name="_Toc494021"/>
      <w:bookmarkStart w:id="316" w:name="_Toc516672"/>
      <w:bookmarkStart w:id="317" w:name="_Toc517086"/>
      <w:bookmarkStart w:id="318" w:name="_Toc518394"/>
      <w:bookmarkStart w:id="319" w:name="_Toc543761"/>
      <w:bookmarkStart w:id="320" w:name="_Toc859972"/>
      <w:bookmarkStart w:id="321" w:name="_Toc876914"/>
      <w:bookmarkStart w:id="322" w:name="_Toc945404"/>
      <w:bookmarkStart w:id="323" w:name="_Toc1200518"/>
      <w:bookmarkStart w:id="324" w:name="_Toc1200572"/>
      <w:bookmarkStart w:id="325" w:name="_Toc1205758"/>
      <w:bookmarkStart w:id="326" w:name="_Toc1675226"/>
      <w:bookmarkStart w:id="327" w:name="_Toc1683577"/>
      <w:bookmarkStart w:id="328" w:name="_Toc1683661"/>
      <w:bookmarkStart w:id="329" w:name="_Toc1684457"/>
      <w:bookmarkStart w:id="330" w:name="_Toc1852723"/>
      <w:bookmarkStart w:id="331" w:name="_Toc6984554"/>
      <w:bookmarkStart w:id="332" w:name="_Toc6984634"/>
      <w:bookmarkStart w:id="333" w:name="_Toc7185855"/>
      <w:bookmarkStart w:id="334" w:name="_Toc7789908"/>
      <w:bookmarkStart w:id="335" w:name="_Toc8194509"/>
      <w:bookmarkStart w:id="336" w:name="_Toc8284740"/>
      <w:bookmarkStart w:id="337" w:name="_Toc8286667"/>
      <w:bookmarkStart w:id="338" w:name="_Toc8287478"/>
      <w:bookmarkStart w:id="339" w:name="_Toc8802911"/>
      <w:bookmarkStart w:id="340" w:name="_Toc9258372"/>
      <w:bookmarkStart w:id="341" w:name="_Toc9265841"/>
      <w:bookmarkStart w:id="342" w:name="_Toc9402388"/>
      <w:bookmarkStart w:id="343" w:name="_Toc9402952"/>
      <w:bookmarkStart w:id="344" w:name="_Toc9403051"/>
      <w:bookmarkStart w:id="345" w:name="_Toc9686323"/>
      <w:bookmarkStart w:id="346" w:name="_Toc9703371"/>
      <w:bookmarkStart w:id="347" w:name="_Toc9703603"/>
      <w:bookmarkStart w:id="348" w:name="_Toc9714569"/>
      <w:bookmarkStart w:id="349" w:name="_Toc9797279"/>
      <w:bookmarkStart w:id="350" w:name="_Toc9805954"/>
      <w:bookmarkStart w:id="351" w:name="_Toc10033810"/>
      <w:bookmarkStart w:id="352" w:name="_Toc13052663"/>
      <w:bookmarkStart w:id="353" w:name="_Toc13053023"/>
      <w:bookmarkStart w:id="354" w:name="_Toc13053112"/>
      <w:bookmarkStart w:id="355" w:name="_Toc13053547"/>
      <w:bookmarkStart w:id="356" w:name="_Toc13054133"/>
      <w:bookmarkStart w:id="357" w:name="_Toc13054486"/>
      <w:bookmarkStart w:id="358" w:name="_Toc13054644"/>
      <w:bookmarkStart w:id="359" w:name="_Toc13055029"/>
      <w:bookmarkStart w:id="360" w:name="_Toc13213118"/>
      <w:bookmarkStart w:id="361" w:name="_Toc13255065"/>
      <w:bookmarkStart w:id="362" w:name="_Toc13424136"/>
      <w:bookmarkStart w:id="363" w:name="_Toc13576763"/>
      <w:bookmarkStart w:id="364" w:name="_Toc13840195"/>
      <w:bookmarkStart w:id="365" w:name="_Toc14033486"/>
      <w:bookmarkStart w:id="366" w:name="_Toc14033572"/>
      <w:bookmarkStart w:id="367" w:name="_Toc14033700"/>
      <w:bookmarkStart w:id="368" w:name="_Toc15211817"/>
      <w:bookmarkStart w:id="369" w:name="_Toc15212214"/>
      <w:bookmarkStart w:id="370" w:name="_Toc15320139"/>
      <w:bookmarkStart w:id="371" w:name="_Toc15989924"/>
      <w:bookmarkStart w:id="372" w:name="_Toc16095287"/>
      <w:bookmarkStart w:id="373" w:name="_Toc16106159"/>
      <w:bookmarkStart w:id="374" w:name="_Toc16264796"/>
      <w:bookmarkStart w:id="375" w:name="_Toc17011101"/>
      <w:bookmarkStart w:id="376" w:name="_Toc17011705"/>
      <w:bookmarkStart w:id="377" w:name="_Toc17011806"/>
      <w:bookmarkStart w:id="378" w:name="_Toc18932882"/>
      <w:bookmarkStart w:id="379" w:name="_Toc18932956"/>
      <w:bookmarkStart w:id="380" w:name="_Toc19125949"/>
      <w:bookmarkStart w:id="381" w:name="_Toc19277891"/>
      <w:bookmarkStart w:id="382" w:name="_Toc19304484"/>
      <w:bookmarkStart w:id="383" w:name="_Toc22038231"/>
      <w:bookmarkStart w:id="384" w:name="_Toc22038280"/>
      <w:bookmarkStart w:id="385" w:name="_Toc22038375"/>
      <w:bookmarkStart w:id="386" w:name="_Toc22328990"/>
      <w:bookmarkStart w:id="387" w:name="_Toc22329035"/>
      <w:bookmarkStart w:id="388" w:name="_Toc22727135"/>
      <w:bookmarkStart w:id="389" w:name="_Toc22823554"/>
      <w:bookmarkStart w:id="390" w:name="_Toc22823668"/>
      <w:bookmarkStart w:id="391" w:name="_Toc22834035"/>
      <w:bookmarkStart w:id="392" w:name="_Toc22923109"/>
      <w:bookmarkStart w:id="393" w:name="_Toc23163587"/>
      <w:bookmarkStart w:id="394" w:name="_Toc23352235"/>
      <w:bookmarkStart w:id="395" w:name="_Toc23407149"/>
      <w:bookmarkStart w:id="396" w:name="_Toc23493997"/>
      <w:bookmarkStart w:id="397" w:name="_Toc23522645"/>
      <w:bookmarkStart w:id="398" w:name="_Toc23542581"/>
      <w:bookmarkStart w:id="399" w:name="_Toc23548294"/>
      <w:bookmarkStart w:id="400" w:name="_Toc23585187"/>
      <w:bookmarkStart w:id="401" w:name="_Toc23737115"/>
      <w:bookmarkStart w:id="402" w:name="_Toc23792308"/>
      <w:bookmarkStart w:id="403" w:name="_Toc23838565"/>
      <w:bookmarkStart w:id="404" w:name="_Toc23852103"/>
      <w:bookmarkStart w:id="405" w:name="_Toc23855830"/>
      <w:bookmarkStart w:id="406" w:name="_Toc23874586"/>
      <w:bookmarkStart w:id="407" w:name="_Toc23931638"/>
      <w:bookmarkStart w:id="408" w:name="_Toc23931682"/>
      <w:bookmarkStart w:id="409" w:name="_Toc23969990"/>
      <w:bookmarkStart w:id="410" w:name="_Toc24019017"/>
      <w:bookmarkStart w:id="411" w:name="_Toc24034597"/>
      <w:bookmarkStart w:id="412" w:name="_Toc24058422"/>
      <w:bookmarkStart w:id="413" w:name="_Toc24110323"/>
      <w:bookmarkStart w:id="414" w:name="_Toc24130702"/>
      <w:bookmarkStart w:id="415" w:name="_Toc24131773"/>
      <w:bookmarkStart w:id="416" w:name="_Toc24135929"/>
      <w:bookmarkStart w:id="417" w:name="_Toc24191997"/>
      <w:bookmarkStart w:id="418" w:name="_Toc24220930"/>
      <w:bookmarkStart w:id="419" w:name="_Toc29116594"/>
      <w:bookmarkStart w:id="420" w:name="_Toc29445238"/>
      <w:bookmarkStart w:id="421" w:name="_Toc29446246"/>
      <w:bookmarkStart w:id="422" w:name="_Toc30400966"/>
      <w:bookmarkStart w:id="423" w:name="_Toc30401229"/>
      <w:bookmarkStart w:id="424" w:name="_Toc30401274"/>
      <w:bookmarkStart w:id="425" w:name="_Toc31701337"/>
      <w:bookmarkStart w:id="426" w:name="_Toc31717030"/>
      <w:bookmarkStart w:id="427" w:name="_Toc31727897"/>
      <w:bookmarkStart w:id="428" w:name="_Toc32217097"/>
      <w:bookmarkStart w:id="429" w:name="_Toc32222678"/>
      <w:bookmarkStart w:id="430" w:name="_Toc32222846"/>
      <w:bookmarkStart w:id="431" w:name="_Toc32222922"/>
      <w:bookmarkStart w:id="432" w:name="_Toc32223404"/>
      <w:bookmarkStart w:id="433" w:name="_Toc32223680"/>
      <w:bookmarkStart w:id="434" w:name="_Toc32230420"/>
      <w:bookmarkStart w:id="435" w:name="_Toc32230608"/>
      <w:bookmarkStart w:id="436" w:name="_Toc32231753"/>
      <w:bookmarkStart w:id="437" w:name="_Toc32245608"/>
      <w:bookmarkStart w:id="438" w:name="_Toc32312307"/>
      <w:bookmarkStart w:id="439" w:name="_Toc32317992"/>
      <w:bookmarkStart w:id="440" w:name="_Toc32319616"/>
      <w:bookmarkStart w:id="441" w:name="_Toc33514467"/>
      <w:bookmarkStart w:id="442" w:name="_Toc33514668"/>
      <w:bookmarkStart w:id="443" w:name="_Toc33514747"/>
      <w:bookmarkStart w:id="444" w:name="_Toc33514826"/>
      <w:bookmarkStart w:id="445" w:name="_Toc33514973"/>
      <w:bookmarkStart w:id="446" w:name="_Toc33515204"/>
      <w:bookmarkStart w:id="447" w:name="_Toc33515429"/>
      <w:bookmarkStart w:id="448" w:name="_Toc33515493"/>
      <w:bookmarkStart w:id="449" w:name="_Toc33515558"/>
      <w:bookmarkStart w:id="450" w:name="_Toc33515623"/>
      <w:bookmarkStart w:id="451" w:name="_Toc33515687"/>
      <w:bookmarkStart w:id="452" w:name="_Toc33517687"/>
      <w:bookmarkStart w:id="453" w:name="_Toc33517908"/>
      <w:bookmarkStart w:id="454" w:name="_Toc33518000"/>
      <w:bookmarkStart w:id="455" w:name="_Toc33518064"/>
      <w:bookmarkStart w:id="456" w:name="_Toc33518128"/>
      <w:bookmarkStart w:id="457" w:name="_Toc39915134"/>
      <w:bookmarkStart w:id="458" w:name="_Toc40005405"/>
      <w:bookmarkStart w:id="459" w:name="_Toc40340903"/>
      <w:bookmarkStart w:id="460" w:name="_Toc40377213"/>
      <w:bookmarkStart w:id="461" w:name="_Toc40381501"/>
      <w:bookmarkStart w:id="462" w:name="_Toc40381570"/>
      <w:bookmarkStart w:id="463" w:name="_Toc40383387"/>
      <w:bookmarkStart w:id="464" w:name="_Toc40947167"/>
      <w:bookmarkStart w:id="465" w:name="_Toc41215328"/>
      <w:bookmarkStart w:id="466" w:name="_Toc41387304"/>
      <w:bookmarkStart w:id="467" w:name="_Toc41415762"/>
      <w:bookmarkStart w:id="468" w:name="_Toc41839743"/>
      <w:bookmarkStart w:id="469" w:name="_Toc41839922"/>
      <w:bookmarkStart w:id="470" w:name="_Toc41840224"/>
      <w:bookmarkStart w:id="471" w:name="_Toc41840319"/>
      <w:bookmarkStart w:id="472" w:name="_Toc41840911"/>
      <w:bookmarkStart w:id="473" w:name="_Toc41840965"/>
      <w:bookmarkStart w:id="474" w:name="_Toc41841373"/>
      <w:bookmarkStart w:id="475" w:name="_Toc41841665"/>
      <w:bookmarkStart w:id="476" w:name="_Toc41842308"/>
      <w:bookmarkStart w:id="477" w:name="_Toc41893395"/>
      <w:bookmarkStart w:id="478" w:name="_Toc41893637"/>
      <w:bookmarkStart w:id="479" w:name="_Toc41893901"/>
      <w:bookmarkStart w:id="480" w:name="_Toc41894128"/>
      <w:bookmarkStart w:id="481" w:name="_Toc41894401"/>
      <w:bookmarkStart w:id="482" w:name="_Toc41897331"/>
      <w:bookmarkStart w:id="483" w:name="_Toc41897390"/>
      <w:bookmarkStart w:id="484" w:name="_Toc41897665"/>
      <w:bookmarkStart w:id="485" w:name="_Toc41897809"/>
      <w:bookmarkStart w:id="486" w:name="_Toc41898584"/>
      <w:r w:rsidRPr="0050469B">
        <w:rPr>
          <w:rFonts w:ascii="Gill Sans" w:hAnsi="Gill Sans" w:cs="Gill Sans"/>
          <w:color w:val="000000" w:themeColor="text1"/>
          <w:sz w:val="40"/>
          <w:szCs w:val="40"/>
        </w:rPr>
        <w:br w:type="page"/>
      </w:r>
    </w:p>
    <w:p w14:paraId="1BE2B39B" w14:textId="67E106AF"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7" w:name="_Toc41899843"/>
      <w:bookmarkStart w:id="488" w:name="_Toc41899914"/>
      <w:bookmarkStart w:id="489" w:name="_Toc41899985"/>
      <w:bookmarkStart w:id="490" w:name="_Toc41900226"/>
      <w:bookmarkStart w:id="491" w:name="_Toc41900298"/>
      <w:bookmarkStart w:id="492" w:name="_Toc41900354"/>
      <w:bookmarkStart w:id="493" w:name="_Toc41916656"/>
      <w:bookmarkStart w:id="494" w:name="_Toc41917050"/>
      <w:bookmarkStart w:id="495" w:name="_Toc41917673"/>
      <w:bookmarkStart w:id="496" w:name="_Toc41917790"/>
      <w:bookmarkStart w:id="497" w:name="_Toc41917847"/>
      <w:bookmarkStart w:id="498" w:name="_Toc41917913"/>
      <w:bookmarkStart w:id="499" w:name="_Toc41917970"/>
      <w:bookmarkStart w:id="500" w:name="_Toc41918027"/>
      <w:bookmarkStart w:id="501" w:name="_Toc41918148"/>
      <w:bookmarkStart w:id="502" w:name="_Toc41918334"/>
      <w:bookmarkStart w:id="503" w:name="_Toc41918551"/>
      <w:bookmarkStart w:id="504" w:name="_Toc42423713"/>
      <w:bookmarkStart w:id="505" w:name="_Toc42891396"/>
      <w:bookmarkStart w:id="506" w:name="_Toc43493967"/>
      <w:bookmarkStart w:id="507" w:name="_Toc43494027"/>
      <w:bookmarkStart w:id="508" w:name="_Toc44151457"/>
      <w:bookmarkStart w:id="509" w:name="_Toc44151977"/>
      <w:bookmarkStart w:id="510" w:name="_Toc44159699"/>
      <w:bookmarkStart w:id="511" w:name="_Toc44159768"/>
      <w:bookmarkStart w:id="512" w:name="_Toc44168281"/>
      <w:bookmarkStart w:id="513" w:name="_Toc44174119"/>
      <w:bookmarkStart w:id="514" w:name="_Toc44174188"/>
      <w:bookmarkStart w:id="515" w:name="_Toc44174257"/>
      <w:bookmarkStart w:id="516" w:name="_Toc44177611"/>
      <w:bookmarkStart w:id="517" w:name="_Toc44177972"/>
      <w:bookmarkStart w:id="518" w:name="_Toc44181339"/>
      <w:bookmarkStart w:id="519" w:name="_Toc44268653"/>
      <w:bookmarkStart w:id="520" w:name="_Toc44354773"/>
      <w:bookmarkStart w:id="521" w:name="_Toc44436332"/>
      <w:bookmarkStart w:id="522" w:name="_Toc44604619"/>
      <w:bookmarkStart w:id="523" w:name="_Toc44614687"/>
      <w:bookmarkStart w:id="524" w:name="_Toc44661257"/>
      <w:bookmarkStart w:id="525" w:name="_Toc44662048"/>
      <w:bookmarkStart w:id="526" w:name="_Toc44663497"/>
      <w:bookmarkStart w:id="527" w:name="_Toc44670769"/>
      <w:bookmarkStart w:id="528" w:name="_Toc44695260"/>
      <w:bookmarkStart w:id="529" w:name="_Toc44695856"/>
      <w:bookmarkStart w:id="530" w:name="_Toc44698202"/>
      <w:bookmarkStart w:id="531" w:name="_Toc44698272"/>
      <w:bookmarkStart w:id="532" w:name="_Toc44698680"/>
      <w:bookmarkStart w:id="533" w:name="_Toc44699004"/>
      <w:bookmarkStart w:id="534" w:name="_Toc44756361"/>
      <w:bookmarkStart w:id="535" w:name="_Toc44802229"/>
      <w:bookmarkStart w:id="536" w:name="_Toc44866591"/>
      <w:bookmarkStart w:id="537" w:name="_Toc44866802"/>
      <w:bookmarkStart w:id="538" w:name="_Toc45095808"/>
      <w:bookmarkStart w:id="539" w:name="_Toc45095881"/>
      <w:bookmarkStart w:id="540" w:name="_Toc45096849"/>
      <w:bookmarkStart w:id="541" w:name="_Toc45224240"/>
      <w:bookmarkStart w:id="542" w:name="_Toc45224382"/>
      <w:bookmarkStart w:id="543" w:name="_Toc45224453"/>
      <w:bookmarkStart w:id="544" w:name="_Toc45224922"/>
      <w:bookmarkStart w:id="545" w:name="_Toc45225192"/>
      <w:bookmarkStart w:id="546" w:name="_Toc45225547"/>
      <w:bookmarkStart w:id="547" w:name="_Toc45225945"/>
      <w:bookmarkStart w:id="548" w:name="_Toc45226219"/>
      <w:bookmarkStart w:id="549" w:name="_Toc45226417"/>
      <w:bookmarkStart w:id="550" w:name="_Toc45227488"/>
      <w:bookmarkStart w:id="551" w:name="_Toc45227812"/>
      <w:bookmarkStart w:id="552" w:name="_Toc45270138"/>
      <w:bookmarkStart w:id="553" w:name="_Toc45296279"/>
      <w:bookmarkStart w:id="554" w:name="_Toc45305575"/>
      <w:bookmarkStart w:id="555" w:name="_Toc45351672"/>
      <w:bookmarkStart w:id="556" w:name="_Toc45378089"/>
      <w:bookmarkStart w:id="557" w:name="_Toc45440474"/>
      <w:bookmarkStart w:id="558" w:name="_Toc45441661"/>
      <w:bookmarkStart w:id="559" w:name="_Toc45443756"/>
      <w:bookmarkStart w:id="560" w:name="_Toc45478231"/>
      <w:bookmarkStart w:id="561" w:name="_Toc45570355"/>
      <w:bookmarkStart w:id="562" w:name="_Toc45642329"/>
      <w:bookmarkStart w:id="563" w:name="_Toc45648884"/>
      <w:bookmarkStart w:id="564" w:name="_Toc45648946"/>
      <w:bookmarkStart w:id="565" w:name="_Toc45659027"/>
      <w:bookmarkStart w:id="566" w:name="_Toc45659112"/>
      <w:bookmarkStart w:id="567" w:name="_Toc45659731"/>
      <w:bookmarkStart w:id="568" w:name="_Toc45738975"/>
      <w:bookmarkStart w:id="569" w:name="_Toc45831421"/>
      <w:bookmarkStart w:id="570" w:name="_Toc45897465"/>
      <w:bookmarkStart w:id="571" w:name="_Toc45968828"/>
      <w:bookmarkStart w:id="572" w:name="_Toc46062460"/>
      <w:bookmarkStart w:id="573" w:name="_Toc46076560"/>
      <w:bookmarkStart w:id="574" w:name="_Toc46083635"/>
      <w:bookmarkStart w:id="575" w:name="_Toc46083823"/>
      <w:bookmarkStart w:id="576" w:name="_Toc46084075"/>
      <w:bookmarkStart w:id="577" w:name="_Toc46084154"/>
      <w:bookmarkStart w:id="578" w:name="_Toc46084389"/>
      <w:bookmarkStart w:id="579" w:name="_Toc46137779"/>
      <w:bookmarkStart w:id="580" w:name="_Toc46138013"/>
      <w:bookmarkStart w:id="581" w:name="_Toc46138471"/>
      <w:bookmarkStart w:id="582" w:name="_Toc46162883"/>
      <w:bookmarkStart w:id="583" w:name="_Toc46177331"/>
      <w:bookmarkStart w:id="584" w:name="_Toc46213643"/>
      <w:bookmarkStart w:id="585" w:name="_Toc46261214"/>
      <w:bookmarkStart w:id="586" w:name="_Toc46264369"/>
      <w:bookmarkStart w:id="587" w:name="_Toc46303091"/>
      <w:bookmarkStart w:id="588" w:name="_Toc46303171"/>
      <w:bookmarkStart w:id="589" w:name="_Toc46306716"/>
      <w:bookmarkStart w:id="590" w:name="_Toc46492619"/>
      <w:bookmarkStart w:id="591" w:name="_Toc46494111"/>
      <w:bookmarkStart w:id="592" w:name="_Toc46589182"/>
      <w:bookmarkStart w:id="593" w:name="_Toc46594118"/>
      <w:bookmarkStart w:id="594" w:name="_Toc46658792"/>
      <w:bookmarkStart w:id="595" w:name="_Toc46664046"/>
      <w:bookmarkStart w:id="596" w:name="_Toc46668513"/>
      <w:bookmarkStart w:id="597" w:name="_Toc46679077"/>
      <w:bookmarkStart w:id="598" w:name="_Toc46683932"/>
      <w:bookmarkStart w:id="599" w:name="_Toc46684179"/>
      <w:bookmarkStart w:id="600" w:name="_Toc46775002"/>
      <w:bookmarkStart w:id="601" w:name="_Toc46818710"/>
      <w:bookmarkStart w:id="602" w:name="_Toc46819155"/>
      <w:bookmarkStart w:id="603" w:name="_Toc46819225"/>
      <w:bookmarkStart w:id="604" w:name="_Toc46819721"/>
      <w:bookmarkStart w:id="605" w:name="_Toc46820302"/>
      <w:bookmarkStart w:id="606" w:name="_Toc46835994"/>
      <w:bookmarkStart w:id="607" w:name="_Toc46857717"/>
      <w:bookmarkStart w:id="608" w:name="_Toc46858452"/>
      <w:bookmarkStart w:id="609" w:name="_Toc47048664"/>
      <w:bookmarkStart w:id="610" w:name="_Toc47178343"/>
      <w:bookmarkStart w:id="611" w:name="_Toc47201140"/>
      <w:bookmarkStart w:id="612" w:name="_Toc47212793"/>
      <w:bookmarkStart w:id="613" w:name="_Toc47260351"/>
      <w:bookmarkStart w:id="614" w:name="_Toc47269618"/>
      <w:bookmarkStart w:id="615" w:name="_Toc47335177"/>
      <w:bookmarkStart w:id="616" w:name="_Toc47384609"/>
      <w:bookmarkStart w:id="617" w:name="_Toc68502421"/>
      <w:r w:rsidRPr="0050469B">
        <w:rPr>
          <w:rFonts w:ascii="Gill Sans" w:hAnsi="Gill Sans" w:cs="Gill Sans"/>
          <w:color w:val="000000" w:themeColor="text1"/>
          <w:sz w:val="40"/>
          <w:szCs w:val="40"/>
          <w:lang w:val="en-US"/>
        </w:rPr>
        <w:lastRenderedPageBreak/>
        <w:t>Agradecimentos</w:t>
      </w:r>
      <w:bookmarkEnd w:id="201"/>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3FF9B978"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8" w:name="_Toc494022"/>
      <w:bookmarkStart w:id="619" w:name="_Toc516673"/>
      <w:bookmarkStart w:id="620" w:name="_Toc517087"/>
      <w:bookmarkStart w:id="621" w:name="_Toc518395"/>
      <w:bookmarkStart w:id="622" w:name="_Toc543762"/>
      <w:bookmarkStart w:id="623" w:name="_Toc859973"/>
      <w:bookmarkStart w:id="624" w:name="_Toc876915"/>
      <w:bookmarkStart w:id="625" w:name="_Toc945405"/>
      <w:bookmarkStart w:id="626" w:name="_Toc1200519"/>
      <w:bookmarkStart w:id="627" w:name="_Toc1200573"/>
      <w:bookmarkStart w:id="628" w:name="_Toc1205759"/>
      <w:bookmarkStart w:id="629" w:name="_Toc1675227"/>
      <w:bookmarkStart w:id="630" w:name="_Toc1683578"/>
      <w:bookmarkStart w:id="631" w:name="_Toc1683662"/>
      <w:bookmarkStart w:id="632" w:name="_Toc1684458"/>
      <w:bookmarkStart w:id="633" w:name="_Toc1852724"/>
      <w:bookmarkStart w:id="634" w:name="_Toc6984555"/>
      <w:bookmarkStart w:id="635" w:name="_Toc6984635"/>
      <w:bookmarkStart w:id="636" w:name="_Toc7185856"/>
      <w:bookmarkStart w:id="637" w:name="_Toc7789909"/>
      <w:bookmarkStart w:id="638" w:name="_Toc8194510"/>
      <w:bookmarkStart w:id="639" w:name="_Toc8284741"/>
      <w:bookmarkStart w:id="640" w:name="_Toc8286668"/>
      <w:bookmarkStart w:id="641" w:name="_Toc8287479"/>
      <w:bookmarkStart w:id="642" w:name="_Toc8802912"/>
      <w:bookmarkStart w:id="643" w:name="_Toc9258373"/>
      <w:bookmarkStart w:id="644" w:name="_Toc9265842"/>
      <w:bookmarkStart w:id="645" w:name="_Toc9402389"/>
      <w:bookmarkStart w:id="646" w:name="_Toc9402953"/>
      <w:bookmarkStart w:id="647" w:name="_Toc9403052"/>
      <w:bookmarkStart w:id="648" w:name="_Toc9686324"/>
      <w:bookmarkStart w:id="649" w:name="_Toc9703372"/>
      <w:bookmarkStart w:id="650" w:name="_Toc9703604"/>
      <w:bookmarkStart w:id="651" w:name="_Toc9714570"/>
      <w:bookmarkStart w:id="652" w:name="_Toc9797280"/>
      <w:bookmarkStart w:id="653" w:name="_Toc9805955"/>
      <w:bookmarkStart w:id="654" w:name="_Toc10033811"/>
      <w:bookmarkStart w:id="655" w:name="_Toc13052664"/>
      <w:bookmarkStart w:id="656" w:name="_Toc13053024"/>
      <w:bookmarkStart w:id="657" w:name="_Toc13053113"/>
      <w:bookmarkStart w:id="658" w:name="_Toc13053548"/>
      <w:bookmarkStart w:id="659" w:name="_Toc13054134"/>
      <w:bookmarkStart w:id="660" w:name="_Toc13054487"/>
      <w:bookmarkStart w:id="661" w:name="_Toc13054645"/>
      <w:bookmarkStart w:id="662" w:name="_Toc13055030"/>
      <w:bookmarkStart w:id="663" w:name="_Toc13213119"/>
      <w:bookmarkStart w:id="664" w:name="_Toc13255066"/>
      <w:bookmarkStart w:id="665" w:name="_Toc13424137"/>
      <w:bookmarkStart w:id="666" w:name="_Toc13576764"/>
      <w:bookmarkStart w:id="667" w:name="_Toc13840196"/>
      <w:bookmarkStart w:id="668" w:name="_Toc14033487"/>
      <w:bookmarkStart w:id="669" w:name="_Toc14033573"/>
      <w:bookmarkStart w:id="670" w:name="_Toc14033701"/>
      <w:bookmarkStart w:id="671" w:name="_Toc15211818"/>
      <w:bookmarkStart w:id="672" w:name="_Toc15212215"/>
      <w:bookmarkStart w:id="673" w:name="_Toc15320140"/>
      <w:bookmarkStart w:id="674" w:name="_Toc15989925"/>
      <w:bookmarkStart w:id="675" w:name="_Toc16095288"/>
      <w:bookmarkStart w:id="676" w:name="_Toc16106160"/>
      <w:bookmarkStart w:id="677" w:name="_Toc16264797"/>
      <w:bookmarkStart w:id="678" w:name="_Toc17011102"/>
      <w:bookmarkStart w:id="679" w:name="_Toc17011706"/>
      <w:bookmarkStart w:id="680" w:name="_Toc17011807"/>
      <w:bookmarkStart w:id="681" w:name="_Toc18932883"/>
      <w:bookmarkStart w:id="682" w:name="_Toc18932957"/>
      <w:bookmarkStart w:id="683" w:name="_Toc19125950"/>
      <w:bookmarkStart w:id="684" w:name="_Toc19277892"/>
      <w:bookmarkStart w:id="685" w:name="_Toc19304485"/>
      <w:bookmarkStart w:id="686" w:name="_Toc22038232"/>
      <w:bookmarkStart w:id="687" w:name="_Toc22038281"/>
      <w:bookmarkStart w:id="688" w:name="_Toc22038376"/>
      <w:bookmarkStart w:id="689" w:name="_Toc22328991"/>
      <w:bookmarkStart w:id="690" w:name="_Toc22329036"/>
      <w:bookmarkStart w:id="691" w:name="_Toc22727136"/>
      <w:bookmarkStart w:id="692" w:name="_Toc22823555"/>
      <w:bookmarkStart w:id="693" w:name="_Toc22823669"/>
      <w:bookmarkStart w:id="694" w:name="_Toc22834036"/>
      <w:bookmarkStart w:id="695" w:name="_Toc22923110"/>
      <w:bookmarkStart w:id="696" w:name="_Toc23163588"/>
      <w:bookmarkStart w:id="697" w:name="_Toc23352236"/>
      <w:bookmarkStart w:id="698" w:name="_Toc23407150"/>
      <w:bookmarkStart w:id="699" w:name="_Toc23493998"/>
      <w:bookmarkStart w:id="700" w:name="_Toc23522646"/>
      <w:bookmarkStart w:id="701" w:name="_Toc23542582"/>
      <w:bookmarkStart w:id="702" w:name="_Toc23548295"/>
      <w:bookmarkStart w:id="703" w:name="_Toc23585188"/>
      <w:bookmarkStart w:id="704" w:name="_Toc23737116"/>
      <w:bookmarkStart w:id="705" w:name="_Toc23792309"/>
      <w:bookmarkStart w:id="706" w:name="_Toc23838566"/>
      <w:bookmarkStart w:id="707" w:name="_Toc23852104"/>
      <w:bookmarkStart w:id="708" w:name="_Toc23855831"/>
      <w:bookmarkStart w:id="709" w:name="_Toc23874587"/>
      <w:bookmarkStart w:id="710" w:name="_Toc23931639"/>
      <w:bookmarkStart w:id="711" w:name="_Toc23931683"/>
      <w:bookmarkStart w:id="712" w:name="_Toc23969991"/>
      <w:bookmarkStart w:id="713" w:name="_Toc24019018"/>
      <w:bookmarkStart w:id="714" w:name="_Toc24034598"/>
      <w:bookmarkStart w:id="715" w:name="_Toc24058423"/>
      <w:bookmarkStart w:id="716" w:name="_Toc24110324"/>
      <w:bookmarkStart w:id="717" w:name="_Toc24130703"/>
      <w:bookmarkStart w:id="718" w:name="_Toc24131774"/>
      <w:bookmarkStart w:id="719" w:name="_Toc24135930"/>
      <w:bookmarkStart w:id="720" w:name="_Toc24191998"/>
      <w:bookmarkStart w:id="721" w:name="_Toc24220931"/>
      <w:bookmarkStart w:id="722" w:name="_Toc29116595"/>
      <w:bookmarkStart w:id="723" w:name="_Toc29445239"/>
      <w:bookmarkStart w:id="724" w:name="_Toc29446247"/>
      <w:bookmarkStart w:id="725" w:name="_Toc30400967"/>
      <w:bookmarkStart w:id="726" w:name="_Toc30401230"/>
      <w:bookmarkStart w:id="727" w:name="_Toc30401275"/>
      <w:bookmarkStart w:id="728" w:name="_Toc31701338"/>
      <w:bookmarkStart w:id="729" w:name="_Toc31717031"/>
      <w:bookmarkStart w:id="730" w:name="_Toc31727898"/>
      <w:bookmarkStart w:id="731" w:name="_Toc32217098"/>
      <w:bookmarkStart w:id="732" w:name="_Toc32222679"/>
      <w:bookmarkStart w:id="733" w:name="_Toc32222847"/>
      <w:bookmarkStart w:id="734" w:name="_Toc32222923"/>
      <w:bookmarkStart w:id="735" w:name="_Toc32223405"/>
      <w:bookmarkStart w:id="736" w:name="_Toc32223681"/>
      <w:bookmarkStart w:id="737" w:name="_Toc32230421"/>
      <w:bookmarkStart w:id="738" w:name="_Toc32230609"/>
      <w:bookmarkStart w:id="739" w:name="_Toc32231754"/>
      <w:bookmarkStart w:id="740" w:name="_Toc32245609"/>
      <w:bookmarkStart w:id="741" w:name="_Toc32312308"/>
      <w:bookmarkStart w:id="742" w:name="_Toc32317993"/>
      <w:bookmarkStart w:id="743" w:name="_Toc32319617"/>
      <w:bookmarkStart w:id="744" w:name="_Toc33514468"/>
      <w:bookmarkStart w:id="745" w:name="_Toc33514669"/>
      <w:bookmarkStart w:id="746" w:name="_Toc33514748"/>
      <w:bookmarkStart w:id="747" w:name="_Toc33514827"/>
      <w:bookmarkStart w:id="748" w:name="_Toc33514974"/>
      <w:bookmarkStart w:id="749" w:name="_Toc33515205"/>
      <w:bookmarkStart w:id="750" w:name="_Toc33515430"/>
      <w:bookmarkStart w:id="751" w:name="_Toc33515494"/>
      <w:bookmarkStart w:id="752" w:name="_Toc33515559"/>
      <w:bookmarkStart w:id="753" w:name="_Toc33515624"/>
      <w:bookmarkStart w:id="754" w:name="_Toc33515688"/>
      <w:bookmarkStart w:id="755" w:name="_Toc33517688"/>
      <w:bookmarkStart w:id="756" w:name="_Toc33517909"/>
      <w:bookmarkStart w:id="757" w:name="_Toc33518001"/>
      <w:bookmarkStart w:id="758" w:name="_Toc33518065"/>
      <w:bookmarkStart w:id="759" w:name="_Toc33518129"/>
      <w:bookmarkStart w:id="760" w:name="_Toc39915135"/>
      <w:bookmarkStart w:id="761" w:name="_Toc40005406"/>
      <w:bookmarkStart w:id="762" w:name="_Toc40340904"/>
      <w:bookmarkStart w:id="763" w:name="_Toc40377214"/>
      <w:bookmarkStart w:id="764" w:name="_Toc40381502"/>
      <w:bookmarkStart w:id="765" w:name="_Toc40381571"/>
      <w:bookmarkStart w:id="766" w:name="_Toc40383388"/>
      <w:bookmarkStart w:id="767" w:name="_Toc40947168"/>
      <w:bookmarkStart w:id="768" w:name="_Toc41215329"/>
      <w:bookmarkStart w:id="769" w:name="_Toc41387305"/>
      <w:bookmarkStart w:id="770" w:name="_Toc41415763"/>
      <w:bookmarkStart w:id="771" w:name="_Toc41839744"/>
      <w:bookmarkStart w:id="772" w:name="_Toc41839923"/>
      <w:bookmarkStart w:id="773" w:name="_Toc41840225"/>
      <w:bookmarkStart w:id="774" w:name="_Toc41840320"/>
      <w:bookmarkStart w:id="775" w:name="_Toc41840912"/>
      <w:bookmarkStart w:id="776" w:name="_Toc41840966"/>
      <w:bookmarkStart w:id="777" w:name="_Toc41841374"/>
      <w:bookmarkStart w:id="778" w:name="_Toc41841666"/>
      <w:bookmarkStart w:id="779" w:name="_Toc41842309"/>
      <w:bookmarkStart w:id="780" w:name="_Toc41893396"/>
      <w:bookmarkStart w:id="781" w:name="_Toc41893638"/>
      <w:bookmarkStart w:id="782" w:name="_Toc41893902"/>
      <w:bookmarkStart w:id="783" w:name="_Toc41894129"/>
      <w:bookmarkStart w:id="784" w:name="_Toc41894402"/>
      <w:bookmarkStart w:id="785" w:name="_Toc41897332"/>
      <w:bookmarkStart w:id="786" w:name="_Toc41897391"/>
      <w:bookmarkStart w:id="787" w:name="_Toc41897666"/>
      <w:bookmarkStart w:id="788" w:name="_Toc41897810"/>
      <w:bookmarkStart w:id="789" w:name="_Toc41898585"/>
      <w:bookmarkStart w:id="790" w:name="_Toc41899844"/>
      <w:bookmarkStart w:id="791" w:name="_Toc41899915"/>
      <w:bookmarkStart w:id="792" w:name="_Toc41899986"/>
      <w:bookmarkStart w:id="793" w:name="_Toc41900227"/>
      <w:bookmarkStart w:id="794" w:name="_Toc41900299"/>
      <w:bookmarkStart w:id="795" w:name="_Toc41900355"/>
      <w:bookmarkStart w:id="796" w:name="_Toc41916657"/>
      <w:bookmarkStart w:id="797" w:name="_Toc41917051"/>
      <w:bookmarkStart w:id="798" w:name="_Toc41917674"/>
      <w:bookmarkStart w:id="799" w:name="_Toc41917791"/>
      <w:bookmarkStart w:id="800" w:name="_Toc41917848"/>
      <w:bookmarkStart w:id="801" w:name="_Toc41917914"/>
      <w:bookmarkStart w:id="802" w:name="_Toc41917971"/>
      <w:bookmarkStart w:id="803" w:name="_Toc41918028"/>
      <w:bookmarkStart w:id="804" w:name="_Toc41918149"/>
      <w:bookmarkStart w:id="805" w:name="_Toc41918335"/>
      <w:bookmarkStart w:id="806" w:name="_Toc41918552"/>
      <w:bookmarkStart w:id="807" w:name="_Toc42423714"/>
      <w:bookmarkStart w:id="808" w:name="_Toc42891397"/>
      <w:bookmarkStart w:id="809" w:name="_Toc43493968"/>
      <w:bookmarkStart w:id="810" w:name="_Toc43494028"/>
      <w:bookmarkStart w:id="811" w:name="_Toc44151458"/>
      <w:bookmarkStart w:id="812" w:name="_Toc44151978"/>
      <w:bookmarkStart w:id="813" w:name="_Toc44159700"/>
      <w:bookmarkStart w:id="814" w:name="_Toc44159769"/>
      <w:bookmarkStart w:id="815" w:name="_Toc44168282"/>
      <w:bookmarkStart w:id="816" w:name="_Toc44174120"/>
      <w:bookmarkStart w:id="817" w:name="_Toc44174189"/>
      <w:bookmarkStart w:id="818" w:name="_Toc44174258"/>
      <w:bookmarkStart w:id="819" w:name="_Toc44177612"/>
      <w:bookmarkStart w:id="820" w:name="_Toc44177973"/>
      <w:bookmarkStart w:id="821" w:name="_Toc44181340"/>
      <w:bookmarkStart w:id="822" w:name="_Toc44268654"/>
      <w:bookmarkStart w:id="823" w:name="_Toc44354774"/>
      <w:bookmarkStart w:id="824" w:name="_Toc44436333"/>
      <w:bookmarkStart w:id="825" w:name="_Toc44604620"/>
      <w:bookmarkStart w:id="826" w:name="_Toc44614688"/>
      <w:bookmarkStart w:id="827" w:name="_Toc44661258"/>
      <w:bookmarkStart w:id="828" w:name="_Toc44662049"/>
      <w:bookmarkStart w:id="829" w:name="_Toc44663498"/>
      <w:bookmarkStart w:id="830" w:name="_Toc44670770"/>
      <w:bookmarkStart w:id="831" w:name="_Toc44695261"/>
      <w:bookmarkStart w:id="832" w:name="_Toc44695857"/>
      <w:bookmarkStart w:id="833" w:name="_Toc44698203"/>
      <w:bookmarkStart w:id="834" w:name="_Toc44698273"/>
      <w:bookmarkStart w:id="835" w:name="_Toc44698681"/>
      <w:bookmarkStart w:id="836" w:name="_Toc44699005"/>
      <w:bookmarkStart w:id="837" w:name="_Toc44756362"/>
      <w:bookmarkStart w:id="838" w:name="_Toc44802230"/>
      <w:bookmarkStart w:id="839" w:name="_Toc44866592"/>
      <w:bookmarkStart w:id="840" w:name="_Toc44866803"/>
      <w:bookmarkStart w:id="841" w:name="_Toc45095809"/>
      <w:bookmarkStart w:id="842" w:name="_Toc45095882"/>
      <w:bookmarkStart w:id="843" w:name="_Toc45096850"/>
      <w:bookmarkStart w:id="844" w:name="_Toc45224241"/>
      <w:bookmarkStart w:id="845" w:name="_Toc45224383"/>
      <w:bookmarkStart w:id="846" w:name="_Toc45224454"/>
      <w:bookmarkStart w:id="847" w:name="_Toc45224923"/>
      <w:bookmarkStart w:id="848" w:name="_Toc45225193"/>
      <w:bookmarkStart w:id="849" w:name="_Toc45225548"/>
      <w:bookmarkStart w:id="850" w:name="_Toc45225946"/>
      <w:bookmarkStart w:id="851" w:name="_Toc45226220"/>
      <w:bookmarkStart w:id="852" w:name="_Toc45226418"/>
      <w:bookmarkStart w:id="853" w:name="_Toc45227489"/>
      <w:bookmarkStart w:id="854" w:name="_Toc45227813"/>
      <w:bookmarkStart w:id="855" w:name="_Toc45270139"/>
      <w:bookmarkStart w:id="856" w:name="_Toc45296280"/>
      <w:bookmarkStart w:id="857" w:name="_Toc45305576"/>
      <w:bookmarkStart w:id="858" w:name="_Toc45351673"/>
      <w:bookmarkStart w:id="859" w:name="_Toc45378090"/>
      <w:bookmarkStart w:id="860" w:name="_Toc45440475"/>
      <w:bookmarkStart w:id="861" w:name="_Toc45441662"/>
      <w:bookmarkStart w:id="862" w:name="_Toc45443757"/>
      <w:bookmarkStart w:id="863" w:name="_Toc45478232"/>
      <w:bookmarkStart w:id="864" w:name="_Toc45570356"/>
      <w:bookmarkStart w:id="865" w:name="_Toc45642330"/>
      <w:bookmarkStart w:id="866" w:name="_Toc45648885"/>
      <w:bookmarkStart w:id="867" w:name="_Toc45648947"/>
      <w:bookmarkStart w:id="868" w:name="_Toc45659028"/>
      <w:bookmarkStart w:id="869" w:name="_Toc45659113"/>
      <w:bookmarkStart w:id="870" w:name="_Toc45659732"/>
      <w:bookmarkStart w:id="871" w:name="_Toc45738976"/>
      <w:bookmarkStart w:id="872" w:name="_Toc45831422"/>
      <w:bookmarkStart w:id="873" w:name="_Toc45897466"/>
      <w:bookmarkStart w:id="874" w:name="_Toc45968829"/>
      <w:bookmarkStart w:id="875" w:name="_Toc46062461"/>
      <w:bookmarkStart w:id="876" w:name="_Toc46076561"/>
      <w:bookmarkStart w:id="877" w:name="_Toc46083636"/>
      <w:bookmarkStart w:id="878" w:name="_Toc46083824"/>
      <w:bookmarkStart w:id="879" w:name="_Toc46084076"/>
      <w:bookmarkStart w:id="880" w:name="_Toc46084155"/>
      <w:bookmarkStart w:id="881" w:name="_Toc46084390"/>
      <w:bookmarkStart w:id="882" w:name="_Toc46137780"/>
      <w:bookmarkStart w:id="883" w:name="_Toc46138014"/>
      <w:bookmarkStart w:id="884" w:name="_Toc46138472"/>
      <w:bookmarkStart w:id="885" w:name="_Toc46162884"/>
      <w:bookmarkStart w:id="886" w:name="_Toc46177332"/>
      <w:bookmarkStart w:id="887" w:name="_Toc46213644"/>
      <w:bookmarkStart w:id="888" w:name="_Toc46261215"/>
      <w:bookmarkStart w:id="889" w:name="_Toc46264370"/>
      <w:bookmarkStart w:id="890" w:name="_Toc46303092"/>
      <w:bookmarkStart w:id="891" w:name="_Toc46303172"/>
      <w:bookmarkStart w:id="892" w:name="_Toc46306717"/>
      <w:bookmarkStart w:id="893" w:name="_Toc46492620"/>
      <w:bookmarkStart w:id="894" w:name="_Toc46494112"/>
      <w:bookmarkStart w:id="895" w:name="_Toc46589183"/>
      <w:bookmarkStart w:id="896" w:name="_Toc46594119"/>
      <w:bookmarkStart w:id="897" w:name="_Toc46658793"/>
      <w:bookmarkStart w:id="898" w:name="_Toc46664047"/>
      <w:bookmarkStart w:id="899" w:name="_Toc46668514"/>
      <w:bookmarkStart w:id="900" w:name="_Toc46679078"/>
      <w:bookmarkStart w:id="901" w:name="_Toc46683933"/>
      <w:bookmarkStart w:id="902" w:name="_Toc46684180"/>
      <w:bookmarkStart w:id="903" w:name="_Toc46775003"/>
      <w:bookmarkStart w:id="904" w:name="_Toc46818711"/>
      <w:bookmarkStart w:id="905" w:name="_Toc46819156"/>
      <w:bookmarkStart w:id="906" w:name="_Toc46819226"/>
      <w:bookmarkStart w:id="907" w:name="_Toc46819722"/>
      <w:bookmarkStart w:id="908" w:name="_Toc46820303"/>
      <w:bookmarkStart w:id="909" w:name="_Toc46835995"/>
      <w:bookmarkStart w:id="910" w:name="_Toc46857718"/>
      <w:bookmarkStart w:id="911" w:name="_Toc46858453"/>
      <w:bookmarkStart w:id="912" w:name="_Toc47048665"/>
      <w:bookmarkStart w:id="913" w:name="_Toc47178344"/>
      <w:bookmarkStart w:id="914" w:name="_Toc47201141"/>
      <w:bookmarkStart w:id="915" w:name="_Toc47212794"/>
      <w:bookmarkStart w:id="916" w:name="_Toc47260352"/>
      <w:bookmarkStart w:id="917" w:name="_Toc47269619"/>
      <w:bookmarkStart w:id="918" w:name="_Toc47335178"/>
      <w:bookmarkStart w:id="919" w:name="_Toc47384610"/>
      <w:bookmarkStart w:id="920" w:name="_Toc68502422"/>
      <w:r w:rsidRPr="0050469B">
        <w:rPr>
          <w:rFonts w:ascii="Gill Sans" w:hAnsi="Gill Sans" w:cs="Gill Sans"/>
          <w:color w:val="000000" w:themeColor="text1"/>
          <w:sz w:val="40"/>
          <w:szCs w:val="40"/>
          <w:lang w:val="pt-BR"/>
        </w:rPr>
        <w:t>Resumo</w:t>
      </w:r>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21" w:name="_Toc45570357"/>
      <w:bookmarkStart w:id="922" w:name="_Toc45642331"/>
      <w:bookmarkStart w:id="923" w:name="_Toc45648886"/>
      <w:bookmarkStart w:id="924" w:name="_Toc45648948"/>
      <w:bookmarkStart w:id="925" w:name="_Toc45659029"/>
      <w:bookmarkStart w:id="926" w:name="_Toc45659114"/>
      <w:bookmarkStart w:id="927" w:name="_Toc45659733"/>
      <w:bookmarkStart w:id="928" w:name="_Toc45738977"/>
      <w:bookmarkStart w:id="929" w:name="_Toc45831423"/>
      <w:bookmarkStart w:id="930" w:name="_Toc45897467"/>
      <w:bookmarkStart w:id="931" w:name="_Toc45968830"/>
      <w:bookmarkStart w:id="932" w:name="_Toc46062462"/>
      <w:bookmarkStart w:id="933" w:name="_Toc46076562"/>
      <w:bookmarkStart w:id="934" w:name="_Toc46083637"/>
      <w:bookmarkStart w:id="935" w:name="_Toc46083825"/>
      <w:bookmarkStart w:id="936" w:name="_Toc46084077"/>
      <w:bookmarkStart w:id="937" w:name="_Toc46084156"/>
      <w:bookmarkStart w:id="938" w:name="_Toc46084391"/>
      <w:bookmarkStart w:id="939" w:name="_Toc46137781"/>
      <w:bookmarkStart w:id="940" w:name="_Toc46138015"/>
      <w:bookmarkStart w:id="941" w:name="_Toc46138473"/>
      <w:bookmarkStart w:id="942" w:name="_Toc46162885"/>
      <w:bookmarkStart w:id="943" w:name="_Toc46177333"/>
      <w:bookmarkStart w:id="944" w:name="_Toc46213645"/>
      <w:bookmarkStart w:id="945" w:name="_Toc46261216"/>
      <w:bookmarkStart w:id="946" w:name="_Toc46264371"/>
      <w:bookmarkStart w:id="947" w:name="_Toc46303093"/>
      <w:bookmarkStart w:id="948" w:name="_Toc46303173"/>
      <w:bookmarkStart w:id="949" w:name="_Toc46306718"/>
      <w:bookmarkStart w:id="950" w:name="_Toc46492621"/>
      <w:bookmarkStart w:id="951" w:name="_Toc46494113"/>
      <w:bookmarkStart w:id="952" w:name="_Toc46589184"/>
      <w:bookmarkStart w:id="953" w:name="_Toc46594120"/>
      <w:bookmarkStart w:id="954" w:name="_Toc46658794"/>
      <w:bookmarkStart w:id="955" w:name="_Toc46664048"/>
      <w:bookmarkStart w:id="956" w:name="_Toc46668515"/>
      <w:bookmarkStart w:id="957" w:name="_Toc46679079"/>
      <w:bookmarkStart w:id="958" w:name="_Toc46683934"/>
      <w:bookmarkStart w:id="959" w:name="_Toc46684181"/>
      <w:bookmarkStart w:id="960" w:name="_Toc46775004"/>
      <w:bookmarkStart w:id="961" w:name="_Toc46818712"/>
      <w:bookmarkStart w:id="962" w:name="_Toc46819157"/>
      <w:bookmarkStart w:id="963" w:name="_Toc46819227"/>
      <w:bookmarkStart w:id="964" w:name="_Toc46819723"/>
      <w:bookmarkStart w:id="965" w:name="_Toc46820304"/>
      <w:bookmarkStart w:id="966" w:name="_Toc46835996"/>
      <w:bookmarkStart w:id="967" w:name="_Toc46857719"/>
      <w:bookmarkStart w:id="968" w:name="_Toc46858454"/>
      <w:bookmarkStart w:id="969" w:name="_Toc47048666"/>
      <w:bookmarkStart w:id="970" w:name="_Toc47178345"/>
      <w:bookmarkStart w:id="971" w:name="_Toc47201142"/>
      <w:bookmarkStart w:id="972" w:name="_Toc47212795"/>
      <w:bookmarkStart w:id="973" w:name="_Toc47260353"/>
      <w:bookmarkStart w:id="974" w:name="_Toc47269620"/>
      <w:bookmarkStart w:id="975" w:name="_Toc47335179"/>
      <w:bookmarkStart w:id="976" w:name="_Toc47384611"/>
      <w:bookmarkStart w:id="977" w:name="_Toc536427986"/>
      <w:bookmarkStart w:id="978" w:name="_Toc536428083"/>
      <w:bookmarkStart w:id="979" w:name="_Toc536452901"/>
      <w:bookmarkStart w:id="980" w:name="_Toc536517257"/>
      <w:bookmarkStart w:id="981" w:name="_Toc536517345"/>
      <w:bookmarkStart w:id="982" w:name="_Toc536517911"/>
      <w:bookmarkStart w:id="983" w:name="_Toc536517963"/>
      <w:bookmarkStart w:id="984" w:name="_Toc536518259"/>
      <w:bookmarkStart w:id="985" w:name="_Toc536766223"/>
      <w:bookmarkStart w:id="986" w:name="_Toc536865992"/>
      <w:bookmarkStart w:id="987" w:name="_Toc84424"/>
      <w:bookmarkStart w:id="988" w:name="_Toc84579"/>
      <w:bookmarkStart w:id="989" w:name="_Toc85975"/>
      <w:bookmarkStart w:id="990" w:name="_Toc254977"/>
      <w:bookmarkStart w:id="991" w:name="_Toc256464"/>
      <w:bookmarkStart w:id="992" w:name="_Toc422902"/>
      <w:bookmarkStart w:id="993" w:name="_Toc438090"/>
      <w:bookmarkStart w:id="994" w:name="_Toc459165"/>
      <w:bookmarkStart w:id="995" w:name="_Toc494024"/>
      <w:bookmarkStart w:id="996" w:name="_Toc516675"/>
      <w:bookmarkStart w:id="997" w:name="_Toc517089"/>
      <w:bookmarkStart w:id="998" w:name="_Toc518397"/>
      <w:bookmarkStart w:id="999" w:name="_Toc543764"/>
      <w:bookmarkStart w:id="1000" w:name="_Toc859975"/>
      <w:bookmarkStart w:id="1001" w:name="_Toc876917"/>
      <w:bookmarkStart w:id="1002" w:name="_Toc945407"/>
      <w:bookmarkStart w:id="1003" w:name="_Toc1200521"/>
      <w:bookmarkStart w:id="1004" w:name="_Toc1200575"/>
      <w:bookmarkStart w:id="1005" w:name="_Toc1205761"/>
      <w:bookmarkStart w:id="1006" w:name="_Toc1675229"/>
      <w:bookmarkStart w:id="1007" w:name="_Toc1683580"/>
      <w:bookmarkStart w:id="1008" w:name="_Toc1683664"/>
      <w:bookmarkStart w:id="1009" w:name="_Toc1684460"/>
      <w:bookmarkStart w:id="1010" w:name="_Toc1852726"/>
      <w:bookmarkStart w:id="1011" w:name="_Toc6984557"/>
      <w:bookmarkStart w:id="1012" w:name="_Toc6984637"/>
      <w:bookmarkStart w:id="1013" w:name="_Toc7185858"/>
      <w:bookmarkStart w:id="1014" w:name="_Toc7789911"/>
      <w:bookmarkStart w:id="1015" w:name="_Toc8194512"/>
      <w:bookmarkStart w:id="1016" w:name="_Toc8284743"/>
      <w:bookmarkStart w:id="1017" w:name="_Toc8286670"/>
      <w:bookmarkStart w:id="1018" w:name="_Toc8287481"/>
      <w:bookmarkStart w:id="1019" w:name="_Toc8802914"/>
      <w:bookmarkStart w:id="1020" w:name="_Toc9258375"/>
      <w:bookmarkStart w:id="1021" w:name="_Toc9265844"/>
      <w:bookmarkStart w:id="1022" w:name="_Toc9402391"/>
      <w:bookmarkStart w:id="1023" w:name="_Toc9402955"/>
      <w:bookmarkStart w:id="1024" w:name="_Toc9403054"/>
      <w:bookmarkStart w:id="1025" w:name="_Toc9686326"/>
      <w:bookmarkStart w:id="1026" w:name="_Toc9703374"/>
      <w:bookmarkStart w:id="1027" w:name="_Toc9703606"/>
      <w:bookmarkStart w:id="1028" w:name="_Toc9714572"/>
      <w:bookmarkStart w:id="1029" w:name="_Toc9797282"/>
      <w:bookmarkStart w:id="1030" w:name="_Toc9805957"/>
      <w:bookmarkStart w:id="1031" w:name="_Toc10033813"/>
      <w:bookmarkStart w:id="1032" w:name="_Toc13052666"/>
      <w:bookmarkStart w:id="1033" w:name="_Toc13053026"/>
      <w:bookmarkStart w:id="1034" w:name="_Toc13053115"/>
      <w:bookmarkStart w:id="1035" w:name="_Toc13053550"/>
      <w:bookmarkStart w:id="1036" w:name="_Toc13054136"/>
      <w:bookmarkStart w:id="1037" w:name="_Toc13054489"/>
      <w:bookmarkStart w:id="1038" w:name="_Toc13054647"/>
      <w:bookmarkStart w:id="1039" w:name="_Toc13055032"/>
      <w:bookmarkStart w:id="1040" w:name="_Toc13213121"/>
      <w:bookmarkStart w:id="1041" w:name="_Toc13255068"/>
      <w:bookmarkStart w:id="1042" w:name="_Toc13424139"/>
      <w:bookmarkStart w:id="1043" w:name="_Toc13576766"/>
      <w:bookmarkStart w:id="1044" w:name="_Toc13840198"/>
      <w:bookmarkStart w:id="1045" w:name="_Toc14033489"/>
      <w:bookmarkStart w:id="1046" w:name="_Toc14033575"/>
      <w:bookmarkStart w:id="1047" w:name="_Toc14033703"/>
      <w:bookmarkStart w:id="1048" w:name="_Toc15211820"/>
      <w:bookmarkStart w:id="1049" w:name="_Toc15212217"/>
      <w:bookmarkStart w:id="1050" w:name="_Toc15320142"/>
      <w:bookmarkStart w:id="1051" w:name="_Toc15989927"/>
      <w:bookmarkStart w:id="1052" w:name="_Toc16095290"/>
      <w:bookmarkStart w:id="1053" w:name="_Toc16106162"/>
      <w:bookmarkStart w:id="1054" w:name="_Toc16264799"/>
      <w:bookmarkStart w:id="1055" w:name="_Toc17011104"/>
      <w:bookmarkStart w:id="1056" w:name="_Toc17011708"/>
      <w:bookmarkStart w:id="1057" w:name="_Toc17011809"/>
      <w:bookmarkStart w:id="1058" w:name="_Toc18932885"/>
      <w:bookmarkStart w:id="1059" w:name="_Toc18932959"/>
      <w:bookmarkStart w:id="1060" w:name="_Toc19125952"/>
      <w:bookmarkStart w:id="1061" w:name="_Toc19277894"/>
      <w:bookmarkStart w:id="1062" w:name="_Toc19304487"/>
      <w:bookmarkStart w:id="1063" w:name="_Toc22038234"/>
      <w:bookmarkStart w:id="1064" w:name="_Toc22038283"/>
      <w:bookmarkStart w:id="1065" w:name="_Toc22038378"/>
      <w:bookmarkStart w:id="1066" w:name="_Toc22328993"/>
      <w:bookmarkStart w:id="1067" w:name="_Toc22329038"/>
      <w:bookmarkStart w:id="1068" w:name="_Toc22727138"/>
      <w:bookmarkStart w:id="1069" w:name="_Toc22823557"/>
      <w:bookmarkStart w:id="1070" w:name="_Toc22823671"/>
      <w:bookmarkStart w:id="1071" w:name="_Toc22834038"/>
      <w:bookmarkStart w:id="1072" w:name="_Toc22923112"/>
      <w:bookmarkStart w:id="1073" w:name="_Toc23163590"/>
      <w:bookmarkStart w:id="1074" w:name="_Toc23352238"/>
      <w:bookmarkStart w:id="1075" w:name="_Toc23407152"/>
      <w:bookmarkStart w:id="1076" w:name="_Toc23494000"/>
      <w:bookmarkStart w:id="1077" w:name="_Toc23522648"/>
      <w:bookmarkStart w:id="1078" w:name="_Toc23542584"/>
      <w:bookmarkStart w:id="1079" w:name="_Toc23548297"/>
      <w:bookmarkStart w:id="1080" w:name="_Toc23585190"/>
      <w:bookmarkStart w:id="1081" w:name="_Toc23737118"/>
      <w:bookmarkStart w:id="1082" w:name="_Toc23792311"/>
      <w:bookmarkStart w:id="1083" w:name="_Toc23838568"/>
      <w:bookmarkStart w:id="1084" w:name="_Toc23852106"/>
      <w:bookmarkStart w:id="1085" w:name="_Toc23855833"/>
      <w:bookmarkStart w:id="1086" w:name="_Toc23874589"/>
      <w:bookmarkStart w:id="1087" w:name="_Toc23931641"/>
      <w:bookmarkStart w:id="1088" w:name="_Toc23931685"/>
      <w:bookmarkStart w:id="1089" w:name="_Toc23969993"/>
      <w:bookmarkStart w:id="1090" w:name="_Toc24019020"/>
      <w:bookmarkStart w:id="1091" w:name="_Toc24034600"/>
      <w:bookmarkStart w:id="1092" w:name="_Toc24058425"/>
      <w:bookmarkStart w:id="1093" w:name="_Toc24110326"/>
      <w:bookmarkStart w:id="1094" w:name="_Toc24130705"/>
      <w:bookmarkStart w:id="1095" w:name="_Toc24131776"/>
      <w:bookmarkStart w:id="1096" w:name="_Toc24135932"/>
      <w:bookmarkStart w:id="1097" w:name="_Toc24192000"/>
      <w:bookmarkStart w:id="1098" w:name="_Toc24220933"/>
      <w:bookmarkStart w:id="1099" w:name="_Toc29116597"/>
      <w:bookmarkStart w:id="1100" w:name="_Toc29445241"/>
      <w:bookmarkStart w:id="1101" w:name="_Toc29446249"/>
      <w:bookmarkStart w:id="1102" w:name="_Toc30400969"/>
      <w:bookmarkStart w:id="1103" w:name="_Toc30401232"/>
      <w:bookmarkStart w:id="1104" w:name="_Toc30401277"/>
      <w:bookmarkStart w:id="1105" w:name="_Toc31701340"/>
      <w:bookmarkStart w:id="1106" w:name="_Toc31717033"/>
      <w:bookmarkStart w:id="1107" w:name="_Toc31727900"/>
      <w:bookmarkStart w:id="1108" w:name="_Toc32217100"/>
      <w:bookmarkStart w:id="1109" w:name="_Toc32222681"/>
      <w:bookmarkStart w:id="1110" w:name="_Toc32222849"/>
      <w:bookmarkStart w:id="1111" w:name="_Toc32222925"/>
      <w:bookmarkStart w:id="1112" w:name="_Toc32223407"/>
      <w:bookmarkStart w:id="1113" w:name="_Toc32223683"/>
      <w:bookmarkStart w:id="1114" w:name="_Toc32230423"/>
      <w:bookmarkStart w:id="1115" w:name="_Toc32230611"/>
      <w:bookmarkStart w:id="1116" w:name="_Toc32231756"/>
      <w:bookmarkStart w:id="1117" w:name="_Toc32245611"/>
      <w:bookmarkStart w:id="1118" w:name="_Toc32312310"/>
      <w:bookmarkStart w:id="1119" w:name="_Toc32317995"/>
      <w:bookmarkStart w:id="1120" w:name="_Toc32319619"/>
      <w:bookmarkStart w:id="1121" w:name="_Toc33514470"/>
      <w:bookmarkStart w:id="1122" w:name="_Toc33514671"/>
      <w:bookmarkStart w:id="1123" w:name="_Toc33514750"/>
      <w:bookmarkStart w:id="1124" w:name="_Toc33514829"/>
      <w:bookmarkStart w:id="1125" w:name="_Toc33514976"/>
      <w:bookmarkStart w:id="1126" w:name="_Toc33515207"/>
      <w:bookmarkStart w:id="1127" w:name="_Toc33515432"/>
      <w:bookmarkStart w:id="1128" w:name="_Toc33515496"/>
      <w:bookmarkStart w:id="1129" w:name="_Toc33515561"/>
      <w:bookmarkStart w:id="1130" w:name="_Toc33515626"/>
      <w:bookmarkStart w:id="1131" w:name="_Toc33515690"/>
      <w:bookmarkStart w:id="1132" w:name="_Toc33517690"/>
      <w:bookmarkStart w:id="1133" w:name="_Toc33517911"/>
      <w:bookmarkStart w:id="1134" w:name="_Toc33518003"/>
      <w:bookmarkStart w:id="1135" w:name="_Toc33518067"/>
      <w:bookmarkStart w:id="1136" w:name="_Toc33518131"/>
      <w:bookmarkStart w:id="1137" w:name="_Toc39915137"/>
      <w:bookmarkStart w:id="1138" w:name="_Toc40005408"/>
      <w:bookmarkStart w:id="1139" w:name="_Toc40340906"/>
      <w:bookmarkStart w:id="1140" w:name="_Toc40377216"/>
      <w:bookmarkStart w:id="1141" w:name="_Toc40381504"/>
      <w:bookmarkStart w:id="1142" w:name="_Toc40381573"/>
      <w:bookmarkStart w:id="1143" w:name="_Toc40383390"/>
      <w:bookmarkStart w:id="1144" w:name="_Toc40947170"/>
      <w:bookmarkStart w:id="1145" w:name="_Toc41215331"/>
      <w:bookmarkStart w:id="1146" w:name="_Toc41387307"/>
      <w:bookmarkStart w:id="1147" w:name="_Toc41415765"/>
      <w:bookmarkStart w:id="1148" w:name="_Toc41839746"/>
      <w:bookmarkStart w:id="1149" w:name="_Toc41839925"/>
      <w:bookmarkStart w:id="1150" w:name="_Toc41840227"/>
      <w:bookmarkStart w:id="1151" w:name="_Toc41840322"/>
      <w:bookmarkStart w:id="1152" w:name="_Toc41840914"/>
      <w:bookmarkStart w:id="1153" w:name="_Toc41840968"/>
      <w:bookmarkStart w:id="1154" w:name="_Toc41841376"/>
      <w:bookmarkStart w:id="1155" w:name="_Toc41841668"/>
      <w:bookmarkStart w:id="1156" w:name="_Toc41842311"/>
      <w:bookmarkStart w:id="1157" w:name="_Toc41893398"/>
      <w:bookmarkStart w:id="1158" w:name="_Toc41893640"/>
      <w:bookmarkStart w:id="1159" w:name="_Toc41893904"/>
      <w:bookmarkStart w:id="1160" w:name="_Toc41894131"/>
      <w:bookmarkStart w:id="1161" w:name="_Toc41894404"/>
      <w:bookmarkStart w:id="1162" w:name="_Toc41897334"/>
      <w:bookmarkStart w:id="1163" w:name="_Toc41897393"/>
      <w:bookmarkStart w:id="1164" w:name="_Toc41897668"/>
      <w:bookmarkStart w:id="1165" w:name="_Toc41897812"/>
      <w:bookmarkStart w:id="1166" w:name="_Toc41898587"/>
      <w:bookmarkStart w:id="1167" w:name="_Toc41899845"/>
      <w:bookmarkStart w:id="1168" w:name="_Toc41899916"/>
      <w:bookmarkStart w:id="1169" w:name="_Toc41899987"/>
      <w:bookmarkStart w:id="1170" w:name="_Toc41900228"/>
      <w:bookmarkStart w:id="1171" w:name="_Toc41900300"/>
      <w:bookmarkStart w:id="1172" w:name="_Toc41900356"/>
      <w:bookmarkStart w:id="1173" w:name="_Toc41916658"/>
      <w:bookmarkStart w:id="1174" w:name="_Toc41917052"/>
      <w:bookmarkStart w:id="1175" w:name="_Toc41917675"/>
      <w:bookmarkStart w:id="1176" w:name="_Toc41917792"/>
      <w:bookmarkStart w:id="1177" w:name="_Toc41917849"/>
      <w:bookmarkStart w:id="1178" w:name="_Toc41917915"/>
      <w:bookmarkStart w:id="1179" w:name="_Toc41917972"/>
      <w:bookmarkStart w:id="1180" w:name="_Toc41918029"/>
      <w:bookmarkStart w:id="1181" w:name="_Toc41918150"/>
      <w:bookmarkStart w:id="1182" w:name="_Toc41918336"/>
      <w:bookmarkStart w:id="1183" w:name="_Toc41918553"/>
      <w:bookmarkStart w:id="1184" w:name="_Toc42423715"/>
      <w:bookmarkStart w:id="1185" w:name="_Toc42891398"/>
      <w:bookmarkStart w:id="1186" w:name="_Toc43493969"/>
      <w:bookmarkStart w:id="1187" w:name="_Toc43494029"/>
      <w:bookmarkStart w:id="1188" w:name="_Toc44151459"/>
      <w:bookmarkStart w:id="1189" w:name="_Toc44151979"/>
      <w:bookmarkStart w:id="1190" w:name="_Toc44159701"/>
      <w:bookmarkStart w:id="1191" w:name="_Toc44159770"/>
      <w:bookmarkStart w:id="1192" w:name="_Toc44168283"/>
      <w:bookmarkStart w:id="1193" w:name="_Toc44174121"/>
      <w:bookmarkStart w:id="1194" w:name="_Toc44174190"/>
      <w:bookmarkStart w:id="1195" w:name="_Toc44174259"/>
      <w:bookmarkStart w:id="1196" w:name="_Toc44177613"/>
      <w:bookmarkStart w:id="1197" w:name="_Toc44177974"/>
      <w:bookmarkStart w:id="1198" w:name="_Toc44181341"/>
      <w:bookmarkStart w:id="1199" w:name="_Toc44268655"/>
      <w:bookmarkStart w:id="1200" w:name="_Toc44354775"/>
      <w:bookmarkStart w:id="1201" w:name="_Toc44436334"/>
      <w:bookmarkStart w:id="1202" w:name="_Toc44604621"/>
      <w:bookmarkStart w:id="1203" w:name="_Toc44614689"/>
      <w:bookmarkStart w:id="1204" w:name="_Toc44661259"/>
      <w:bookmarkStart w:id="1205" w:name="_Toc44662050"/>
      <w:bookmarkStart w:id="1206" w:name="_Toc44663499"/>
      <w:bookmarkStart w:id="1207" w:name="_Toc44670771"/>
      <w:bookmarkStart w:id="1208" w:name="_Toc44695262"/>
      <w:bookmarkStart w:id="1209" w:name="_Toc44695858"/>
      <w:bookmarkStart w:id="1210" w:name="_Toc44698204"/>
      <w:bookmarkStart w:id="1211" w:name="_Toc44698274"/>
      <w:bookmarkStart w:id="1212" w:name="_Toc44698682"/>
      <w:bookmarkStart w:id="1213" w:name="_Toc44699006"/>
      <w:bookmarkStart w:id="1214" w:name="_Toc44756363"/>
      <w:bookmarkStart w:id="1215" w:name="_Toc44802231"/>
      <w:bookmarkStart w:id="1216" w:name="_Toc44866593"/>
      <w:bookmarkStart w:id="1217" w:name="_Toc44866804"/>
      <w:bookmarkStart w:id="1218" w:name="_Toc45095810"/>
      <w:bookmarkStart w:id="1219" w:name="_Toc45095883"/>
      <w:bookmarkStart w:id="1220" w:name="_Toc45096851"/>
      <w:bookmarkStart w:id="1221" w:name="_Toc45224242"/>
      <w:bookmarkStart w:id="1222" w:name="_Toc45224384"/>
      <w:bookmarkStart w:id="1223" w:name="_Toc45224455"/>
      <w:bookmarkStart w:id="1224" w:name="_Toc45224924"/>
      <w:bookmarkStart w:id="1225" w:name="_Toc45225194"/>
      <w:bookmarkStart w:id="1226" w:name="_Toc45225549"/>
      <w:bookmarkStart w:id="1227" w:name="_Toc45225947"/>
      <w:bookmarkStart w:id="1228" w:name="_Toc45226221"/>
      <w:bookmarkStart w:id="1229" w:name="_Toc45226419"/>
      <w:bookmarkStart w:id="1230" w:name="_Toc45227490"/>
      <w:bookmarkStart w:id="1231" w:name="_Toc45227814"/>
      <w:bookmarkStart w:id="1232" w:name="_Toc45270140"/>
      <w:bookmarkStart w:id="1233" w:name="_Toc45296281"/>
      <w:bookmarkStart w:id="1234" w:name="_Toc45305577"/>
      <w:bookmarkStart w:id="1235" w:name="_Toc45351674"/>
      <w:bookmarkStart w:id="1236" w:name="_Toc45378091"/>
      <w:bookmarkStart w:id="1237" w:name="_Toc45440476"/>
      <w:bookmarkStart w:id="1238" w:name="_Toc45441663"/>
      <w:bookmarkStart w:id="1239" w:name="_Toc45443758"/>
      <w:bookmarkStart w:id="1240" w:name="_Toc45478233"/>
      <w:bookmarkStart w:id="1241" w:name="_Toc6850242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1241"/>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5456911D" w14:textId="16DDF923" w:rsidR="0022073F"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68502389" w:history="1">
        <w:r w:rsidR="0022073F" w:rsidRPr="00E43273">
          <w:rPr>
            <w:rStyle w:val="Hyperlink"/>
            <w:b/>
            <w:noProof/>
          </w:rPr>
          <w:t>Tabela 1.</w:t>
        </w:r>
        <w:r w:rsidR="0022073F" w:rsidRPr="00E43273">
          <w:rPr>
            <w:rStyle w:val="Hyperlink"/>
            <w:noProof/>
          </w:rPr>
          <w:t xml:space="preserve"> As práticas no contexto da PoC e sua quantidade de nós e links</w:t>
        </w:r>
        <w:r w:rsidR="0022073F">
          <w:rPr>
            <w:noProof/>
            <w:webHidden/>
          </w:rPr>
          <w:tab/>
        </w:r>
        <w:r w:rsidR="0022073F">
          <w:rPr>
            <w:noProof/>
            <w:webHidden/>
          </w:rPr>
          <w:fldChar w:fldCharType="begin"/>
        </w:r>
        <w:r w:rsidR="0022073F">
          <w:rPr>
            <w:noProof/>
            <w:webHidden/>
          </w:rPr>
          <w:instrText xml:space="preserve"> PAGEREF _Toc68502389 \h </w:instrText>
        </w:r>
        <w:r w:rsidR="0022073F">
          <w:rPr>
            <w:noProof/>
            <w:webHidden/>
          </w:rPr>
        </w:r>
        <w:r w:rsidR="0022073F">
          <w:rPr>
            <w:noProof/>
            <w:webHidden/>
          </w:rPr>
          <w:fldChar w:fldCharType="separate"/>
        </w:r>
        <w:r w:rsidR="0022073F">
          <w:rPr>
            <w:noProof/>
            <w:webHidden/>
          </w:rPr>
          <w:t>31</w:t>
        </w:r>
        <w:r w:rsidR="0022073F">
          <w:rPr>
            <w:noProof/>
            <w:webHidden/>
          </w:rPr>
          <w:fldChar w:fldCharType="end"/>
        </w:r>
      </w:hyperlink>
    </w:p>
    <w:p w14:paraId="1809E093" w14:textId="4BF9C7A2"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0" w:history="1">
        <w:r w:rsidRPr="00E43273">
          <w:rPr>
            <w:rStyle w:val="Hyperlink"/>
            <w:b/>
            <w:noProof/>
          </w:rPr>
          <w:t>Tabela 2.</w:t>
        </w:r>
        <w:r w:rsidRPr="00E43273">
          <w:rPr>
            <w:rStyle w:val="Hyperlink"/>
            <w:noProof/>
          </w:rPr>
          <w:t xml:space="preserve"> Cenário 1: removendo manualmente um disco da gaveta na PoC</w:t>
        </w:r>
        <w:r>
          <w:rPr>
            <w:noProof/>
            <w:webHidden/>
          </w:rPr>
          <w:tab/>
        </w:r>
        <w:r>
          <w:rPr>
            <w:noProof/>
            <w:webHidden/>
          </w:rPr>
          <w:fldChar w:fldCharType="begin"/>
        </w:r>
        <w:r>
          <w:rPr>
            <w:noProof/>
            <w:webHidden/>
          </w:rPr>
          <w:instrText xml:space="preserve"> PAGEREF _Toc68502390 \h </w:instrText>
        </w:r>
        <w:r>
          <w:rPr>
            <w:noProof/>
            <w:webHidden/>
          </w:rPr>
        </w:r>
        <w:r>
          <w:rPr>
            <w:noProof/>
            <w:webHidden/>
          </w:rPr>
          <w:fldChar w:fldCharType="separate"/>
        </w:r>
        <w:r>
          <w:rPr>
            <w:noProof/>
            <w:webHidden/>
          </w:rPr>
          <w:t>72</w:t>
        </w:r>
        <w:r>
          <w:rPr>
            <w:noProof/>
            <w:webHidden/>
          </w:rPr>
          <w:fldChar w:fldCharType="end"/>
        </w:r>
      </w:hyperlink>
    </w:p>
    <w:p w14:paraId="4DF9357A" w14:textId="467F9AD2"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1" w:history="1">
        <w:r w:rsidRPr="00E43273">
          <w:rPr>
            <w:rStyle w:val="Hyperlink"/>
            <w:b/>
            <w:noProof/>
          </w:rPr>
          <w:t>Tabela 3.</w:t>
        </w:r>
        <w:r w:rsidRPr="00E43273">
          <w:rPr>
            <w:rStyle w:val="Hyperlink"/>
            <w:noProof/>
          </w:rPr>
          <w:t xml:space="preserve"> Cenário 1: um mínimo impacto durante os testes de resiliência na PoC</w:t>
        </w:r>
        <w:r>
          <w:rPr>
            <w:noProof/>
            <w:webHidden/>
          </w:rPr>
          <w:tab/>
        </w:r>
        <w:r>
          <w:rPr>
            <w:noProof/>
            <w:webHidden/>
          </w:rPr>
          <w:fldChar w:fldCharType="begin"/>
        </w:r>
        <w:r>
          <w:rPr>
            <w:noProof/>
            <w:webHidden/>
          </w:rPr>
          <w:instrText xml:space="preserve"> PAGEREF _Toc68502391 \h </w:instrText>
        </w:r>
        <w:r>
          <w:rPr>
            <w:noProof/>
            <w:webHidden/>
          </w:rPr>
        </w:r>
        <w:r>
          <w:rPr>
            <w:noProof/>
            <w:webHidden/>
          </w:rPr>
          <w:fldChar w:fldCharType="separate"/>
        </w:r>
        <w:r>
          <w:rPr>
            <w:noProof/>
            <w:webHidden/>
          </w:rPr>
          <w:t>74</w:t>
        </w:r>
        <w:r>
          <w:rPr>
            <w:noProof/>
            <w:webHidden/>
          </w:rPr>
          <w:fldChar w:fldCharType="end"/>
        </w:r>
      </w:hyperlink>
    </w:p>
    <w:p w14:paraId="6C856D7F" w14:textId="61DC946C"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2" w:history="1">
        <w:r w:rsidRPr="00E43273">
          <w:rPr>
            <w:rStyle w:val="Hyperlink"/>
            <w:b/>
            <w:noProof/>
          </w:rPr>
          <w:t>Tabela 4.</w:t>
        </w:r>
        <w:r w:rsidRPr="00E43273">
          <w:rPr>
            <w:rStyle w:val="Hyperlink"/>
            <w:noProof/>
          </w:rPr>
          <w:t xml:space="preserve"> Cenário 2: uma média de 41 KB de tamanho de bloco de dados</w:t>
        </w:r>
        <w:r>
          <w:rPr>
            <w:noProof/>
            <w:webHidden/>
          </w:rPr>
          <w:tab/>
        </w:r>
        <w:r>
          <w:rPr>
            <w:noProof/>
            <w:webHidden/>
          </w:rPr>
          <w:fldChar w:fldCharType="begin"/>
        </w:r>
        <w:r>
          <w:rPr>
            <w:noProof/>
            <w:webHidden/>
          </w:rPr>
          <w:instrText xml:space="preserve"> PAGEREF _Toc68502392 \h </w:instrText>
        </w:r>
        <w:r>
          <w:rPr>
            <w:noProof/>
            <w:webHidden/>
          </w:rPr>
        </w:r>
        <w:r>
          <w:rPr>
            <w:noProof/>
            <w:webHidden/>
          </w:rPr>
          <w:fldChar w:fldCharType="separate"/>
        </w:r>
        <w:r>
          <w:rPr>
            <w:noProof/>
            <w:webHidden/>
          </w:rPr>
          <w:t>78</w:t>
        </w:r>
        <w:r>
          <w:rPr>
            <w:noProof/>
            <w:webHidden/>
          </w:rPr>
          <w:fldChar w:fldCharType="end"/>
        </w:r>
      </w:hyperlink>
    </w:p>
    <w:p w14:paraId="55C69BB8" w14:textId="22087128"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3" w:history="1">
        <w:r w:rsidRPr="00E43273">
          <w:rPr>
            <w:rStyle w:val="Hyperlink"/>
            <w:b/>
            <w:noProof/>
          </w:rPr>
          <w:t>Tabela 5.</w:t>
        </w:r>
        <w:r w:rsidRPr="00E43273">
          <w:rPr>
            <w:rStyle w:val="Hyperlink"/>
            <w:noProof/>
          </w:rPr>
          <w:t xml:space="preserve"> Cenário 2: os requisitos baseados no uso da média na PoC</w:t>
        </w:r>
        <w:r>
          <w:rPr>
            <w:noProof/>
            <w:webHidden/>
          </w:rPr>
          <w:tab/>
        </w:r>
        <w:r>
          <w:rPr>
            <w:noProof/>
            <w:webHidden/>
          </w:rPr>
          <w:fldChar w:fldCharType="begin"/>
        </w:r>
        <w:r>
          <w:rPr>
            <w:noProof/>
            <w:webHidden/>
          </w:rPr>
          <w:instrText xml:space="preserve"> PAGEREF _Toc68502393 \h </w:instrText>
        </w:r>
        <w:r>
          <w:rPr>
            <w:noProof/>
            <w:webHidden/>
          </w:rPr>
        </w:r>
        <w:r>
          <w:rPr>
            <w:noProof/>
            <w:webHidden/>
          </w:rPr>
          <w:fldChar w:fldCharType="separate"/>
        </w:r>
        <w:r>
          <w:rPr>
            <w:noProof/>
            <w:webHidden/>
          </w:rPr>
          <w:t>80</w:t>
        </w:r>
        <w:r>
          <w:rPr>
            <w:noProof/>
            <w:webHidden/>
          </w:rPr>
          <w:fldChar w:fldCharType="end"/>
        </w:r>
      </w:hyperlink>
    </w:p>
    <w:p w14:paraId="3F50C1FA" w14:textId="20D152A1"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4" w:history="1">
        <w:r w:rsidRPr="00E43273">
          <w:rPr>
            <w:rStyle w:val="Hyperlink"/>
            <w:b/>
            <w:noProof/>
          </w:rPr>
          <w:t>Tabela 6.</w:t>
        </w:r>
        <w:r w:rsidRPr="00E43273">
          <w:rPr>
            <w:rStyle w:val="Hyperlink"/>
            <w:noProof/>
          </w:rPr>
          <w:t xml:space="preserve"> Cenário 3: os IOPS não são criados todos da mesma maneira</w:t>
        </w:r>
        <w:r>
          <w:rPr>
            <w:noProof/>
            <w:webHidden/>
          </w:rPr>
          <w:tab/>
        </w:r>
        <w:r>
          <w:rPr>
            <w:noProof/>
            <w:webHidden/>
          </w:rPr>
          <w:fldChar w:fldCharType="begin"/>
        </w:r>
        <w:r>
          <w:rPr>
            <w:noProof/>
            <w:webHidden/>
          </w:rPr>
          <w:instrText xml:space="preserve"> PAGEREF _Toc68502394 \h </w:instrText>
        </w:r>
        <w:r>
          <w:rPr>
            <w:noProof/>
            <w:webHidden/>
          </w:rPr>
        </w:r>
        <w:r>
          <w:rPr>
            <w:noProof/>
            <w:webHidden/>
          </w:rPr>
          <w:fldChar w:fldCharType="separate"/>
        </w:r>
        <w:r>
          <w:rPr>
            <w:noProof/>
            <w:webHidden/>
          </w:rPr>
          <w:t>81</w:t>
        </w:r>
        <w:r>
          <w:rPr>
            <w:noProof/>
            <w:webHidden/>
          </w:rPr>
          <w:fldChar w:fldCharType="end"/>
        </w:r>
      </w:hyperlink>
    </w:p>
    <w:p w14:paraId="182E6F63" w14:textId="5E7B96AB"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5" w:history="1">
        <w:r w:rsidRPr="00E43273">
          <w:rPr>
            <w:rStyle w:val="Hyperlink"/>
            <w:b/>
            <w:noProof/>
          </w:rPr>
          <w:t>Tabela 7.</w:t>
        </w:r>
        <w:r w:rsidRPr="00E43273">
          <w:rPr>
            <w:rStyle w:val="Hyperlink"/>
            <w:noProof/>
          </w:rPr>
          <w:t xml:space="preserve"> Cenário 4: não mais de 40% de utilização dos discos de dados</w:t>
        </w:r>
        <w:r>
          <w:rPr>
            <w:noProof/>
            <w:webHidden/>
          </w:rPr>
          <w:tab/>
        </w:r>
        <w:r>
          <w:rPr>
            <w:noProof/>
            <w:webHidden/>
          </w:rPr>
          <w:fldChar w:fldCharType="begin"/>
        </w:r>
        <w:r>
          <w:rPr>
            <w:noProof/>
            <w:webHidden/>
          </w:rPr>
          <w:instrText xml:space="preserve"> PAGEREF _Toc68502395 \h </w:instrText>
        </w:r>
        <w:r>
          <w:rPr>
            <w:noProof/>
            <w:webHidden/>
          </w:rPr>
        </w:r>
        <w:r>
          <w:rPr>
            <w:noProof/>
            <w:webHidden/>
          </w:rPr>
          <w:fldChar w:fldCharType="separate"/>
        </w:r>
        <w:r>
          <w:rPr>
            <w:noProof/>
            <w:webHidden/>
          </w:rPr>
          <w:t>86</w:t>
        </w:r>
        <w:r>
          <w:rPr>
            <w:noProof/>
            <w:webHidden/>
          </w:rPr>
          <w:fldChar w:fldCharType="end"/>
        </w:r>
      </w:hyperlink>
    </w:p>
    <w:p w14:paraId="4873DB17" w14:textId="3384CE5B"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6" w:history="1">
        <w:r w:rsidRPr="00E43273">
          <w:rPr>
            <w:rStyle w:val="Hyperlink"/>
            <w:b/>
            <w:noProof/>
          </w:rPr>
          <w:t>Tabela 8.</w:t>
        </w:r>
        <w:r w:rsidRPr="00E43273">
          <w:rPr>
            <w:rStyle w:val="Hyperlink"/>
            <w:noProof/>
          </w:rPr>
          <w:t xml:space="preserve"> Cenário 4: o fenômeno do “quase lá” no contexto da PoC</w:t>
        </w:r>
        <w:r>
          <w:rPr>
            <w:noProof/>
            <w:webHidden/>
          </w:rPr>
          <w:tab/>
        </w:r>
        <w:r>
          <w:rPr>
            <w:noProof/>
            <w:webHidden/>
          </w:rPr>
          <w:fldChar w:fldCharType="begin"/>
        </w:r>
        <w:r>
          <w:rPr>
            <w:noProof/>
            <w:webHidden/>
          </w:rPr>
          <w:instrText xml:space="preserve"> PAGEREF _Toc68502396 \h </w:instrText>
        </w:r>
        <w:r>
          <w:rPr>
            <w:noProof/>
            <w:webHidden/>
          </w:rPr>
        </w:r>
        <w:r>
          <w:rPr>
            <w:noProof/>
            <w:webHidden/>
          </w:rPr>
          <w:fldChar w:fldCharType="separate"/>
        </w:r>
        <w:r>
          <w:rPr>
            <w:noProof/>
            <w:webHidden/>
          </w:rPr>
          <w:t>88</w:t>
        </w:r>
        <w:r>
          <w:rPr>
            <w:noProof/>
            <w:webHidden/>
          </w:rPr>
          <w:fldChar w:fldCharType="end"/>
        </w:r>
      </w:hyperlink>
    </w:p>
    <w:p w14:paraId="1FA8EF0E" w14:textId="6C555A18"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7" w:history="1">
        <w:r w:rsidRPr="00E43273">
          <w:rPr>
            <w:rStyle w:val="Hyperlink"/>
            <w:b/>
            <w:noProof/>
          </w:rPr>
          <w:t>Tabela 9.</w:t>
        </w:r>
        <w:r w:rsidRPr="00E43273">
          <w:rPr>
            <w:rStyle w:val="Hyperlink"/>
            <w:noProof/>
          </w:rPr>
          <w:t xml:space="preserve"> Cenário 5: uma simples comparação no contexto da PoC</w:t>
        </w:r>
        <w:r>
          <w:rPr>
            <w:noProof/>
            <w:webHidden/>
          </w:rPr>
          <w:tab/>
        </w:r>
        <w:r>
          <w:rPr>
            <w:noProof/>
            <w:webHidden/>
          </w:rPr>
          <w:fldChar w:fldCharType="begin"/>
        </w:r>
        <w:r>
          <w:rPr>
            <w:noProof/>
            <w:webHidden/>
          </w:rPr>
          <w:instrText xml:space="preserve"> PAGEREF _Toc68502397 \h </w:instrText>
        </w:r>
        <w:r>
          <w:rPr>
            <w:noProof/>
            <w:webHidden/>
          </w:rPr>
        </w:r>
        <w:r>
          <w:rPr>
            <w:noProof/>
            <w:webHidden/>
          </w:rPr>
          <w:fldChar w:fldCharType="separate"/>
        </w:r>
        <w:r>
          <w:rPr>
            <w:noProof/>
            <w:webHidden/>
          </w:rPr>
          <w:t>89</w:t>
        </w:r>
        <w:r>
          <w:rPr>
            <w:noProof/>
            <w:webHidden/>
          </w:rPr>
          <w:fldChar w:fldCharType="end"/>
        </w:r>
      </w:hyperlink>
    </w:p>
    <w:p w14:paraId="3E51AE22" w14:textId="2EE79C91"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42" w:name="_Toc45570358"/>
      <w:bookmarkStart w:id="1243" w:name="_Toc45642332"/>
      <w:bookmarkStart w:id="1244" w:name="_Toc45648887"/>
      <w:bookmarkStart w:id="1245" w:name="_Toc45648949"/>
      <w:bookmarkStart w:id="1246" w:name="_Toc45659030"/>
      <w:bookmarkStart w:id="1247" w:name="_Toc45659115"/>
      <w:bookmarkStart w:id="1248" w:name="_Toc45659734"/>
      <w:bookmarkStart w:id="1249" w:name="_Toc45738978"/>
      <w:bookmarkStart w:id="1250" w:name="_Toc45831424"/>
      <w:bookmarkStart w:id="1251" w:name="_Toc45897468"/>
      <w:bookmarkStart w:id="1252" w:name="_Toc45968831"/>
      <w:bookmarkStart w:id="1253" w:name="_Toc46062463"/>
      <w:bookmarkStart w:id="1254" w:name="_Toc46076563"/>
      <w:bookmarkStart w:id="1255" w:name="_Toc46083638"/>
      <w:bookmarkStart w:id="1256" w:name="_Toc46083826"/>
      <w:bookmarkStart w:id="1257" w:name="_Toc46084078"/>
      <w:bookmarkStart w:id="1258" w:name="_Toc46084157"/>
      <w:bookmarkStart w:id="1259" w:name="_Toc46084392"/>
      <w:bookmarkStart w:id="1260" w:name="_Toc46137782"/>
      <w:bookmarkStart w:id="1261" w:name="_Toc46138016"/>
      <w:bookmarkStart w:id="1262" w:name="_Toc46138474"/>
      <w:bookmarkStart w:id="1263" w:name="_Toc46162886"/>
      <w:bookmarkStart w:id="1264" w:name="_Toc46177334"/>
      <w:bookmarkStart w:id="1265" w:name="_Toc46213646"/>
      <w:bookmarkStart w:id="1266" w:name="_Toc46261217"/>
      <w:bookmarkStart w:id="1267" w:name="_Toc46264372"/>
      <w:r>
        <w:rPr>
          <w:rFonts w:ascii="Gill Sans" w:hAnsi="Gill Sans" w:cs="Gill Sans"/>
          <w:color w:val="000000" w:themeColor="text1"/>
          <w:sz w:val="40"/>
          <w:szCs w:val="40"/>
          <w:lang w:val="pt-BR"/>
        </w:rPr>
        <w:br w:type="page"/>
      </w:r>
    </w:p>
    <w:p w14:paraId="252CF7EE" w14:textId="7EBCF5E0"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8" w:name="_Toc46303094"/>
      <w:bookmarkStart w:id="1269" w:name="_Toc46303174"/>
      <w:bookmarkStart w:id="1270" w:name="_Toc46306719"/>
      <w:bookmarkStart w:id="1271" w:name="_Toc46492622"/>
      <w:bookmarkStart w:id="1272" w:name="_Toc46494114"/>
      <w:bookmarkStart w:id="1273" w:name="_Toc46589185"/>
      <w:bookmarkStart w:id="1274" w:name="_Toc46594121"/>
      <w:bookmarkStart w:id="1275" w:name="_Toc46658795"/>
      <w:bookmarkStart w:id="1276" w:name="_Toc46664049"/>
      <w:bookmarkStart w:id="1277" w:name="_Toc46668516"/>
      <w:bookmarkStart w:id="1278" w:name="_Toc46679080"/>
      <w:bookmarkStart w:id="1279" w:name="_Toc46683935"/>
      <w:bookmarkStart w:id="1280" w:name="_Toc46684182"/>
      <w:bookmarkStart w:id="1281" w:name="_Toc46775005"/>
      <w:bookmarkStart w:id="1282" w:name="_Toc46818713"/>
      <w:bookmarkStart w:id="1283" w:name="_Toc46819158"/>
      <w:bookmarkStart w:id="1284" w:name="_Toc46819228"/>
      <w:bookmarkStart w:id="1285" w:name="_Toc46819724"/>
      <w:bookmarkStart w:id="1286" w:name="_Toc46820305"/>
      <w:bookmarkStart w:id="1287" w:name="_Toc46835997"/>
      <w:bookmarkStart w:id="1288" w:name="_Toc46857720"/>
      <w:bookmarkStart w:id="1289" w:name="_Toc46858455"/>
      <w:bookmarkStart w:id="1290" w:name="_Toc47048667"/>
      <w:bookmarkStart w:id="1291" w:name="_Toc47178346"/>
      <w:bookmarkStart w:id="1292" w:name="_Toc47201143"/>
      <w:bookmarkStart w:id="1293" w:name="_Toc47212796"/>
      <w:bookmarkStart w:id="1294" w:name="_Toc47260354"/>
      <w:bookmarkStart w:id="1295" w:name="_Toc47269621"/>
      <w:bookmarkStart w:id="1296" w:name="_Toc47335180"/>
      <w:bookmarkStart w:id="1297" w:name="_Toc47384612"/>
      <w:bookmarkStart w:id="1298" w:name="_Toc68502424"/>
      <w:r w:rsidRPr="0050469B">
        <w:rPr>
          <w:rFonts w:ascii="Gill Sans" w:hAnsi="Gill Sans" w:cs="Gill Sans"/>
          <w:color w:val="000000" w:themeColor="text1"/>
          <w:sz w:val="40"/>
          <w:szCs w:val="40"/>
          <w:lang w:val="pt-BR"/>
        </w:rPr>
        <w:lastRenderedPageBreak/>
        <w:t>Lista de Figuras</w:t>
      </w:r>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56A5B700" w14:textId="3D589FAC" w:rsidR="0022073F"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68502398" w:history="1">
        <w:r w:rsidR="0022073F" w:rsidRPr="00144998">
          <w:rPr>
            <w:rStyle w:val="Hyperlink"/>
            <w:b/>
            <w:noProof/>
          </w:rPr>
          <w:t>Figura 129.</w:t>
        </w:r>
        <w:r w:rsidR="0022073F" w:rsidRPr="00144998">
          <w:rPr>
            <w:rStyle w:val="Hyperlink"/>
            <w:noProof/>
          </w:rPr>
          <w:t xml:space="preserve"> Rede de conhecimento baseada no modelo de contexto de práticas</w:t>
        </w:r>
        <w:r w:rsidR="0022073F">
          <w:rPr>
            <w:noProof/>
            <w:webHidden/>
          </w:rPr>
          <w:tab/>
        </w:r>
        <w:r w:rsidR="0022073F">
          <w:rPr>
            <w:noProof/>
            <w:webHidden/>
          </w:rPr>
          <w:fldChar w:fldCharType="begin"/>
        </w:r>
        <w:r w:rsidR="0022073F">
          <w:rPr>
            <w:noProof/>
            <w:webHidden/>
          </w:rPr>
          <w:instrText xml:space="preserve"> PAGEREF _Toc68502398 \h </w:instrText>
        </w:r>
        <w:r w:rsidR="0022073F">
          <w:rPr>
            <w:noProof/>
            <w:webHidden/>
          </w:rPr>
        </w:r>
        <w:r w:rsidR="0022073F">
          <w:rPr>
            <w:noProof/>
            <w:webHidden/>
          </w:rPr>
          <w:fldChar w:fldCharType="separate"/>
        </w:r>
        <w:r w:rsidR="0022073F">
          <w:rPr>
            <w:noProof/>
            <w:webHidden/>
          </w:rPr>
          <w:t>25</w:t>
        </w:r>
        <w:r w:rsidR="0022073F">
          <w:rPr>
            <w:noProof/>
            <w:webHidden/>
          </w:rPr>
          <w:fldChar w:fldCharType="end"/>
        </w:r>
      </w:hyperlink>
    </w:p>
    <w:p w14:paraId="2E6A579D" w14:textId="6D2FB10B"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9" w:history="1">
        <w:r w:rsidRPr="00144998">
          <w:rPr>
            <w:rStyle w:val="Hyperlink"/>
            <w:b/>
            <w:noProof/>
          </w:rPr>
          <w:t>Figura 129.</w:t>
        </w:r>
        <w:r w:rsidRPr="00144998">
          <w:rPr>
            <w:rStyle w:val="Hyperlink"/>
            <w:noProof/>
          </w:rPr>
          <w:t xml:space="preserve"> Uma rede de conhecimento da Prova de Conceito e suas sub-redes</w:t>
        </w:r>
        <w:r>
          <w:rPr>
            <w:noProof/>
            <w:webHidden/>
          </w:rPr>
          <w:tab/>
        </w:r>
        <w:r>
          <w:rPr>
            <w:noProof/>
            <w:webHidden/>
          </w:rPr>
          <w:fldChar w:fldCharType="begin"/>
        </w:r>
        <w:r>
          <w:rPr>
            <w:noProof/>
            <w:webHidden/>
          </w:rPr>
          <w:instrText xml:space="preserve"> PAGEREF _Toc68502399 \h </w:instrText>
        </w:r>
        <w:r>
          <w:rPr>
            <w:noProof/>
            <w:webHidden/>
          </w:rPr>
        </w:r>
        <w:r>
          <w:rPr>
            <w:noProof/>
            <w:webHidden/>
          </w:rPr>
          <w:fldChar w:fldCharType="separate"/>
        </w:r>
        <w:r>
          <w:rPr>
            <w:noProof/>
            <w:webHidden/>
          </w:rPr>
          <w:t>29</w:t>
        </w:r>
        <w:r>
          <w:rPr>
            <w:noProof/>
            <w:webHidden/>
          </w:rPr>
          <w:fldChar w:fldCharType="end"/>
        </w:r>
      </w:hyperlink>
    </w:p>
    <w:p w14:paraId="40AFE8FE" w14:textId="3830DF1A"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0" w:history="1">
        <w:r w:rsidRPr="00144998">
          <w:rPr>
            <w:rStyle w:val="Hyperlink"/>
            <w:b/>
            <w:noProof/>
          </w:rPr>
          <w:t>Figura 129.</w:t>
        </w:r>
        <w:r w:rsidRPr="00144998">
          <w:rPr>
            <w:rStyle w:val="Hyperlink"/>
            <w:noProof/>
          </w:rPr>
          <w:t xml:space="preserve"> Uma rede de conhecimento no contexto da PoC.</w:t>
        </w:r>
        <w:r>
          <w:rPr>
            <w:noProof/>
            <w:webHidden/>
          </w:rPr>
          <w:tab/>
        </w:r>
        <w:r>
          <w:rPr>
            <w:noProof/>
            <w:webHidden/>
          </w:rPr>
          <w:fldChar w:fldCharType="begin"/>
        </w:r>
        <w:r>
          <w:rPr>
            <w:noProof/>
            <w:webHidden/>
          </w:rPr>
          <w:instrText xml:space="preserve"> PAGEREF _Toc68502400 \h </w:instrText>
        </w:r>
        <w:r>
          <w:rPr>
            <w:noProof/>
            <w:webHidden/>
          </w:rPr>
        </w:r>
        <w:r>
          <w:rPr>
            <w:noProof/>
            <w:webHidden/>
          </w:rPr>
          <w:fldChar w:fldCharType="separate"/>
        </w:r>
        <w:r>
          <w:rPr>
            <w:noProof/>
            <w:webHidden/>
          </w:rPr>
          <w:t>32</w:t>
        </w:r>
        <w:r>
          <w:rPr>
            <w:noProof/>
            <w:webHidden/>
          </w:rPr>
          <w:fldChar w:fldCharType="end"/>
        </w:r>
      </w:hyperlink>
    </w:p>
    <w:p w14:paraId="378A32A3" w14:textId="179232A7"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1" w:history="1">
        <w:r w:rsidRPr="00144998">
          <w:rPr>
            <w:rStyle w:val="Hyperlink"/>
            <w:b/>
            <w:noProof/>
          </w:rPr>
          <w:t>Figura 129.</w:t>
        </w:r>
        <w:r w:rsidRPr="00144998">
          <w:rPr>
            <w:rStyle w:val="Hyperlink"/>
            <w:noProof/>
          </w:rPr>
          <w:t xml:space="preserve"> A rede completa de conhecimento no contexto da PoC.</w:t>
        </w:r>
        <w:r>
          <w:rPr>
            <w:noProof/>
            <w:webHidden/>
          </w:rPr>
          <w:tab/>
        </w:r>
        <w:r>
          <w:rPr>
            <w:noProof/>
            <w:webHidden/>
          </w:rPr>
          <w:fldChar w:fldCharType="begin"/>
        </w:r>
        <w:r>
          <w:rPr>
            <w:noProof/>
            <w:webHidden/>
          </w:rPr>
          <w:instrText xml:space="preserve"> PAGEREF _Toc68502401 \h </w:instrText>
        </w:r>
        <w:r>
          <w:rPr>
            <w:noProof/>
            <w:webHidden/>
          </w:rPr>
        </w:r>
        <w:r>
          <w:rPr>
            <w:noProof/>
            <w:webHidden/>
          </w:rPr>
          <w:fldChar w:fldCharType="separate"/>
        </w:r>
        <w:r>
          <w:rPr>
            <w:noProof/>
            <w:webHidden/>
          </w:rPr>
          <w:t>34</w:t>
        </w:r>
        <w:r>
          <w:rPr>
            <w:noProof/>
            <w:webHidden/>
          </w:rPr>
          <w:fldChar w:fldCharType="end"/>
        </w:r>
      </w:hyperlink>
    </w:p>
    <w:p w14:paraId="4BC5734D" w14:textId="20C04C82"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2" w:history="1">
        <w:r w:rsidRPr="00144998">
          <w:rPr>
            <w:rStyle w:val="Hyperlink"/>
            <w:b/>
            <w:noProof/>
          </w:rPr>
          <w:t>Figura 129.</w:t>
        </w:r>
        <w:r w:rsidRPr="00144998">
          <w:rPr>
            <w:rStyle w:val="Hyperlink"/>
            <w:noProof/>
          </w:rPr>
          <w:t xml:space="preserve"> As 10 redes de conhecimento no contexto da PoC.</w:t>
        </w:r>
        <w:r>
          <w:rPr>
            <w:noProof/>
            <w:webHidden/>
          </w:rPr>
          <w:tab/>
        </w:r>
        <w:r>
          <w:rPr>
            <w:noProof/>
            <w:webHidden/>
          </w:rPr>
          <w:fldChar w:fldCharType="begin"/>
        </w:r>
        <w:r>
          <w:rPr>
            <w:noProof/>
            <w:webHidden/>
          </w:rPr>
          <w:instrText xml:space="preserve"> PAGEREF _Toc68502402 \h </w:instrText>
        </w:r>
        <w:r>
          <w:rPr>
            <w:noProof/>
            <w:webHidden/>
          </w:rPr>
        </w:r>
        <w:r>
          <w:rPr>
            <w:noProof/>
            <w:webHidden/>
          </w:rPr>
          <w:fldChar w:fldCharType="separate"/>
        </w:r>
        <w:r>
          <w:rPr>
            <w:noProof/>
            <w:webHidden/>
          </w:rPr>
          <w:t>36</w:t>
        </w:r>
        <w:r>
          <w:rPr>
            <w:noProof/>
            <w:webHidden/>
          </w:rPr>
          <w:fldChar w:fldCharType="end"/>
        </w:r>
      </w:hyperlink>
    </w:p>
    <w:p w14:paraId="70E533E0" w14:textId="1224190D"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3" w:history="1">
        <w:r w:rsidRPr="00144998">
          <w:rPr>
            <w:rStyle w:val="Hyperlink"/>
            <w:b/>
            <w:noProof/>
          </w:rPr>
          <w:t>Figura 130.</w:t>
        </w:r>
        <w:r w:rsidRPr="00144998">
          <w:rPr>
            <w:rStyle w:val="Hyperlink"/>
            <w:noProof/>
          </w:rPr>
          <w:t xml:space="preserve"> A prática de Exploração e sua rede de conhecimento</w:t>
        </w:r>
        <w:r>
          <w:rPr>
            <w:noProof/>
            <w:webHidden/>
          </w:rPr>
          <w:tab/>
        </w:r>
        <w:r>
          <w:rPr>
            <w:noProof/>
            <w:webHidden/>
          </w:rPr>
          <w:fldChar w:fldCharType="begin"/>
        </w:r>
        <w:r>
          <w:rPr>
            <w:noProof/>
            <w:webHidden/>
          </w:rPr>
          <w:instrText xml:space="preserve"> PAGEREF _Toc68502403 \h </w:instrText>
        </w:r>
        <w:r>
          <w:rPr>
            <w:noProof/>
            <w:webHidden/>
          </w:rPr>
        </w:r>
        <w:r>
          <w:rPr>
            <w:noProof/>
            <w:webHidden/>
          </w:rPr>
          <w:fldChar w:fldCharType="separate"/>
        </w:r>
        <w:r>
          <w:rPr>
            <w:noProof/>
            <w:webHidden/>
          </w:rPr>
          <w:t>37</w:t>
        </w:r>
        <w:r>
          <w:rPr>
            <w:noProof/>
            <w:webHidden/>
          </w:rPr>
          <w:fldChar w:fldCharType="end"/>
        </w:r>
      </w:hyperlink>
    </w:p>
    <w:p w14:paraId="24040F97" w14:textId="6EAB737D"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4" w:history="1">
        <w:r w:rsidRPr="00144998">
          <w:rPr>
            <w:rStyle w:val="Hyperlink"/>
            <w:b/>
            <w:noProof/>
          </w:rPr>
          <w:t>Figura 129.</w:t>
        </w:r>
        <w:r w:rsidRPr="00144998">
          <w:rPr>
            <w:rStyle w:val="Hyperlink"/>
            <w:noProof/>
          </w:rPr>
          <w:t xml:space="preserve"> Redes de Conhecimento baseadas na prática de Exploração</w:t>
        </w:r>
        <w:r>
          <w:rPr>
            <w:noProof/>
            <w:webHidden/>
          </w:rPr>
          <w:tab/>
        </w:r>
        <w:r>
          <w:rPr>
            <w:noProof/>
            <w:webHidden/>
          </w:rPr>
          <w:fldChar w:fldCharType="begin"/>
        </w:r>
        <w:r>
          <w:rPr>
            <w:noProof/>
            <w:webHidden/>
          </w:rPr>
          <w:instrText xml:space="preserve"> PAGEREF _Toc68502404 \h </w:instrText>
        </w:r>
        <w:r>
          <w:rPr>
            <w:noProof/>
            <w:webHidden/>
          </w:rPr>
        </w:r>
        <w:r>
          <w:rPr>
            <w:noProof/>
            <w:webHidden/>
          </w:rPr>
          <w:fldChar w:fldCharType="separate"/>
        </w:r>
        <w:r>
          <w:rPr>
            <w:noProof/>
            <w:webHidden/>
          </w:rPr>
          <w:t>39</w:t>
        </w:r>
        <w:r>
          <w:rPr>
            <w:noProof/>
            <w:webHidden/>
          </w:rPr>
          <w:fldChar w:fldCharType="end"/>
        </w:r>
      </w:hyperlink>
    </w:p>
    <w:p w14:paraId="4AD6C708" w14:textId="18EF567B"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5" w:history="1">
        <w:r w:rsidRPr="00144998">
          <w:rPr>
            <w:rStyle w:val="Hyperlink"/>
            <w:b/>
            <w:noProof/>
          </w:rPr>
          <w:t>Figura 141.</w:t>
        </w:r>
        <w:r w:rsidRPr="00144998">
          <w:rPr>
            <w:rStyle w:val="Hyperlink"/>
            <w:noProof/>
          </w:rPr>
          <w:t xml:space="preserve"> Os nós e seus estados de percolação em uma rede de conhecimento</w:t>
        </w:r>
        <w:r>
          <w:rPr>
            <w:noProof/>
            <w:webHidden/>
          </w:rPr>
          <w:tab/>
        </w:r>
        <w:r>
          <w:rPr>
            <w:noProof/>
            <w:webHidden/>
          </w:rPr>
          <w:fldChar w:fldCharType="begin"/>
        </w:r>
        <w:r>
          <w:rPr>
            <w:noProof/>
            <w:webHidden/>
          </w:rPr>
          <w:instrText xml:space="preserve"> PAGEREF _Toc68502405 \h </w:instrText>
        </w:r>
        <w:r>
          <w:rPr>
            <w:noProof/>
            <w:webHidden/>
          </w:rPr>
        </w:r>
        <w:r>
          <w:rPr>
            <w:noProof/>
            <w:webHidden/>
          </w:rPr>
          <w:fldChar w:fldCharType="separate"/>
        </w:r>
        <w:r>
          <w:rPr>
            <w:noProof/>
            <w:webHidden/>
          </w:rPr>
          <w:t>45</w:t>
        </w:r>
        <w:r>
          <w:rPr>
            <w:noProof/>
            <w:webHidden/>
          </w:rPr>
          <w:fldChar w:fldCharType="end"/>
        </w:r>
      </w:hyperlink>
    </w:p>
    <w:p w14:paraId="2C9E5A12" w14:textId="52AD1F8C"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6" w:history="1">
        <w:r w:rsidRPr="00144998">
          <w:rPr>
            <w:rStyle w:val="Hyperlink"/>
            <w:b/>
            <w:noProof/>
          </w:rPr>
          <w:t>Figura 142.</w:t>
        </w:r>
        <w:r w:rsidRPr="00144998">
          <w:rPr>
            <w:rStyle w:val="Hyperlink"/>
            <w:noProof/>
          </w:rPr>
          <w:t xml:space="preserve"> PoC Knowledge Network – os nós e sua probabilidade de percolação</w:t>
        </w:r>
        <w:r>
          <w:rPr>
            <w:noProof/>
            <w:webHidden/>
          </w:rPr>
          <w:tab/>
        </w:r>
        <w:r>
          <w:rPr>
            <w:noProof/>
            <w:webHidden/>
          </w:rPr>
          <w:fldChar w:fldCharType="begin"/>
        </w:r>
        <w:r>
          <w:rPr>
            <w:noProof/>
            <w:webHidden/>
          </w:rPr>
          <w:instrText xml:space="preserve"> PAGEREF _Toc68502406 \h </w:instrText>
        </w:r>
        <w:r>
          <w:rPr>
            <w:noProof/>
            <w:webHidden/>
          </w:rPr>
        </w:r>
        <w:r>
          <w:rPr>
            <w:noProof/>
            <w:webHidden/>
          </w:rPr>
          <w:fldChar w:fldCharType="separate"/>
        </w:r>
        <w:r>
          <w:rPr>
            <w:noProof/>
            <w:webHidden/>
          </w:rPr>
          <w:t>51</w:t>
        </w:r>
        <w:r>
          <w:rPr>
            <w:noProof/>
            <w:webHidden/>
          </w:rPr>
          <w:fldChar w:fldCharType="end"/>
        </w:r>
      </w:hyperlink>
    </w:p>
    <w:p w14:paraId="51F2280C" w14:textId="6904BDC7"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7" w:history="1">
        <w:r w:rsidRPr="00144998">
          <w:rPr>
            <w:rStyle w:val="Hyperlink"/>
            <w:b/>
            <w:noProof/>
          </w:rPr>
          <w:t>Figura 143.</w:t>
        </w:r>
        <w:r w:rsidRPr="00144998">
          <w:rPr>
            <w:rStyle w:val="Hyperlink"/>
            <w:noProof/>
          </w:rPr>
          <w:t xml:space="preserve"> O Knowledge H – maior probabilidade de influenciar o Knowledge B</w:t>
        </w:r>
        <w:r>
          <w:rPr>
            <w:noProof/>
            <w:webHidden/>
          </w:rPr>
          <w:tab/>
        </w:r>
        <w:r>
          <w:rPr>
            <w:noProof/>
            <w:webHidden/>
          </w:rPr>
          <w:fldChar w:fldCharType="begin"/>
        </w:r>
        <w:r>
          <w:rPr>
            <w:noProof/>
            <w:webHidden/>
          </w:rPr>
          <w:instrText xml:space="preserve"> PAGEREF _Toc68502407 \h </w:instrText>
        </w:r>
        <w:r>
          <w:rPr>
            <w:noProof/>
            <w:webHidden/>
          </w:rPr>
        </w:r>
        <w:r>
          <w:rPr>
            <w:noProof/>
            <w:webHidden/>
          </w:rPr>
          <w:fldChar w:fldCharType="separate"/>
        </w:r>
        <w:r>
          <w:rPr>
            <w:noProof/>
            <w:webHidden/>
          </w:rPr>
          <w:t>52</w:t>
        </w:r>
        <w:r>
          <w:rPr>
            <w:noProof/>
            <w:webHidden/>
          </w:rPr>
          <w:fldChar w:fldCharType="end"/>
        </w:r>
      </w:hyperlink>
    </w:p>
    <w:p w14:paraId="51F74773" w14:textId="43B02CA4"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8" w:history="1">
        <w:r w:rsidRPr="00144998">
          <w:rPr>
            <w:rStyle w:val="Hyperlink"/>
            <w:b/>
            <w:noProof/>
          </w:rPr>
          <w:t>Figura 144.</w:t>
        </w:r>
        <w:r w:rsidRPr="00144998">
          <w:rPr>
            <w:rStyle w:val="Hyperlink"/>
            <w:noProof/>
          </w:rPr>
          <w:t xml:space="preserve"> Uma diferente formação na rede de conhecimento no contexto da PoC</w:t>
        </w:r>
        <w:r>
          <w:rPr>
            <w:noProof/>
            <w:webHidden/>
          </w:rPr>
          <w:tab/>
        </w:r>
        <w:r>
          <w:rPr>
            <w:noProof/>
            <w:webHidden/>
          </w:rPr>
          <w:fldChar w:fldCharType="begin"/>
        </w:r>
        <w:r>
          <w:rPr>
            <w:noProof/>
            <w:webHidden/>
          </w:rPr>
          <w:instrText xml:space="preserve"> PAGEREF _Toc68502408 \h </w:instrText>
        </w:r>
        <w:r>
          <w:rPr>
            <w:noProof/>
            <w:webHidden/>
          </w:rPr>
        </w:r>
        <w:r>
          <w:rPr>
            <w:noProof/>
            <w:webHidden/>
          </w:rPr>
          <w:fldChar w:fldCharType="separate"/>
        </w:r>
        <w:r>
          <w:rPr>
            <w:noProof/>
            <w:webHidden/>
          </w:rPr>
          <w:t>53</w:t>
        </w:r>
        <w:r>
          <w:rPr>
            <w:noProof/>
            <w:webHidden/>
          </w:rPr>
          <w:fldChar w:fldCharType="end"/>
        </w:r>
      </w:hyperlink>
    </w:p>
    <w:p w14:paraId="167CE09F" w14:textId="22BFB16D"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9" w:history="1">
        <w:r w:rsidRPr="00144998">
          <w:rPr>
            <w:rStyle w:val="Hyperlink"/>
            <w:b/>
            <w:noProof/>
          </w:rPr>
          <w:t>Figura 145.</w:t>
        </w:r>
        <w:r w:rsidRPr="00144998">
          <w:rPr>
            <w:rStyle w:val="Hyperlink"/>
            <w:noProof/>
          </w:rPr>
          <w:t xml:space="preserve"> O Knowledge A – maior probabilidade de influenciar o Knowledge B</w:t>
        </w:r>
        <w:r>
          <w:rPr>
            <w:noProof/>
            <w:webHidden/>
          </w:rPr>
          <w:tab/>
        </w:r>
        <w:r>
          <w:rPr>
            <w:noProof/>
            <w:webHidden/>
          </w:rPr>
          <w:fldChar w:fldCharType="begin"/>
        </w:r>
        <w:r>
          <w:rPr>
            <w:noProof/>
            <w:webHidden/>
          </w:rPr>
          <w:instrText xml:space="preserve"> PAGEREF _Toc68502409 \h </w:instrText>
        </w:r>
        <w:r>
          <w:rPr>
            <w:noProof/>
            <w:webHidden/>
          </w:rPr>
        </w:r>
        <w:r>
          <w:rPr>
            <w:noProof/>
            <w:webHidden/>
          </w:rPr>
          <w:fldChar w:fldCharType="separate"/>
        </w:r>
        <w:r>
          <w:rPr>
            <w:noProof/>
            <w:webHidden/>
          </w:rPr>
          <w:t>55</w:t>
        </w:r>
        <w:r>
          <w:rPr>
            <w:noProof/>
            <w:webHidden/>
          </w:rPr>
          <w:fldChar w:fldCharType="end"/>
        </w:r>
      </w:hyperlink>
    </w:p>
    <w:p w14:paraId="4FC1DF12" w14:textId="58DA86FA"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0" w:history="1">
        <w:r w:rsidRPr="00144998">
          <w:rPr>
            <w:rStyle w:val="Hyperlink"/>
            <w:b/>
            <w:noProof/>
          </w:rPr>
          <w:t>Figura 146.</w:t>
        </w:r>
        <w:r w:rsidRPr="00144998">
          <w:rPr>
            <w:rStyle w:val="Hyperlink"/>
            <w:noProof/>
          </w:rPr>
          <w:t xml:space="preserve"> Nosso percurso – A hermenêutica no contexto da PoC</w:t>
        </w:r>
        <w:r>
          <w:rPr>
            <w:noProof/>
            <w:webHidden/>
          </w:rPr>
          <w:tab/>
        </w:r>
        <w:r>
          <w:rPr>
            <w:noProof/>
            <w:webHidden/>
          </w:rPr>
          <w:fldChar w:fldCharType="begin"/>
        </w:r>
        <w:r>
          <w:rPr>
            <w:noProof/>
            <w:webHidden/>
          </w:rPr>
          <w:instrText xml:space="preserve"> PAGEREF _Toc68502410 \h </w:instrText>
        </w:r>
        <w:r>
          <w:rPr>
            <w:noProof/>
            <w:webHidden/>
          </w:rPr>
        </w:r>
        <w:r>
          <w:rPr>
            <w:noProof/>
            <w:webHidden/>
          </w:rPr>
          <w:fldChar w:fldCharType="separate"/>
        </w:r>
        <w:r>
          <w:rPr>
            <w:noProof/>
            <w:webHidden/>
          </w:rPr>
          <w:t>60</w:t>
        </w:r>
        <w:r>
          <w:rPr>
            <w:noProof/>
            <w:webHidden/>
          </w:rPr>
          <w:fldChar w:fldCharType="end"/>
        </w:r>
      </w:hyperlink>
    </w:p>
    <w:p w14:paraId="5B978EED" w14:textId="6B29DBEF"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1" w:history="1">
        <w:r w:rsidRPr="00144998">
          <w:rPr>
            <w:rStyle w:val="Hyperlink"/>
            <w:b/>
            <w:noProof/>
          </w:rPr>
          <w:t>Figura 146.</w:t>
        </w:r>
        <w:r w:rsidRPr="00144998">
          <w:rPr>
            <w:rStyle w:val="Hyperlink"/>
            <w:noProof/>
          </w:rPr>
          <w:t xml:space="preserve"> A produção de sentido “ilusório” – O efeito dominó na PoC</w:t>
        </w:r>
        <w:r>
          <w:rPr>
            <w:noProof/>
            <w:webHidden/>
          </w:rPr>
          <w:tab/>
        </w:r>
        <w:r>
          <w:rPr>
            <w:noProof/>
            <w:webHidden/>
          </w:rPr>
          <w:fldChar w:fldCharType="begin"/>
        </w:r>
        <w:r>
          <w:rPr>
            <w:noProof/>
            <w:webHidden/>
          </w:rPr>
          <w:instrText xml:space="preserve"> PAGEREF _Toc68502411 \h </w:instrText>
        </w:r>
        <w:r>
          <w:rPr>
            <w:noProof/>
            <w:webHidden/>
          </w:rPr>
        </w:r>
        <w:r>
          <w:rPr>
            <w:noProof/>
            <w:webHidden/>
          </w:rPr>
          <w:fldChar w:fldCharType="separate"/>
        </w:r>
        <w:r>
          <w:rPr>
            <w:noProof/>
            <w:webHidden/>
          </w:rPr>
          <w:t>64</w:t>
        </w:r>
        <w:r>
          <w:rPr>
            <w:noProof/>
            <w:webHidden/>
          </w:rPr>
          <w:fldChar w:fldCharType="end"/>
        </w:r>
      </w:hyperlink>
    </w:p>
    <w:p w14:paraId="60530EAF" w14:textId="4F93544F"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2" w:history="1">
        <w:r w:rsidRPr="00144998">
          <w:rPr>
            <w:rStyle w:val="Hyperlink"/>
            <w:b/>
            <w:noProof/>
          </w:rPr>
          <w:t>Figura 146.</w:t>
        </w:r>
        <w:r w:rsidRPr="00144998">
          <w:rPr>
            <w:rStyle w:val="Hyperlink"/>
            <w:noProof/>
          </w:rPr>
          <w:t xml:space="preserve"> A produção de sentido e o fluxo de conhecimento no contexto da PoC</w:t>
        </w:r>
        <w:r>
          <w:rPr>
            <w:noProof/>
            <w:webHidden/>
          </w:rPr>
          <w:tab/>
        </w:r>
        <w:r>
          <w:rPr>
            <w:noProof/>
            <w:webHidden/>
          </w:rPr>
          <w:fldChar w:fldCharType="begin"/>
        </w:r>
        <w:r>
          <w:rPr>
            <w:noProof/>
            <w:webHidden/>
          </w:rPr>
          <w:instrText xml:space="preserve"> PAGEREF _Toc68502412 \h </w:instrText>
        </w:r>
        <w:r>
          <w:rPr>
            <w:noProof/>
            <w:webHidden/>
          </w:rPr>
        </w:r>
        <w:r>
          <w:rPr>
            <w:noProof/>
            <w:webHidden/>
          </w:rPr>
          <w:fldChar w:fldCharType="separate"/>
        </w:r>
        <w:r>
          <w:rPr>
            <w:noProof/>
            <w:webHidden/>
          </w:rPr>
          <w:t>65</w:t>
        </w:r>
        <w:r>
          <w:rPr>
            <w:noProof/>
            <w:webHidden/>
          </w:rPr>
          <w:fldChar w:fldCharType="end"/>
        </w:r>
      </w:hyperlink>
    </w:p>
    <w:p w14:paraId="6D6741B0" w14:textId="47F6E2BC"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3" w:history="1">
        <w:r w:rsidRPr="00144998">
          <w:rPr>
            <w:rStyle w:val="Hyperlink"/>
            <w:b/>
            <w:noProof/>
          </w:rPr>
          <w:t>Figura 149.</w:t>
        </w:r>
        <w:r w:rsidRPr="00144998">
          <w:rPr>
            <w:rStyle w:val="Hyperlink"/>
            <w:noProof/>
          </w:rPr>
          <w:t xml:space="preserve"> Cenário 1: </w:t>
        </w:r>
        <w:r w:rsidRPr="00144998">
          <w:rPr>
            <w:rStyle w:val="Hyperlink"/>
            <w:i/>
            <w:iCs/>
            <w:noProof/>
          </w:rPr>
          <w:t>Steady State</w:t>
        </w:r>
        <w:r w:rsidRPr="00144998">
          <w:rPr>
            <w:rStyle w:val="Hyperlink"/>
            <w:noProof/>
          </w:rPr>
          <w:t xml:space="preserve"> – Falha – </w:t>
        </w:r>
        <w:r w:rsidRPr="00144998">
          <w:rPr>
            <w:rStyle w:val="Hyperlink"/>
            <w:i/>
            <w:iCs/>
            <w:noProof/>
          </w:rPr>
          <w:t>Steady State</w:t>
        </w:r>
        <w:r>
          <w:rPr>
            <w:noProof/>
            <w:webHidden/>
          </w:rPr>
          <w:tab/>
        </w:r>
        <w:r>
          <w:rPr>
            <w:noProof/>
            <w:webHidden/>
          </w:rPr>
          <w:fldChar w:fldCharType="begin"/>
        </w:r>
        <w:r>
          <w:rPr>
            <w:noProof/>
            <w:webHidden/>
          </w:rPr>
          <w:instrText xml:space="preserve"> PAGEREF _Toc68502413 \h </w:instrText>
        </w:r>
        <w:r>
          <w:rPr>
            <w:noProof/>
            <w:webHidden/>
          </w:rPr>
        </w:r>
        <w:r>
          <w:rPr>
            <w:noProof/>
            <w:webHidden/>
          </w:rPr>
          <w:fldChar w:fldCharType="separate"/>
        </w:r>
        <w:r>
          <w:rPr>
            <w:noProof/>
            <w:webHidden/>
          </w:rPr>
          <w:t>75</w:t>
        </w:r>
        <w:r>
          <w:rPr>
            <w:noProof/>
            <w:webHidden/>
          </w:rPr>
          <w:fldChar w:fldCharType="end"/>
        </w:r>
      </w:hyperlink>
    </w:p>
    <w:p w14:paraId="2D4FEF48" w14:textId="7B00156F"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4" w:history="1">
        <w:r w:rsidRPr="00144998">
          <w:rPr>
            <w:rStyle w:val="Hyperlink"/>
            <w:b/>
            <w:noProof/>
          </w:rPr>
          <w:t>Figura 150.</w:t>
        </w:r>
        <w:r w:rsidRPr="00144998">
          <w:rPr>
            <w:rStyle w:val="Hyperlink"/>
            <w:noProof/>
          </w:rPr>
          <w:t xml:space="preserve"> Cenário 2: Uma média de 41KB nas operações de I/O</w:t>
        </w:r>
        <w:r>
          <w:rPr>
            <w:noProof/>
            <w:webHidden/>
          </w:rPr>
          <w:tab/>
        </w:r>
        <w:r>
          <w:rPr>
            <w:noProof/>
            <w:webHidden/>
          </w:rPr>
          <w:fldChar w:fldCharType="begin"/>
        </w:r>
        <w:r>
          <w:rPr>
            <w:noProof/>
            <w:webHidden/>
          </w:rPr>
          <w:instrText xml:space="preserve"> PAGEREF _Toc68502414 \h </w:instrText>
        </w:r>
        <w:r>
          <w:rPr>
            <w:noProof/>
            <w:webHidden/>
          </w:rPr>
        </w:r>
        <w:r>
          <w:rPr>
            <w:noProof/>
            <w:webHidden/>
          </w:rPr>
          <w:fldChar w:fldCharType="separate"/>
        </w:r>
        <w:r>
          <w:rPr>
            <w:noProof/>
            <w:webHidden/>
          </w:rPr>
          <w:t>79</w:t>
        </w:r>
        <w:r>
          <w:rPr>
            <w:noProof/>
            <w:webHidden/>
          </w:rPr>
          <w:fldChar w:fldCharType="end"/>
        </w:r>
      </w:hyperlink>
    </w:p>
    <w:p w14:paraId="6E9B57D3" w14:textId="4A17EFB9"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5" w:history="1">
        <w:r w:rsidRPr="00144998">
          <w:rPr>
            <w:rStyle w:val="Hyperlink"/>
            <w:b/>
            <w:noProof/>
          </w:rPr>
          <w:t>Figura 151.</w:t>
        </w:r>
        <w:r w:rsidRPr="00144998">
          <w:rPr>
            <w:rStyle w:val="Hyperlink"/>
            <w:noProof/>
          </w:rPr>
          <w:t xml:space="preserve"> Cenário 3: será que podemos reutilizar os resultados da PoC</w:t>
        </w:r>
        <w:r>
          <w:rPr>
            <w:noProof/>
            <w:webHidden/>
          </w:rPr>
          <w:tab/>
        </w:r>
        <w:r>
          <w:rPr>
            <w:noProof/>
            <w:webHidden/>
          </w:rPr>
          <w:fldChar w:fldCharType="begin"/>
        </w:r>
        <w:r>
          <w:rPr>
            <w:noProof/>
            <w:webHidden/>
          </w:rPr>
          <w:instrText xml:space="preserve"> PAGEREF _Toc68502415 \h </w:instrText>
        </w:r>
        <w:r>
          <w:rPr>
            <w:noProof/>
            <w:webHidden/>
          </w:rPr>
        </w:r>
        <w:r>
          <w:rPr>
            <w:noProof/>
            <w:webHidden/>
          </w:rPr>
          <w:fldChar w:fldCharType="separate"/>
        </w:r>
        <w:r>
          <w:rPr>
            <w:noProof/>
            <w:webHidden/>
          </w:rPr>
          <w:t>82</w:t>
        </w:r>
        <w:r>
          <w:rPr>
            <w:noProof/>
            <w:webHidden/>
          </w:rPr>
          <w:fldChar w:fldCharType="end"/>
        </w:r>
      </w:hyperlink>
    </w:p>
    <w:p w14:paraId="58851C1B" w14:textId="636DD7F2"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6" w:history="1">
        <w:r w:rsidRPr="00144998">
          <w:rPr>
            <w:rStyle w:val="Hyperlink"/>
            <w:b/>
            <w:noProof/>
          </w:rPr>
          <w:t>Figura 152.</w:t>
        </w:r>
        <w:r w:rsidRPr="00144998">
          <w:rPr>
            <w:rStyle w:val="Hyperlink"/>
            <w:noProof/>
          </w:rPr>
          <w:t xml:space="preserve"> Cenário 3: diferentes redes de conhecimento em duas atividades da PoC</w:t>
        </w:r>
        <w:r>
          <w:rPr>
            <w:noProof/>
            <w:webHidden/>
          </w:rPr>
          <w:tab/>
        </w:r>
        <w:r>
          <w:rPr>
            <w:noProof/>
            <w:webHidden/>
          </w:rPr>
          <w:fldChar w:fldCharType="begin"/>
        </w:r>
        <w:r>
          <w:rPr>
            <w:noProof/>
            <w:webHidden/>
          </w:rPr>
          <w:instrText xml:space="preserve"> PAGEREF _Toc68502416 \h </w:instrText>
        </w:r>
        <w:r>
          <w:rPr>
            <w:noProof/>
            <w:webHidden/>
          </w:rPr>
        </w:r>
        <w:r>
          <w:rPr>
            <w:noProof/>
            <w:webHidden/>
          </w:rPr>
          <w:fldChar w:fldCharType="separate"/>
        </w:r>
        <w:r>
          <w:rPr>
            <w:noProof/>
            <w:webHidden/>
          </w:rPr>
          <w:t>83</w:t>
        </w:r>
        <w:r>
          <w:rPr>
            <w:noProof/>
            <w:webHidden/>
          </w:rPr>
          <w:fldChar w:fldCharType="end"/>
        </w:r>
      </w:hyperlink>
    </w:p>
    <w:p w14:paraId="05942BBA" w14:textId="0F3E2073"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7" w:history="1">
        <w:r w:rsidRPr="00144998">
          <w:rPr>
            <w:rStyle w:val="Hyperlink"/>
            <w:b/>
            <w:noProof/>
          </w:rPr>
          <w:t>Figura 153.</w:t>
        </w:r>
        <w:r w:rsidRPr="00144998">
          <w:rPr>
            <w:rStyle w:val="Hyperlink"/>
            <w:noProof/>
          </w:rPr>
          <w:t xml:space="preserve"> Cenário 4: a dialética dos requisitos </w:t>
        </w:r>
        <w:r w:rsidRPr="00144998">
          <w:rPr>
            <w:rStyle w:val="Hyperlink"/>
            <w:i/>
            <w:iCs/>
            <w:noProof/>
          </w:rPr>
          <w:t>versus</w:t>
        </w:r>
        <w:r w:rsidRPr="00144998">
          <w:rPr>
            <w:rStyle w:val="Hyperlink"/>
            <w:noProof/>
          </w:rPr>
          <w:t xml:space="preserve"> os resultados na PoC</w:t>
        </w:r>
        <w:r>
          <w:rPr>
            <w:noProof/>
            <w:webHidden/>
          </w:rPr>
          <w:tab/>
        </w:r>
        <w:r>
          <w:rPr>
            <w:noProof/>
            <w:webHidden/>
          </w:rPr>
          <w:fldChar w:fldCharType="begin"/>
        </w:r>
        <w:r>
          <w:rPr>
            <w:noProof/>
            <w:webHidden/>
          </w:rPr>
          <w:instrText xml:space="preserve"> PAGEREF _Toc68502417 \h </w:instrText>
        </w:r>
        <w:r>
          <w:rPr>
            <w:noProof/>
            <w:webHidden/>
          </w:rPr>
        </w:r>
        <w:r>
          <w:rPr>
            <w:noProof/>
            <w:webHidden/>
          </w:rPr>
          <w:fldChar w:fldCharType="separate"/>
        </w:r>
        <w:r>
          <w:rPr>
            <w:noProof/>
            <w:webHidden/>
          </w:rPr>
          <w:t>87</w:t>
        </w:r>
        <w:r>
          <w:rPr>
            <w:noProof/>
            <w:webHidden/>
          </w:rPr>
          <w:fldChar w:fldCharType="end"/>
        </w:r>
      </w:hyperlink>
    </w:p>
    <w:p w14:paraId="205E31F9" w14:textId="44C7F45B"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8" w:history="1">
        <w:r w:rsidRPr="00144998">
          <w:rPr>
            <w:rStyle w:val="Hyperlink"/>
            <w:b/>
            <w:noProof/>
          </w:rPr>
          <w:t>Figura 154.</w:t>
        </w:r>
        <w:r w:rsidRPr="00144998">
          <w:rPr>
            <w:rStyle w:val="Hyperlink"/>
            <w:noProof/>
          </w:rPr>
          <w:t xml:space="preserve"> Cenário 5: comparando duas ferramentas de </w:t>
        </w:r>
        <w:r w:rsidRPr="00144998">
          <w:rPr>
            <w:rStyle w:val="Hyperlink"/>
            <w:i/>
            <w:iCs/>
            <w:noProof/>
          </w:rPr>
          <w:t>software</w:t>
        </w:r>
        <w:r w:rsidRPr="00144998">
          <w:rPr>
            <w:rStyle w:val="Hyperlink"/>
            <w:noProof/>
          </w:rPr>
          <w:t xml:space="preserve"> (I/O) na PoC</w:t>
        </w:r>
        <w:r>
          <w:rPr>
            <w:noProof/>
            <w:webHidden/>
          </w:rPr>
          <w:tab/>
        </w:r>
        <w:r>
          <w:rPr>
            <w:noProof/>
            <w:webHidden/>
          </w:rPr>
          <w:fldChar w:fldCharType="begin"/>
        </w:r>
        <w:r>
          <w:rPr>
            <w:noProof/>
            <w:webHidden/>
          </w:rPr>
          <w:instrText xml:space="preserve"> PAGEREF _Toc68502418 \h </w:instrText>
        </w:r>
        <w:r>
          <w:rPr>
            <w:noProof/>
            <w:webHidden/>
          </w:rPr>
        </w:r>
        <w:r>
          <w:rPr>
            <w:noProof/>
            <w:webHidden/>
          </w:rPr>
          <w:fldChar w:fldCharType="separate"/>
        </w:r>
        <w:r>
          <w:rPr>
            <w:noProof/>
            <w:webHidden/>
          </w:rPr>
          <w:t>90</w:t>
        </w:r>
        <w:r>
          <w:rPr>
            <w:noProof/>
            <w:webHidden/>
          </w:rPr>
          <w:fldChar w:fldCharType="end"/>
        </w:r>
      </w:hyperlink>
    </w:p>
    <w:p w14:paraId="58AFE829" w14:textId="04A2BBB7" w:rsidR="0022073F" w:rsidRDefault="002207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9" w:history="1">
        <w:r w:rsidRPr="00144998">
          <w:rPr>
            <w:rStyle w:val="Hyperlink"/>
            <w:b/>
            <w:noProof/>
          </w:rPr>
          <w:t>Figura 155.</w:t>
        </w:r>
        <w:r w:rsidRPr="00144998">
          <w:rPr>
            <w:rStyle w:val="Hyperlink"/>
            <w:noProof/>
          </w:rPr>
          <w:t xml:space="preserve"> Cenário 5: comparando duas atividades da PoC</w:t>
        </w:r>
        <w:r>
          <w:rPr>
            <w:noProof/>
            <w:webHidden/>
          </w:rPr>
          <w:tab/>
        </w:r>
        <w:r>
          <w:rPr>
            <w:noProof/>
            <w:webHidden/>
          </w:rPr>
          <w:fldChar w:fldCharType="begin"/>
        </w:r>
        <w:r>
          <w:rPr>
            <w:noProof/>
            <w:webHidden/>
          </w:rPr>
          <w:instrText xml:space="preserve"> PAGEREF _Toc68502419 \h </w:instrText>
        </w:r>
        <w:r>
          <w:rPr>
            <w:noProof/>
            <w:webHidden/>
          </w:rPr>
        </w:r>
        <w:r>
          <w:rPr>
            <w:noProof/>
            <w:webHidden/>
          </w:rPr>
          <w:fldChar w:fldCharType="separate"/>
        </w:r>
        <w:r>
          <w:rPr>
            <w:noProof/>
            <w:webHidden/>
          </w:rPr>
          <w:t>92</w:t>
        </w:r>
        <w:r>
          <w:rPr>
            <w:noProof/>
            <w:webHidden/>
          </w:rPr>
          <w:fldChar w:fldCharType="end"/>
        </w:r>
      </w:hyperlink>
    </w:p>
    <w:p w14:paraId="49303F00" w14:textId="6F6A4A67"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9" w:name="_Toc494027"/>
      <w:bookmarkStart w:id="1300" w:name="_Toc516678"/>
      <w:bookmarkStart w:id="1301" w:name="_Toc517092"/>
      <w:bookmarkStart w:id="1302" w:name="_Toc518400"/>
      <w:bookmarkStart w:id="1303" w:name="_Toc543767"/>
      <w:bookmarkStart w:id="1304" w:name="_Toc859978"/>
      <w:bookmarkStart w:id="1305" w:name="_Toc876920"/>
      <w:bookmarkStart w:id="1306" w:name="_Toc945410"/>
      <w:bookmarkStart w:id="1307" w:name="_Toc1200524"/>
      <w:bookmarkStart w:id="1308" w:name="_Toc1200578"/>
      <w:bookmarkStart w:id="1309" w:name="_Toc1205764"/>
      <w:bookmarkStart w:id="1310" w:name="_Toc1675232"/>
      <w:bookmarkStart w:id="1311" w:name="_Toc1683583"/>
      <w:bookmarkStart w:id="1312" w:name="_Toc1683667"/>
      <w:bookmarkStart w:id="1313" w:name="_Toc1684463"/>
      <w:bookmarkStart w:id="1314" w:name="_Toc1852729"/>
      <w:bookmarkStart w:id="1315" w:name="_Toc6984560"/>
      <w:bookmarkStart w:id="1316" w:name="_Toc6984640"/>
      <w:bookmarkStart w:id="1317" w:name="_Toc7185861"/>
      <w:bookmarkStart w:id="1318" w:name="_Toc7789914"/>
      <w:bookmarkStart w:id="1319" w:name="_Toc8194515"/>
      <w:bookmarkStart w:id="1320" w:name="_Toc8284746"/>
      <w:bookmarkStart w:id="1321" w:name="_Toc8286673"/>
      <w:bookmarkStart w:id="1322" w:name="_Toc8287484"/>
      <w:bookmarkStart w:id="1323" w:name="_Toc8802917"/>
      <w:bookmarkStart w:id="1324" w:name="_Toc9258378"/>
      <w:bookmarkStart w:id="1325" w:name="_Toc9265847"/>
      <w:bookmarkStart w:id="1326" w:name="_Toc9402394"/>
      <w:bookmarkStart w:id="1327" w:name="_Toc9402958"/>
      <w:bookmarkStart w:id="1328" w:name="_Toc9403057"/>
      <w:bookmarkStart w:id="1329" w:name="_Toc9686329"/>
      <w:bookmarkStart w:id="1330" w:name="_Toc9703377"/>
      <w:bookmarkStart w:id="1331" w:name="_Toc9703609"/>
      <w:bookmarkStart w:id="1332" w:name="_Toc9714575"/>
      <w:bookmarkStart w:id="1333" w:name="_Toc9797284"/>
      <w:bookmarkStart w:id="1334" w:name="_Toc9805959"/>
      <w:bookmarkStart w:id="1335" w:name="_Toc10033815"/>
      <w:bookmarkStart w:id="1336" w:name="_Toc13052668"/>
      <w:bookmarkStart w:id="1337" w:name="_Toc13053028"/>
      <w:bookmarkStart w:id="1338" w:name="_Toc13053117"/>
      <w:bookmarkStart w:id="1339" w:name="_Toc13053552"/>
      <w:bookmarkStart w:id="1340" w:name="_Toc13054138"/>
      <w:bookmarkStart w:id="1341" w:name="_Toc13054491"/>
      <w:bookmarkStart w:id="1342" w:name="_Toc13054649"/>
      <w:bookmarkStart w:id="1343" w:name="_Toc13055034"/>
      <w:bookmarkStart w:id="1344" w:name="_Toc13213123"/>
      <w:bookmarkStart w:id="1345" w:name="_Toc13255070"/>
      <w:bookmarkStart w:id="1346" w:name="_Toc13424141"/>
      <w:bookmarkStart w:id="1347" w:name="_Toc13576768"/>
      <w:bookmarkStart w:id="1348" w:name="_Toc13840200"/>
      <w:bookmarkStart w:id="1349" w:name="_Toc14033491"/>
      <w:bookmarkStart w:id="1350" w:name="_Toc14033577"/>
      <w:bookmarkStart w:id="1351" w:name="_Toc14033705"/>
      <w:bookmarkStart w:id="1352" w:name="_Toc15211822"/>
      <w:bookmarkStart w:id="1353" w:name="_Toc15212219"/>
      <w:bookmarkStart w:id="1354" w:name="_Toc15320144"/>
      <w:bookmarkStart w:id="1355" w:name="_Toc15989929"/>
      <w:bookmarkStart w:id="1356" w:name="_Toc16095292"/>
      <w:bookmarkStart w:id="1357" w:name="_Toc16106164"/>
      <w:bookmarkStart w:id="1358" w:name="_Toc16264801"/>
      <w:bookmarkStart w:id="1359" w:name="_Toc17011106"/>
      <w:bookmarkStart w:id="1360" w:name="_Toc17011710"/>
      <w:bookmarkStart w:id="1361" w:name="_Toc17011811"/>
      <w:bookmarkStart w:id="1362" w:name="_Toc18932887"/>
      <w:bookmarkStart w:id="1363" w:name="_Toc18932961"/>
      <w:bookmarkStart w:id="1364" w:name="_Toc19125954"/>
      <w:bookmarkStart w:id="1365" w:name="_Toc19277896"/>
      <w:bookmarkStart w:id="1366" w:name="_Toc19304489"/>
      <w:bookmarkStart w:id="1367" w:name="_Toc22038236"/>
      <w:bookmarkStart w:id="1368" w:name="_Toc22038285"/>
      <w:bookmarkStart w:id="1369" w:name="_Toc22038380"/>
      <w:bookmarkStart w:id="1370" w:name="_Toc22328995"/>
      <w:bookmarkStart w:id="1371" w:name="_Toc22329039"/>
      <w:bookmarkStart w:id="1372" w:name="_Toc22727139"/>
      <w:bookmarkStart w:id="1373" w:name="_Toc22823558"/>
      <w:bookmarkStart w:id="1374" w:name="_Toc22823672"/>
      <w:bookmarkStart w:id="1375" w:name="_Toc22834039"/>
      <w:bookmarkStart w:id="1376" w:name="_Toc22923113"/>
      <w:bookmarkStart w:id="1377" w:name="_Toc23163591"/>
      <w:bookmarkStart w:id="1378" w:name="_Toc23352239"/>
      <w:bookmarkStart w:id="1379" w:name="_Toc23407153"/>
      <w:bookmarkStart w:id="1380" w:name="_Toc23494001"/>
      <w:bookmarkStart w:id="1381" w:name="_Toc23522649"/>
      <w:bookmarkStart w:id="1382" w:name="_Toc23542585"/>
      <w:bookmarkStart w:id="1383" w:name="_Toc23548298"/>
      <w:bookmarkStart w:id="1384" w:name="_Toc23585191"/>
      <w:bookmarkStart w:id="1385" w:name="_Toc23737119"/>
      <w:bookmarkStart w:id="1386" w:name="_Toc23792312"/>
      <w:bookmarkStart w:id="1387" w:name="_Toc23838569"/>
      <w:bookmarkStart w:id="1388" w:name="_Toc23852107"/>
      <w:bookmarkStart w:id="1389" w:name="_Toc23855834"/>
      <w:bookmarkStart w:id="1390" w:name="_Toc23874590"/>
      <w:bookmarkStart w:id="1391" w:name="_Toc23931642"/>
      <w:bookmarkStart w:id="1392" w:name="_Toc23931686"/>
      <w:bookmarkStart w:id="1393" w:name="_Toc23969994"/>
      <w:bookmarkStart w:id="1394" w:name="_Toc24019021"/>
      <w:bookmarkStart w:id="1395" w:name="_Toc24034601"/>
      <w:bookmarkStart w:id="1396" w:name="_Toc24058426"/>
      <w:bookmarkStart w:id="1397" w:name="_Toc24110327"/>
      <w:bookmarkStart w:id="1398" w:name="_Toc24130706"/>
      <w:bookmarkStart w:id="1399" w:name="_Toc24131777"/>
      <w:bookmarkStart w:id="1400" w:name="_Toc24135933"/>
      <w:bookmarkStart w:id="1401" w:name="_Toc24192001"/>
      <w:bookmarkStart w:id="1402" w:name="_Toc24220934"/>
      <w:bookmarkStart w:id="1403" w:name="_Toc29116598"/>
      <w:bookmarkStart w:id="1404" w:name="_Toc29445242"/>
      <w:bookmarkStart w:id="1405" w:name="_Toc29446250"/>
      <w:bookmarkStart w:id="1406" w:name="_Toc30400970"/>
      <w:bookmarkStart w:id="1407" w:name="_Toc30401233"/>
      <w:bookmarkStart w:id="1408" w:name="_Toc30401278"/>
      <w:bookmarkStart w:id="1409" w:name="_Toc31701341"/>
      <w:bookmarkStart w:id="1410" w:name="_Toc31717034"/>
      <w:bookmarkStart w:id="1411" w:name="_Toc31727901"/>
      <w:bookmarkStart w:id="1412" w:name="_Toc32217101"/>
      <w:bookmarkStart w:id="1413" w:name="_Toc32222682"/>
      <w:bookmarkStart w:id="1414" w:name="_Toc32222850"/>
      <w:bookmarkStart w:id="1415" w:name="_Toc32222926"/>
      <w:bookmarkStart w:id="1416" w:name="_Toc32223408"/>
      <w:bookmarkStart w:id="1417" w:name="_Toc32223684"/>
      <w:bookmarkStart w:id="1418" w:name="_Toc32230424"/>
      <w:bookmarkStart w:id="1419" w:name="_Toc32230612"/>
      <w:bookmarkStart w:id="1420" w:name="_Toc32231757"/>
      <w:bookmarkStart w:id="1421" w:name="_Toc32245612"/>
      <w:bookmarkStart w:id="1422" w:name="_Toc32312311"/>
      <w:bookmarkStart w:id="1423" w:name="_Toc32317996"/>
      <w:bookmarkStart w:id="1424" w:name="_Toc32319620"/>
      <w:bookmarkStart w:id="1425" w:name="_Toc33514471"/>
      <w:bookmarkStart w:id="1426" w:name="_Toc33514672"/>
      <w:bookmarkStart w:id="1427" w:name="_Toc33514751"/>
      <w:bookmarkStart w:id="1428" w:name="_Toc33514830"/>
      <w:bookmarkStart w:id="1429" w:name="_Toc33514977"/>
      <w:bookmarkStart w:id="1430" w:name="_Toc33515208"/>
      <w:bookmarkStart w:id="1431" w:name="_Toc33515433"/>
      <w:bookmarkStart w:id="1432" w:name="_Toc33515497"/>
      <w:bookmarkStart w:id="1433" w:name="_Toc33515562"/>
      <w:bookmarkStart w:id="1434" w:name="_Toc33515627"/>
      <w:bookmarkStart w:id="1435" w:name="_Toc33515691"/>
      <w:bookmarkStart w:id="1436" w:name="_Toc33517691"/>
      <w:bookmarkStart w:id="1437" w:name="_Toc33517912"/>
      <w:bookmarkStart w:id="1438" w:name="_Toc33518004"/>
      <w:bookmarkStart w:id="1439" w:name="_Toc33518068"/>
      <w:bookmarkStart w:id="1440" w:name="_Toc33518132"/>
      <w:bookmarkStart w:id="1441" w:name="_Toc39915138"/>
      <w:bookmarkStart w:id="1442" w:name="_Toc40005409"/>
      <w:bookmarkStart w:id="1443" w:name="_Toc40340907"/>
      <w:bookmarkStart w:id="1444" w:name="_Toc40377217"/>
      <w:bookmarkStart w:id="1445" w:name="_Toc40381505"/>
      <w:bookmarkStart w:id="1446" w:name="_Toc40381574"/>
      <w:bookmarkStart w:id="1447" w:name="_Toc40383391"/>
      <w:bookmarkStart w:id="1448" w:name="_Toc40947171"/>
      <w:bookmarkStart w:id="1449" w:name="_Toc41215332"/>
      <w:bookmarkStart w:id="1450" w:name="_Toc41387308"/>
      <w:bookmarkStart w:id="1451" w:name="_Toc41415766"/>
      <w:bookmarkStart w:id="1452" w:name="_Toc41839747"/>
      <w:bookmarkStart w:id="1453" w:name="_Toc41839926"/>
      <w:bookmarkStart w:id="1454" w:name="_Toc41840228"/>
      <w:bookmarkStart w:id="1455" w:name="_Toc41840323"/>
      <w:bookmarkStart w:id="1456" w:name="_Toc41840915"/>
      <w:bookmarkStart w:id="1457" w:name="_Toc41840969"/>
      <w:bookmarkStart w:id="1458" w:name="_Toc41841377"/>
      <w:bookmarkStart w:id="1459" w:name="_Toc41841669"/>
      <w:bookmarkStart w:id="1460" w:name="_Toc41842312"/>
      <w:bookmarkStart w:id="1461" w:name="_Toc41897669"/>
      <w:bookmarkStart w:id="1462" w:name="_Toc41897813"/>
      <w:bookmarkStart w:id="1463"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64" w:name="_Toc41899846"/>
      <w:bookmarkStart w:id="1465" w:name="_Toc41899917"/>
      <w:bookmarkStart w:id="1466" w:name="_Toc41899988"/>
      <w:bookmarkStart w:id="1467" w:name="_Toc41900229"/>
      <w:bookmarkStart w:id="1468" w:name="_Toc41900301"/>
      <w:bookmarkStart w:id="1469" w:name="_Toc41900357"/>
      <w:bookmarkStart w:id="1470" w:name="_Toc41916659"/>
      <w:bookmarkStart w:id="1471" w:name="_Toc41917053"/>
      <w:bookmarkStart w:id="1472" w:name="_Toc41917676"/>
      <w:bookmarkStart w:id="1473" w:name="_Toc41917793"/>
      <w:bookmarkStart w:id="1474" w:name="_Toc41917850"/>
      <w:bookmarkStart w:id="1475" w:name="_Toc41917916"/>
      <w:bookmarkStart w:id="1476" w:name="_Toc41917973"/>
      <w:bookmarkStart w:id="1477" w:name="_Toc41918030"/>
      <w:bookmarkStart w:id="1478" w:name="_Toc41918151"/>
      <w:bookmarkStart w:id="1479" w:name="_Toc41918337"/>
      <w:bookmarkStart w:id="1480" w:name="_Toc41918554"/>
      <w:bookmarkStart w:id="1481" w:name="_Toc42423716"/>
      <w:bookmarkStart w:id="1482" w:name="_Toc42891399"/>
      <w:bookmarkStart w:id="1483" w:name="_Toc43493970"/>
      <w:bookmarkStart w:id="1484" w:name="_Toc43494030"/>
      <w:bookmarkStart w:id="1485" w:name="_Toc44151460"/>
      <w:bookmarkStart w:id="1486" w:name="_Toc44151980"/>
      <w:bookmarkStart w:id="1487" w:name="_Toc44159702"/>
      <w:bookmarkStart w:id="1488" w:name="_Toc44159771"/>
      <w:bookmarkStart w:id="1489" w:name="_Toc44168284"/>
      <w:bookmarkStart w:id="1490" w:name="_Toc44174122"/>
      <w:bookmarkStart w:id="1491" w:name="_Toc44174191"/>
      <w:bookmarkStart w:id="1492" w:name="_Toc44174260"/>
      <w:bookmarkStart w:id="1493" w:name="_Toc44177614"/>
      <w:bookmarkStart w:id="1494" w:name="_Toc44177975"/>
      <w:bookmarkStart w:id="1495" w:name="_Toc44181342"/>
      <w:bookmarkStart w:id="1496" w:name="_Toc44268656"/>
      <w:bookmarkStart w:id="1497" w:name="_Toc44354776"/>
      <w:bookmarkStart w:id="1498" w:name="_Toc44436335"/>
      <w:bookmarkStart w:id="1499" w:name="_Toc44604622"/>
      <w:bookmarkStart w:id="1500" w:name="_Toc44614690"/>
      <w:bookmarkStart w:id="1501" w:name="_Toc44661260"/>
      <w:bookmarkStart w:id="1502" w:name="_Toc44662051"/>
      <w:bookmarkStart w:id="1503" w:name="_Toc44663500"/>
      <w:bookmarkStart w:id="1504" w:name="_Toc44670772"/>
      <w:bookmarkStart w:id="1505" w:name="_Toc44695263"/>
      <w:bookmarkStart w:id="1506" w:name="_Toc44695859"/>
      <w:bookmarkStart w:id="1507" w:name="_Toc44698205"/>
      <w:bookmarkStart w:id="1508" w:name="_Toc44698275"/>
      <w:bookmarkStart w:id="1509" w:name="_Toc44698683"/>
      <w:bookmarkStart w:id="1510" w:name="_Toc44699007"/>
      <w:bookmarkStart w:id="1511" w:name="_Toc44756364"/>
      <w:bookmarkStart w:id="1512" w:name="_Toc44802232"/>
      <w:bookmarkStart w:id="1513" w:name="_Toc44866594"/>
      <w:bookmarkStart w:id="1514" w:name="_Toc44866805"/>
      <w:bookmarkStart w:id="1515" w:name="_Toc45095811"/>
      <w:bookmarkStart w:id="1516" w:name="_Toc45095884"/>
      <w:r w:rsidRPr="0050469B">
        <w:rPr>
          <w:rFonts w:ascii="Gill Sans" w:hAnsi="Gill Sans" w:cs="Gill Sans"/>
          <w:color w:val="000000" w:themeColor="text1"/>
          <w:sz w:val="40"/>
          <w:szCs w:val="40"/>
          <w:lang w:val="pt-BR"/>
        </w:rPr>
        <w:br w:type="page"/>
      </w:r>
    </w:p>
    <w:p w14:paraId="233AD840" w14:textId="30464AA5"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7" w:name="_Toc45096852"/>
      <w:bookmarkStart w:id="1518" w:name="_Toc45224243"/>
      <w:bookmarkStart w:id="1519" w:name="_Toc45224385"/>
      <w:bookmarkStart w:id="1520" w:name="_Toc45224456"/>
      <w:bookmarkStart w:id="1521" w:name="_Toc45224925"/>
      <w:bookmarkStart w:id="1522" w:name="_Toc45225195"/>
      <w:bookmarkStart w:id="1523" w:name="_Toc45225550"/>
      <w:bookmarkStart w:id="1524" w:name="_Toc45225948"/>
      <w:bookmarkStart w:id="1525" w:name="_Toc45226222"/>
      <w:bookmarkStart w:id="1526" w:name="_Toc45226420"/>
      <w:bookmarkStart w:id="1527" w:name="_Toc45227491"/>
      <w:bookmarkStart w:id="1528" w:name="_Toc45227815"/>
      <w:bookmarkStart w:id="1529" w:name="_Toc45270141"/>
      <w:bookmarkStart w:id="1530" w:name="_Toc45296282"/>
      <w:bookmarkStart w:id="1531" w:name="_Toc45305578"/>
      <w:bookmarkStart w:id="1532" w:name="_Toc45351675"/>
      <w:bookmarkStart w:id="1533" w:name="_Toc45378092"/>
      <w:bookmarkStart w:id="1534" w:name="_Toc45440477"/>
      <w:bookmarkStart w:id="1535" w:name="_Toc45441664"/>
      <w:bookmarkStart w:id="1536" w:name="_Toc45443759"/>
      <w:bookmarkStart w:id="1537" w:name="_Toc45478234"/>
      <w:bookmarkStart w:id="1538" w:name="_Toc45570359"/>
      <w:bookmarkStart w:id="1539" w:name="_Toc45642333"/>
      <w:bookmarkStart w:id="1540" w:name="_Toc45648888"/>
      <w:bookmarkStart w:id="1541" w:name="_Toc45648950"/>
      <w:bookmarkStart w:id="1542" w:name="_Toc45659031"/>
      <w:bookmarkStart w:id="1543" w:name="_Toc45659116"/>
      <w:bookmarkStart w:id="1544" w:name="_Toc45659735"/>
      <w:bookmarkStart w:id="1545" w:name="_Toc45738979"/>
      <w:bookmarkStart w:id="1546" w:name="_Toc45831425"/>
      <w:bookmarkStart w:id="1547" w:name="_Toc45897469"/>
      <w:bookmarkStart w:id="1548" w:name="_Toc45968832"/>
      <w:bookmarkStart w:id="1549" w:name="_Toc46062464"/>
      <w:bookmarkStart w:id="1550" w:name="_Toc46076564"/>
      <w:bookmarkStart w:id="1551" w:name="_Toc46083639"/>
      <w:bookmarkStart w:id="1552" w:name="_Toc46083827"/>
      <w:bookmarkStart w:id="1553" w:name="_Toc46084079"/>
      <w:bookmarkStart w:id="1554" w:name="_Toc46084158"/>
      <w:bookmarkStart w:id="1555" w:name="_Toc46084393"/>
      <w:bookmarkStart w:id="1556" w:name="_Toc46137783"/>
      <w:bookmarkStart w:id="1557" w:name="_Toc46138017"/>
      <w:bookmarkStart w:id="1558" w:name="_Toc46138475"/>
      <w:bookmarkStart w:id="1559" w:name="_Toc46162887"/>
      <w:bookmarkStart w:id="1560" w:name="_Toc46177335"/>
      <w:bookmarkStart w:id="1561" w:name="_Toc46213647"/>
      <w:bookmarkStart w:id="1562" w:name="_Toc46261218"/>
      <w:bookmarkStart w:id="1563" w:name="_Toc46264373"/>
      <w:bookmarkStart w:id="1564" w:name="_Toc46303095"/>
      <w:bookmarkStart w:id="1565" w:name="_Toc46303175"/>
      <w:bookmarkStart w:id="1566" w:name="_Toc46306720"/>
      <w:bookmarkStart w:id="1567" w:name="_Toc46492623"/>
      <w:bookmarkStart w:id="1568" w:name="_Toc46494115"/>
      <w:bookmarkStart w:id="1569" w:name="_Toc46589186"/>
      <w:bookmarkStart w:id="1570" w:name="_Toc46594122"/>
      <w:bookmarkStart w:id="1571" w:name="_Toc46658796"/>
      <w:bookmarkStart w:id="1572" w:name="_Toc46664050"/>
      <w:bookmarkStart w:id="1573" w:name="_Toc46668517"/>
      <w:bookmarkStart w:id="1574" w:name="_Toc46679081"/>
      <w:bookmarkStart w:id="1575" w:name="_Toc46683936"/>
      <w:bookmarkStart w:id="1576" w:name="_Toc46684183"/>
      <w:bookmarkStart w:id="1577" w:name="_Toc46775006"/>
      <w:bookmarkStart w:id="1578" w:name="_Toc46818714"/>
      <w:bookmarkStart w:id="1579" w:name="_Toc46819159"/>
      <w:bookmarkStart w:id="1580" w:name="_Toc46819229"/>
      <w:bookmarkStart w:id="1581" w:name="_Toc46819725"/>
      <w:bookmarkStart w:id="1582" w:name="_Toc46820306"/>
      <w:bookmarkStart w:id="1583" w:name="_Toc46835998"/>
      <w:bookmarkStart w:id="1584" w:name="_Toc46857721"/>
      <w:bookmarkStart w:id="1585" w:name="_Toc46858456"/>
      <w:bookmarkStart w:id="1586" w:name="_Toc47048668"/>
      <w:bookmarkStart w:id="1587" w:name="_Toc47178347"/>
      <w:bookmarkStart w:id="1588" w:name="_Toc47201144"/>
      <w:bookmarkStart w:id="1589" w:name="_Toc47212797"/>
      <w:bookmarkStart w:id="1590" w:name="_Toc47260355"/>
      <w:bookmarkStart w:id="1591" w:name="_Toc47269622"/>
      <w:bookmarkStart w:id="1592" w:name="_Toc47335181"/>
      <w:bookmarkStart w:id="1593" w:name="_Toc47384613"/>
      <w:bookmarkStart w:id="1594" w:name="_Toc68502425"/>
      <w:r w:rsidRPr="0050469B">
        <w:rPr>
          <w:rFonts w:ascii="Gill Sans" w:hAnsi="Gill Sans" w:cs="Gill Sans"/>
          <w:color w:val="000000" w:themeColor="text1"/>
          <w:sz w:val="40"/>
          <w:szCs w:val="40"/>
          <w:lang w:val="pt-BR"/>
        </w:rPr>
        <w:lastRenderedPageBreak/>
        <w:t>Sumário</w:t>
      </w:r>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6F516211" w14:textId="77777777" w:rsidR="00D36A25" w:rsidRDefault="00D36A25">
          <w:pPr>
            <w:pStyle w:val="TOC1"/>
            <w:rPr>
              <w:rFonts w:ascii="Times New Roman" w:eastAsia="Times New Roman" w:hAnsi="Times New Roman" w:cstheme="minorBidi"/>
              <w:sz w:val="24"/>
              <w:szCs w:val="24"/>
              <w:lang w:val="en-US"/>
            </w:rPr>
          </w:pPr>
        </w:p>
        <w:p w14:paraId="0363BE60" w14:textId="0C769F67" w:rsidR="0022073F" w:rsidRDefault="00D36A25">
          <w:pPr>
            <w:pStyle w:val="TOC1"/>
            <w:rPr>
              <w:rFonts w:asciiTheme="minorHAnsi" w:eastAsiaTheme="minorEastAsia" w:hAnsiTheme="minorHAnsi" w:cstheme="minorBidi"/>
              <w:b w:val="0"/>
              <w:bCs w:val="0"/>
              <w:caps w:val="0"/>
              <w:noProof/>
              <w:sz w:val="24"/>
              <w:szCs w:val="24"/>
              <w:lang w:val="en-US"/>
            </w:rPr>
          </w:pPr>
          <w:r>
            <w:fldChar w:fldCharType="begin"/>
          </w:r>
          <w:r>
            <w:instrText xml:space="preserve"> TOC \o "1-3" \h \z \u </w:instrText>
          </w:r>
          <w:r>
            <w:fldChar w:fldCharType="separate"/>
          </w:r>
          <w:hyperlink w:anchor="_Toc68502420" w:history="1">
            <w:r w:rsidR="0022073F" w:rsidRPr="00604932">
              <w:rPr>
                <w:rStyle w:val="Hyperlink"/>
                <w:rFonts w:cs="Gill Sans"/>
                <w:noProof/>
                <w:lang w:val="pt-BR"/>
              </w:rPr>
              <w:t>Dedicatória</w:t>
            </w:r>
            <w:r w:rsidR="0022073F">
              <w:rPr>
                <w:noProof/>
                <w:webHidden/>
              </w:rPr>
              <w:tab/>
            </w:r>
            <w:r w:rsidR="0022073F">
              <w:rPr>
                <w:noProof/>
                <w:webHidden/>
              </w:rPr>
              <w:fldChar w:fldCharType="begin"/>
            </w:r>
            <w:r w:rsidR="0022073F">
              <w:rPr>
                <w:noProof/>
                <w:webHidden/>
              </w:rPr>
              <w:instrText xml:space="preserve"> PAGEREF _Toc68502420 \h </w:instrText>
            </w:r>
            <w:r w:rsidR="0022073F">
              <w:rPr>
                <w:noProof/>
                <w:webHidden/>
              </w:rPr>
            </w:r>
            <w:r w:rsidR="0022073F">
              <w:rPr>
                <w:noProof/>
                <w:webHidden/>
              </w:rPr>
              <w:fldChar w:fldCharType="separate"/>
            </w:r>
            <w:r w:rsidR="0022073F">
              <w:rPr>
                <w:noProof/>
                <w:webHidden/>
              </w:rPr>
              <w:t>5</w:t>
            </w:r>
            <w:r w:rsidR="0022073F">
              <w:rPr>
                <w:noProof/>
                <w:webHidden/>
              </w:rPr>
              <w:fldChar w:fldCharType="end"/>
            </w:r>
          </w:hyperlink>
        </w:p>
        <w:p w14:paraId="248B24AB" w14:textId="5C849750"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21" w:history="1">
            <w:r w:rsidRPr="00604932">
              <w:rPr>
                <w:rStyle w:val="Hyperlink"/>
                <w:rFonts w:cs="Gill Sans"/>
                <w:noProof/>
                <w:lang w:val="en-US"/>
              </w:rPr>
              <w:t>Agradecimentos</w:t>
            </w:r>
            <w:r>
              <w:rPr>
                <w:noProof/>
                <w:webHidden/>
              </w:rPr>
              <w:tab/>
            </w:r>
            <w:r>
              <w:rPr>
                <w:noProof/>
                <w:webHidden/>
              </w:rPr>
              <w:fldChar w:fldCharType="begin"/>
            </w:r>
            <w:r>
              <w:rPr>
                <w:noProof/>
                <w:webHidden/>
              </w:rPr>
              <w:instrText xml:space="preserve"> PAGEREF _Toc68502421 \h </w:instrText>
            </w:r>
            <w:r>
              <w:rPr>
                <w:noProof/>
                <w:webHidden/>
              </w:rPr>
            </w:r>
            <w:r>
              <w:rPr>
                <w:noProof/>
                <w:webHidden/>
              </w:rPr>
              <w:fldChar w:fldCharType="separate"/>
            </w:r>
            <w:r>
              <w:rPr>
                <w:noProof/>
                <w:webHidden/>
              </w:rPr>
              <w:t>6</w:t>
            </w:r>
            <w:r>
              <w:rPr>
                <w:noProof/>
                <w:webHidden/>
              </w:rPr>
              <w:fldChar w:fldCharType="end"/>
            </w:r>
          </w:hyperlink>
        </w:p>
        <w:p w14:paraId="090A8C04" w14:textId="50640326"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22" w:history="1">
            <w:r w:rsidRPr="00604932">
              <w:rPr>
                <w:rStyle w:val="Hyperlink"/>
                <w:rFonts w:cs="Gill Sans"/>
                <w:noProof/>
                <w:lang w:val="pt-BR"/>
              </w:rPr>
              <w:t>Resumo</w:t>
            </w:r>
            <w:r>
              <w:rPr>
                <w:noProof/>
                <w:webHidden/>
              </w:rPr>
              <w:tab/>
            </w:r>
            <w:r>
              <w:rPr>
                <w:noProof/>
                <w:webHidden/>
              </w:rPr>
              <w:fldChar w:fldCharType="begin"/>
            </w:r>
            <w:r>
              <w:rPr>
                <w:noProof/>
                <w:webHidden/>
              </w:rPr>
              <w:instrText xml:space="preserve"> PAGEREF _Toc68502422 \h </w:instrText>
            </w:r>
            <w:r>
              <w:rPr>
                <w:noProof/>
                <w:webHidden/>
              </w:rPr>
            </w:r>
            <w:r>
              <w:rPr>
                <w:noProof/>
                <w:webHidden/>
              </w:rPr>
              <w:fldChar w:fldCharType="separate"/>
            </w:r>
            <w:r>
              <w:rPr>
                <w:noProof/>
                <w:webHidden/>
              </w:rPr>
              <w:t>9</w:t>
            </w:r>
            <w:r>
              <w:rPr>
                <w:noProof/>
                <w:webHidden/>
              </w:rPr>
              <w:fldChar w:fldCharType="end"/>
            </w:r>
          </w:hyperlink>
        </w:p>
        <w:p w14:paraId="74AA2B66" w14:textId="0F386DF3"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23" w:history="1">
            <w:r w:rsidRPr="00604932">
              <w:rPr>
                <w:rStyle w:val="Hyperlink"/>
                <w:rFonts w:cs="Gill Sans"/>
                <w:noProof/>
                <w:lang w:val="pt-BR"/>
              </w:rPr>
              <w:t>Lista de Tabelas</w:t>
            </w:r>
            <w:r>
              <w:rPr>
                <w:noProof/>
                <w:webHidden/>
              </w:rPr>
              <w:tab/>
            </w:r>
            <w:r>
              <w:rPr>
                <w:noProof/>
                <w:webHidden/>
              </w:rPr>
              <w:fldChar w:fldCharType="begin"/>
            </w:r>
            <w:r>
              <w:rPr>
                <w:noProof/>
                <w:webHidden/>
              </w:rPr>
              <w:instrText xml:space="preserve"> PAGEREF _Toc68502423 \h </w:instrText>
            </w:r>
            <w:r>
              <w:rPr>
                <w:noProof/>
                <w:webHidden/>
              </w:rPr>
            </w:r>
            <w:r>
              <w:rPr>
                <w:noProof/>
                <w:webHidden/>
              </w:rPr>
              <w:fldChar w:fldCharType="separate"/>
            </w:r>
            <w:r>
              <w:rPr>
                <w:noProof/>
                <w:webHidden/>
              </w:rPr>
              <w:t>11</w:t>
            </w:r>
            <w:r>
              <w:rPr>
                <w:noProof/>
                <w:webHidden/>
              </w:rPr>
              <w:fldChar w:fldCharType="end"/>
            </w:r>
          </w:hyperlink>
        </w:p>
        <w:p w14:paraId="3F4FDFDE" w14:textId="6B0012BC"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24" w:history="1">
            <w:r w:rsidRPr="00604932">
              <w:rPr>
                <w:rStyle w:val="Hyperlink"/>
                <w:rFonts w:cs="Gill Sans"/>
                <w:noProof/>
                <w:lang w:val="pt-BR"/>
              </w:rPr>
              <w:t>Lista de Figuras</w:t>
            </w:r>
            <w:r>
              <w:rPr>
                <w:noProof/>
                <w:webHidden/>
              </w:rPr>
              <w:tab/>
            </w:r>
            <w:r>
              <w:rPr>
                <w:noProof/>
                <w:webHidden/>
              </w:rPr>
              <w:fldChar w:fldCharType="begin"/>
            </w:r>
            <w:r>
              <w:rPr>
                <w:noProof/>
                <w:webHidden/>
              </w:rPr>
              <w:instrText xml:space="preserve"> PAGEREF _Toc68502424 \h </w:instrText>
            </w:r>
            <w:r>
              <w:rPr>
                <w:noProof/>
                <w:webHidden/>
              </w:rPr>
            </w:r>
            <w:r>
              <w:rPr>
                <w:noProof/>
                <w:webHidden/>
              </w:rPr>
              <w:fldChar w:fldCharType="separate"/>
            </w:r>
            <w:r>
              <w:rPr>
                <w:noProof/>
                <w:webHidden/>
              </w:rPr>
              <w:t>12</w:t>
            </w:r>
            <w:r>
              <w:rPr>
                <w:noProof/>
                <w:webHidden/>
              </w:rPr>
              <w:fldChar w:fldCharType="end"/>
            </w:r>
          </w:hyperlink>
        </w:p>
        <w:p w14:paraId="764C0C34" w14:textId="2EA75137"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25" w:history="1">
            <w:r w:rsidRPr="00604932">
              <w:rPr>
                <w:rStyle w:val="Hyperlink"/>
                <w:rFonts w:cs="Gill Sans"/>
                <w:noProof/>
                <w:lang w:val="pt-BR"/>
              </w:rPr>
              <w:t>Sumário</w:t>
            </w:r>
            <w:r>
              <w:rPr>
                <w:noProof/>
                <w:webHidden/>
              </w:rPr>
              <w:tab/>
            </w:r>
            <w:r>
              <w:rPr>
                <w:noProof/>
                <w:webHidden/>
              </w:rPr>
              <w:fldChar w:fldCharType="begin"/>
            </w:r>
            <w:r>
              <w:rPr>
                <w:noProof/>
                <w:webHidden/>
              </w:rPr>
              <w:instrText xml:space="preserve"> PAGEREF _Toc68502425 \h </w:instrText>
            </w:r>
            <w:r>
              <w:rPr>
                <w:noProof/>
                <w:webHidden/>
              </w:rPr>
            </w:r>
            <w:r>
              <w:rPr>
                <w:noProof/>
                <w:webHidden/>
              </w:rPr>
              <w:fldChar w:fldCharType="separate"/>
            </w:r>
            <w:r>
              <w:rPr>
                <w:noProof/>
                <w:webHidden/>
              </w:rPr>
              <w:t>13</w:t>
            </w:r>
            <w:r>
              <w:rPr>
                <w:noProof/>
                <w:webHidden/>
              </w:rPr>
              <w:fldChar w:fldCharType="end"/>
            </w:r>
          </w:hyperlink>
        </w:p>
        <w:p w14:paraId="5E7D2ECF" w14:textId="61EF6BC3"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26" w:history="1">
            <w:r w:rsidRPr="00604932">
              <w:rPr>
                <w:rStyle w:val="Hyperlink"/>
                <w:rFonts w:cs="Gill Sans"/>
                <w:noProof/>
                <w:lang w:val="pt-BR"/>
              </w:rPr>
              <w:t>Introdução</w:t>
            </w:r>
            <w:r>
              <w:rPr>
                <w:noProof/>
                <w:webHidden/>
              </w:rPr>
              <w:tab/>
            </w:r>
            <w:r>
              <w:rPr>
                <w:noProof/>
                <w:webHidden/>
              </w:rPr>
              <w:fldChar w:fldCharType="begin"/>
            </w:r>
            <w:r>
              <w:rPr>
                <w:noProof/>
                <w:webHidden/>
              </w:rPr>
              <w:instrText xml:space="preserve"> PAGEREF _Toc68502426 \h </w:instrText>
            </w:r>
            <w:r>
              <w:rPr>
                <w:noProof/>
                <w:webHidden/>
              </w:rPr>
            </w:r>
            <w:r>
              <w:rPr>
                <w:noProof/>
                <w:webHidden/>
              </w:rPr>
              <w:fldChar w:fldCharType="separate"/>
            </w:r>
            <w:r>
              <w:rPr>
                <w:noProof/>
                <w:webHidden/>
              </w:rPr>
              <w:t>15</w:t>
            </w:r>
            <w:r>
              <w:rPr>
                <w:noProof/>
                <w:webHidden/>
              </w:rPr>
              <w:fldChar w:fldCharType="end"/>
            </w:r>
          </w:hyperlink>
        </w:p>
        <w:p w14:paraId="0379A839" w14:textId="5CBF70DE" w:rsidR="0022073F" w:rsidRDefault="0022073F">
          <w:pPr>
            <w:pStyle w:val="TOC2"/>
            <w:rPr>
              <w:rFonts w:asciiTheme="minorHAnsi" w:eastAsiaTheme="minorEastAsia" w:hAnsiTheme="minorHAnsi" w:cstheme="minorBidi"/>
              <w:smallCaps w:val="0"/>
              <w:noProof/>
              <w:sz w:val="24"/>
              <w:szCs w:val="24"/>
              <w:lang w:val="en-US"/>
            </w:rPr>
          </w:pPr>
          <w:hyperlink w:anchor="_Toc68502427" w:history="1">
            <w:r w:rsidRPr="00604932">
              <w:rPr>
                <w:rStyle w:val="Hyperlink"/>
                <w:rFonts w:cs="Gill Sans"/>
                <w:noProof/>
                <w:lang w:val="pt-BR"/>
              </w:rPr>
              <w:t>enquadramento</w:t>
            </w:r>
            <w:r>
              <w:rPr>
                <w:noProof/>
                <w:webHidden/>
              </w:rPr>
              <w:tab/>
            </w:r>
            <w:r>
              <w:rPr>
                <w:noProof/>
                <w:webHidden/>
              </w:rPr>
              <w:fldChar w:fldCharType="begin"/>
            </w:r>
            <w:r>
              <w:rPr>
                <w:noProof/>
                <w:webHidden/>
              </w:rPr>
              <w:instrText xml:space="preserve"> PAGEREF _Toc68502427 \h </w:instrText>
            </w:r>
            <w:r>
              <w:rPr>
                <w:noProof/>
                <w:webHidden/>
              </w:rPr>
            </w:r>
            <w:r>
              <w:rPr>
                <w:noProof/>
                <w:webHidden/>
              </w:rPr>
              <w:fldChar w:fldCharType="separate"/>
            </w:r>
            <w:r>
              <w:rPr>
                <w:noProof/>
                <w:webHidden/>
              </w:rPr>
              <w:t>15</w:t>
            </w:r>
            <w:r>
              <w:rPr>
                <w:noProof/>
                <w:webHidden/>
              </w:rPr>
              <w:fldChar w:fldCharType="end"/>
            </w:r>
          </w:hyperlink>
        </w:p>
        <w:p w14:paraId="6D375132" w14:textId="2C9E0AD6" w:rsidR="0022073F" w:rsidRDefault="0022073F">
          <w:pPr>
            <w:pStyle w:val="TOC2"/>
            <w:rPr>
              <w:rFonts w:asciiTheme="minorHAnsi" w:eastAsiaTheme="minorEastAsia" w:hAnsiTheme="minorHAnsi" w:cstheme="minorBidi"/>
              <w:smallCaps w:val="0"/>
              <w:noProof/>
              <w:sz w:val="24"/>
              <w:szCs w:val="24"/>
              <w:lang w:val="en-US"/>
            </w:rPr>
          </w:pPr>
          <w:hyperlink w:anchor="_Toc68502428" w:history="1">
            <w:r w:rsidRPr="00604932">
              <w:rPr>
                <w:rStyle w:val="Hyperlink"/>
                <w:rFonts w:cs="Gill Sans"/>
                <w:noProof/>
                <w:lang w:val="pt-BR"/>
              </w:rPr>
              <w:t>motivação</w:t>
            </w:r>
            <w:r>
              <w:rPr>
                <w:noProof/>
                <w:webHidden/>
              </w:rPr>
              <w:tab/>
            </w:r>
            <w:r>
              <w:rPr>
                <w:noProof/>
                <w:webHidden/>
              </w:rPr>
              <w:fldChar w:fldCharType="begin"/>
            </w:r>
            <w:r>
              <w:rPr>
                <w:noProof/>
                <w:webHidden/>
              </w:rPr>
              <w:instrText xml:space="preserve"> PAGEREF _Toc68502428 \h </w:instrText>
            </w:r>
            <w:r>
              <w:rPr>
                <w:noProof/>
                <w:webHidden/>
              </w:rPr>
            </w:r>
            <w:r>
              <w:rPr>
                <w:noProof/>
                <w:webHidden/>
              </w:rPr>
              <w:fldChar w:fldCharType="separate"/>
            </w:r>
            <w:r>
              <w:rPr>
                <w:noProof/>
                <w:webHidden/>
              </w:rPr>
              <w:t>15</w:t>
            </w:r>
            <w:r>
              <w:rPr>
                <w:noProof/>
                <w:webHidden/>
              </w:rPr>
              <w:fldChar w:fldCharType="end"/>
            </w:r>
          </w:hyperlink>
        </w:p>
        <w:p w14:paraId="7E32D7BB" w14:textId="59E03CCF" w:rsidR="0022073F" w:rsidRDefault="0022073F">
          <w:pPr>
            <w:pStyle w:val="TOC2"/>
            <w:rPr>
              <w:rFonts w:asciiTheme="minorHAnsi" w:eastAsiaTheme="minorEastAsia" w:hAnsiTheme="minorHAnsi" w:cstheme="minorBidi"/>
              <w:smallCaps w:val="0"/>
              <w:noProof/>
              <w:sz w:val="24"/>
              <w:szCs w:val="24"/>
              <w:lang w:val="en-US"/>
            </w:rPr>
          </w:pPr>
          <w:hyperlink w:anchor="_Toc68502429" w:history="1">
            <w:r w:rsidRPr="00604932">
              <w:rPr>
                <w:rStyle w:val="Hyperlink"/>
                <w:rFonts w:cs="Gill Sans"/>
                <w:noProof/>
                <w:lang w:val="pt-BR"/>
              </w:rPr>
              <w:t>objetivo/questão</w:t>
            </w:r>
            <w:r>
              <w:rPr>
                <w:noProof/>
                <w:webHidden/>
              </w:rPr>
              <w:tab/>
            </w:r>
            <w:r>
              <w:rPr>
                <w:noProof/>
                <w:webHidden/>
              </w:rPr>
              <w:fldChar w:fldCharType="begin"/>
            </w:r>
            <w:r>
              <w:rPr>
                <w:noProof/>
                <w:webHidden/>
              </w:rPr>
              <w:instrText xml:space="preserve"> PAGEREF _Toc68502429 \h </w:instrText>
            </w:r>
            <w:r>
              <w:rPr>
                <w:noProof/>
                <w:webHidden/>
              </w:rPr>
            </w:r>
            <w:r>
              <w:rPr>
                <w:noProof/>
                <w:webHidden/>
              </w:rPr>
              <w:fldChar w:fldCharType="separate"/>
            </w:r>
            <w:r>
              <w:rPr>
                <w:noProof/>
                <w:webHidden/>
              </w:rPr>
              <w:t>15</w:t>
            </w:r>
            <w:r>
              <w:rPr>
                <w:noProof/>
                <w:webHidden/>
              </w:rPr>
              <w:fldChar w:fldCharType="end"/>
            </w:r>
          </w:hyperlink>
        </w:p>
        <w:p w14:paraId="7F8B28C6" w14:textId="4BD67E76" w:rsidR="0022073F" w:rsidRDefault="0022073F">
          <w:pPr>
            <w:pStyle w:val="TOC2"/>
            <w:rPr>
              <w:rFonts w:asciiTheme="minorHAnsi" w:eastAsiaTheme="minorEastAsia" w:hAnsiTheme="minorHAnsi" w:cstheme="minorBidi"/>
              <w:smallCaps w:val="0"/>
              <w:noProof/>
              <w:sz w:val="24"/>
              <w:szCs w:val="24"/>
              <w:lang w:val="en-US"/>
            </w:rPr>
          </w:pPr>
          <w:hyperlink w:anchor="_Toc68502430" w:history="1">
            <w:r w:rsidRPr="00604932">
              <w:rPr>
                <w:rStyle w:val="Hyperlink"/>
                <w:rFonts w:cs="Gill Sans"/>
                <w:noProof/>
                <w:lang w:val="pt-BR"/>
              </w:rPr>
              <w:t>súmula do conhecimento novo</w:t>
            </w:r>
            <w:r>
              <w:rPr>
                <w:noProof/>
                <w:webHidden/>
              </w:rPr>
              <w:tab/>
            </w:r>
            <w:r>
              <w:rPr>
                <w:noProof/>
                <w:webHidden/>
              </w:rPr>
              <w:fldChar w:fldCharType="begin"/>
            </w:r>
            <w:r>
              <w:rPr>
                <w:noProof/>
                <w:webHidden/>
              </w:rPr>
              <w:instrText xml:space="preserve"> PAGEREF _Toc68502430 \h </w:instrText>
            </w:r>
            <w:r>
              <w:rPr>
                <w:noProof/>
                <w:webHidden/>
              </w:rPr>
            </w:r>
            <w:r>
              <w:rPr>
                <w:noProof/>
                <w:webHidden/>
              </w:rPr>
              <w:fldChar w:fldCharType="separate"/>
            </w:r>
            <w:r>
              <w:rPr>
                <w:noProof/>
                <w:webHidden/>
              </w:rPr>
              <w:t>15</w:t>
            </w:r>
            <w:r>
              <w:rPr>
                <w:noProof/>
                <w:webHidden/>
              </w:rPr>
              <w:fldChar w:fldCharType="end"/>
            </w:r>
          </w:hyperlink>
        </w:p>
        <w:p w14:paraId="18A84046" w14:textId="5A21A5AB" w:rsidR="0022073F" w:rsidRDefault="0022073F">
          <w:pPr>
            <w:pStyle w:val="TOC2"/>
            <w:rPr>
              <w:rFonts w:asciiTheme="minorHAnsi" w:eastAsiaTheme="minorEastAsia" w:hAnsiTheme="minorHAnsi" w:cstheme="minorBidi"/>
              <w:smallCaps w:val="0"/>
              <w:noProof/>
              <w:sz w:val="24"/>
              <w:szCs w:val="24"/>
              <w:lang w:val="en-US"/>
            </w:rPr>
          </w:pPr>
          <w:hyperlink w:anchor="_Toc68502431" w:history="1">
            <w:r w:rsidRPr="00604932">
              <w:rPr>
                <w:rStyle w:val="Hyperlink"/>
                <w:rFonts w:cs="Gill Sans"/>
                <w:noProof/>
                <w:lang w:val="pt-BR"/>
              </w:rPr>
              <w:t>o que está a seguir</w:t>
            </w:r>
            <w:r>
              <w:rPr>
                <w:noProof/>
                <w:webHidden/>
              </w:rPr>
              <w:tab/>
            </w:r>
            <w:r>
              <w:rPr>
                <w:noProof/>
                <w:webHidden/>
              </w:rPr>
              <w:fldChar w:fldCharType="begin"/>
            </w:r>
            <w:r>
              <w:rPr>
                <w:noProof/>
                <w:webHidden/>
              </w:rPr>
              <w:instrText xml:space="preserve"> PAGEREF _Toc68502431 \h </w:instrText>
            </w:r>
            <w:r>
              <w:rPr>
                <w:noProof/>
                <w:webHidden/>
              </w:rPr>
            </w:r>
            <w:r>
              <w:rPr>
                <w:noProof/>
                <w:webHidden/>
              </w:rPr>
              <w:fldChar w:fldCharType="separate"/>
            </w:r>
            <w:r>
              <w:rPr>
                <w:noProof/>
                <w:webHidden/>
              </w:rPr>
              <w:t>15</w:t>
            </w:r>
            <w:r>
              <w:rPr>
                <w:noProof/>
                <w:webHidden/>
              </w:rPr>
              <w:fldChar w:fldCharType="end"/>
            </w:r>
          </w:hyperlink>
        </w:p>
        <w:p w14:paraId="09B67927" w14:textId="12F85A7A"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32" w:history="1">
            <w:r w:rsidRPr="00604932">
              <w:rPr>
                <w:rStyle w:val="Hyperlink"/>
                <w:noProof/>
              </w:rPr>
              <w:t>1. O Contexto da Prova de Conceito (PoC)</w:t>
            </w:r>
            <w:r>
              <w:rPr>
                <w:noProof/>
                <w:webHidden/>
              </w:rPr>
              <w:tab/>
            </w:r>
            <w:r>
              <w:rPr>
                <w:noProof/>
                <w:webHidden/>
              </w:rPr>
              <w:fldChar w:fldCharType="begin"/>
            </w:r>
            <w:r>
              <w:rPr>
                <w:noProof/>
                <w:webHidden/>
              </w:rPr>
              <w:instrText xml:space="preserve"> PAGEREF _Toc68502432 \h </w:instrText>
            </w:r>
            <w:r>
              <w:rPr>
                <w:noProof/>
                <w:webHidden/>
              </w:rPr>
            </w:r>
            <w:r>
              <w:rPr>
                <w:noProof/>
                <w:webHidden/>
              </w:rPr>
              <w:fldChar w:fldCharType="separate"/>
            </w:r>
            <w:r>
              <w:rPr>
                <w:noProof/>
                <w:webHidden/>
              </w:rPr>
              <w:t>16</w:t>
            </w:r>
            <w:r>
              <w:rPr>
                <w:noProof/>
                <w:webHidden/>
              </w:rPr>
              <w:fldChar w:fldCharType="end"/>
            </w:r>
          </w:hyperlink>
        </w:p>
        <w:p w14:paraId="385277BA" w14:textId="1960B570" w:rsidR="0022073F" w:rsidRDefault="0022073F">
          <w:pPr>
            <w:pStyle w:val="TOC2"/>
            <w:rPr>
              <w:rFonts w:asciiTheme="minorHAnsi" w:eastAsiaTheme="minorEastAsia" w:hAnsiTheme="minorHAnsi" w:cstheme="minorBidi"/>
              <w:smallCaps w:val="0"/>
              <w:noProof/>
              <w:sz w:val="24"/>
              <w:szCs w:val="24"/>
              <w:lang w:val="en-US"/>
            </w:rPr>
          </w:pPr>
          <w:hyperlink w:anchor="_Toc68502433" w:history="1">
            <w:r w:rsidRPr="00604932">
              <w:rPr>
                <w:rStyle w:val="Hyperlink"/>
                <w:noProof/>
              </w:rPr>
              <w:t>1.1. A PoC – uma introdução</w:t>
            </w:r>
            <w:r>
              <w:rPr>
                <w:noProof/>
                <w:webHidden/>
              </w:rPr>
              <w:tab/>
            </w:r>
            <w:r>
              <w:rPr>
                <w:noProof/>
                <w:webHidden/>
              </w:rPr>
              <w:fldChar w:fldCharType="begin"/>
            </w:r>
            <w:r>
              <w:rPr>
                <w:noProof/>
                <w:webHidden/>
              </w:rPr>
              <w:instrText xml:space="preserve"> PAGEREF _Toc68502433 \h </w:instrText>
            </w:r>
            <w:r>
              <w:rPr>
                <w:noProof/>
                <w:webHidden/>
              </w:rPr>
            </w:r>
            <w:r>
              <w:rPr>
                <w:noProof/>
                <w:webHidden/>
              </w:rPr>
              <w:fldChar w:fldCharType="separate"/>
            </w:r>
            <w:r>
              <w:rPr>
                <w:noProof/>
                <w:webHidden/>
              </w:rPr>
              <w:t>16</w:t>
            </w:r>
            <w:r>
              <w:rPr>
                <w:noProof/>
                <w:webHidden/>
              </w:rPr>
              <w:fldChar w:fldCharType="end"/>
            </w:r>
          </w:hyperlink>
        </w:p>
        <w:p w14:paraId="4EC7FB01" w14:textId="114BB68F" w:rsidR="0022073F" w:rsidRDefault="0022073F">
          <w:pPr>
            <w:pStyle w:val="TOC2"/>
            <w:rPr>
              <w:rFonts w:asciiTheme="minorHAnsi" w:eastAsiaTheme="minorEastAsia" w:hAnsiTheme="minorHAnsi" w:cstheme="minorBidi"/>
              <w:smallCaps w:val="0"/>
              <w:noProof/>
              <w:sz w:val="24"/>
              <w:szCs w:val="24"/>
              <w:lang w:val="en-US"/>
            </w:rPr>
          </w:pPr>
          <w:hyperlink w:anchor="_Toc68502434" w:history="1">
            <w:r w:rsidRPr="00604932">
              <w:rPr>
                <w:rStyle w:val="Hyperlink"/>
                <w:noProof/>
              </w:rPr>
              <w:t>1.2. A PoC e sua aplicabilidade</w:t>
            </w:r>
            <w:r>
              <w:rPr>
                <w:noProof/>
                <w:webHidden/>
              </w:rPr>
              <w:tab/>
            </w:r>
            <w:r>
              <w:rPr>
                <w:noProof/>
                <w:webHidden/>
              </w:rPr>
              <w:fldChar w:fldCharType="begin"/>
            </w:r>
            <w:r>
              <w:rPr>
                <w:noProof/>
                <w:webHidden/>
              </w:rPr>
              <w:instrText xml:space="preserve"> PAGEREF _Toc68502434 \h </w:instrText>
            </w:r>
            <w:r>
              <w:rPr>
                <w:noProof/>
                <w:webHidden/>
              </w:rPr>
            </w:r>
            <w:r>
              <w:rPr>
                <w:noProof/>
                <w:webHidden/>
              </w:rPr>
              <w:fldChar w:fldCharType="separate"/>
            </w:r>
            <w:r>
              <w:rPr>
                <w:noProof/>
                <w:webHidden/>
              </w:rPr>
              <w:t>16</w:t>
            </w:r>
            <w:r>
              <w:rPr>
                <w:noProof/>
                <w:webHidden/>
              </w:rPr>
              <w:fldChar w:fldCharType="end"/>
            </w:r>
          </w:hyperlink>
        </w:p>
        <w:p w14:paraId="68F5266F" w14:textId="7ED5A469" w:rsidR="0022073F" w:rsidRDefault="0022073F">
          <w:pPr>
            <w:pStyle w:val="TOC2"/>
            <w:rPr>
              <w:rFonts w:asciiTheme="minorHAnsi" w:eastAsiaTheme="minorEastAsia" w:hAnsiTheme="minorHAnsi" w:cstheme="minorBidi"/>
              <w:smallCaps w:val="0"/>
              <w:noProof/>
              <w:sz w:val="24"/>
              <w:szCs w:val="24"/>
              <w:lang w:val="en-US"/>
            </w:rPr>
          </w:pPr>
          <w:hyperlink w:anchor="_Toc68502435" w:history="1">
            <w:r w:rsidRPr="00604932">
              <w:rPr>
                <w:rStyle w:val="Hyperlink"/>
                <w:noProof/>
              </w:rPr>
              <w:t>1.3. A PoC e os Sistemas de Informação</w:t>
            </w:r>
            <w:r>
              <w:rPr>
                <w:noProof/>
                <w:webHidden/>
              </w:rPr>
              <w:tab/>
            </w:r>
            <w:r>
              <w:rPr>
                <w:noProof/>
                <w:webHidden/>
              </w:rPr>
              <w:fldChar w:fldCharType="begin"/>
            </w:r>
            <w:r>
              <w:rPr>
                <w:noProof/>
                <w:webHidden/>
              </w:rPr>
              <w:instrText xml:space="preserve"> PAGEREF _Toc68502435 \h </w:instrText>
            </w:r>
            <w:r>
              <w:rPr>
                <w:noProof/>
                <w:webHidden/>
              </w:rPr>
            </w:r>
            <w:r>
              <w:rPr>
                <w:noProof/>
                <w:webHidden/>
              </w:rPr>
              <w:fldChar w:fldCharType="separate"/>
            </w:r>
            <w:r>
              <w:rPr>
                <w:noProof/>
                <w:webHidden/>
              </w:rPr>
              <w:t>16</w:t>
            </w:r>
            <w:r>
              <w:rPr>
                <w:noProof/>
                <w:webHidden/>
              </w:rPr>
              <w:fldChar w:fldCharType="end"/>
            </w:r>
          </w:hyperlink>
        </w:p>
        <w:p w14:paraId="1FD05EB2" w14:textId="1F93C106" w:rsidR="0022073F" w:rsidRDefault="0022073F">
          <w:pPr>
            <w:pStyle w:val="TOC2"/>
            <w:rPr>
              <w:rFonts w:asciiTheme="minorHAnsi" w:eastAsiaTheme="minorEastAsia" w:hAnsiTheme="minorHAnsi" w:cstheme="minorBidi"/>
              <w:smallCaps w:val="0"/>
              <w:noProof/>
              <w:sz w:val="24"/>
              <w:szCs w:val="24"/>
              <w:lang w:val="en-US"/>
            </w:rPr>
          </w:pPr>
          <w:hyperlink w:anchor="_Toc68502436" w:history="1">
            <w:r w:rsidRPr="00604932">
              <w:rPr>
                <w:rStyle w:val="Hyperlink"/>
                <w:noProof/>
              </w:rPr>
              <w:t>1.4. A PoC e nossas reflexões</w:t>
            </w:r>
            <w:r>
              <w:rPr>
                <w:noProof/>
                <w:webHidden/>
              </w:rPr>
              <w:tab/>
            </w:r>
            <w:r>
              <w:rPr>
                <w:noProof/>
                <w:webHidden/>
              </w:rPr>
              <w:fldChar w:fldCharType="begin"/>
            </w:r>
            <w:r>
              <w:rPr>
                <w:noProof/>
                <w:webHidden/>
              </w:rPr>
              <w:instrText xml:space="preserve"> PAGEREF _Toc68502436 \h </w:instrText>
            </w:r>
            <w:r>
              <w:rPr>
                <w:noProof/>
                <w:webHidden/>
              </w:rPr>
            </w:r>
            <w:r>
              <w:rPr>
                <w:noProof/>
                <w:webHidden/>
              </w:rPr>
              <w:fldChar w:fldCharType="separate"/>
            </w:r>
            <w:r>
              <w:rPr>
                <w:noProof/>
                <w:webHidden/>
              </w:rPr>
              <w:t>16</w:t>
            </w:r>
            <w:r>
              <w:rPr>
                <w:noProof/>
                <w:webHidden/>
              </w:rPr>
              <w:fldChar w:fldCharType="end"/>
            </w:r>
          </w:hyperlink>
        </w:p>
        <w:p w14:paraId="17CD9B7F" w14:textId="6B598620"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37" w:history="1">
            <w:r w:rsidRPr="00604932">
              <w:rPr>
                <w:rStyle w:val="Hyperlink"/>
                <w:noProof/>
              </w:rPr>
              <w:t>2. Objetivo e Metodologia</w:t>
            </w:r>
            <w:r>
              <w:rPr>
                <w:noProof/>
                <w:webHidden/>
              </w:rPr>
              <w:tab/>
            </w:r>
            <w:r>
              <w:rPr>
                <w:noProof/>
                <w:webHidden/>
              </w:rPr>
              <w:fldChar w:fldCharType="begin"/>
            </w:r>
            <w:r>
              <w:rPr>
                <w:noProof/>
                <w:webHidden/>
              </w:rPr>
              <w:instrText xml:space="preserve"> PAGEREF _Toc68502437 \h </w:instrText>
            </w:r>
            <w:r>
              <w:rPr>
                <w:noProof/>
                <w:webHidden/>
              </w:rPr>
            </w:r>
            <w:r>
              <w:rPr>
                <w:noProof/>
                <w:webHidden/>
              </w:rPr>
              <w:fldChar w:fldCharType="separate"/>
            </w:r>
            <w:r>
              <w:rPr>
                <w:noProof/>
                <w:webHidden/>
              </w:rPr>
              <w:t>16</w:t>
            </w:r>
            <w:r>
              <w:rPr>
                <w:noProof/>
                <w:webHidden/>
              </w:rPr>
              <w:fldChar w:fldCharType="end"/>
            </w:r>
          </w:hyperlink>
        </w:p>
        <w:p w14:paraId="45D31FE4" w14:textId="4D976A14" w:rsidR="0022073F" w:rsidRDefault="0022073F">
          <w:pPr>
            <w:pStyle w:val="TOC2"/>
            <w:rPr>
              <w:rFonts w:asciiTheme="minorHAnsi" w:eastAsiaTheme="minorEastAsia" w:hAnsiTheme="minorHAnsi" w:cstheme="minorBidi"/>
              <w:smallCaps w:val="0"/>
              <w:noProof/>
              <w:sz w:val="24"/>
              <w:szCs w:val="24"/>
              <w:lang w:val="en-US"/>
            </w:rPr>
          </w:pPr>
          <w:hyperlink w:anchor="_Toc68502438" w:history="1">
            <w:r w:rsidRPr="00604932">
              <w:rPr>
                <w:rStyle w:val="Hyperlink"/>
                <w:noProof/>
              </w:rPr>
              <w:t>2.1. As lentes teóricas adotadas em nossa investigação</w:t>
            </w:r>
            <w:r>
              <w:rPr>
                <w:noProof/>
                <w:webHidden/>
              </w:rPr>
              <w:tab/>
            </w:r>
            <w:r>
              <w:rPr>
                <w:noProof/>
                <w:webHidden/>
              </w:rPr>
              <w:fldChar w:fldCharType="begin"/>
            </w:r>
            <w:r>
              <w:rPr>
                <w:noProof/>
                <w:webHidden/>
              </w:rPr>
              <w:instrText xml:space="preserve"> PAGEREF _Toc68502438 \h </w:instrText>
            </w:r>
            <w:r>
              <w:rPr>
                <w:noProof/>
                <w:webHidden/>
              </w:rPr>
            </w:r>
            <w:r>
              <w:rPr>
                <w:noProof/>
                <w:webHidden/>
              </w:rPr>
              <w:fldChar w:fldCharType="separate"/>
            </w:r>
            <w:r>
              <w:rPr>
                <w:noProof/>
                <w:webHidden/>
              </w:rPr>
              <w:t>16</w:t>
            </w:r>
            <w:r>
              <w:rPr>
                <w:noProof/>
                <w:webHidden/>
              </w:rPr>
              <w:fldChar w:fldCharType="end"/>
            </w:r>
          </w:hyperlink>
        </w:p>
        <w:p w14:paraId="4F7B55FA" w14:textId="34344992" w:rsidR="0022073F" w:rsidRDefault="0022073F">
          <w:pPr>
            <w:pStyle w:val="TOC2"/>
            <w:rPr>
              <w:rFonts w:asciiTheme="minorHAnsi" w:eastAsiaTheme="minorEastAsia" w:hAnsiTheme="minorHAnsi" w:cstheme="minorBidi"/>
              <w:smallCaps w:val="0"/>
              <w:noProof/>
              <w:sz w:val="24"/>
              <w:szCs w:val="24"/>
              <w:lang w:val="en-US"/>
            </w:rPr>
          </w:pPr>
          <w:hyperlink w:anchor="_Toc68502439" w:history="1">
            <w:r w:rsidRPr="00604932">
              <w:rPr>
                <w:rStyle w:val="Hyperlink"/>
                <w:noProof/>
              </w:rPr>
              <w:t>2.2. Objetivo de nossa investigação e sua relevância</w:t>
            </w:r>
            <w:r>
              <w:rPr>
                <w:noProof/>
                <w:webHidden/>
              </w:rPr>
              <w:tab/>
            </w:r>
            <w:r>
              <w:rPr>
                <w:noProof/>
                <w:webHidden/>
              </w:rPr>
              <w:fldChar w:fldCharType="begin"/>
            </w:r>
            <w:r>
              <w:rPr>
                <w:noProof/>
                <w:webHidden/>
              </w:rPr>
              <w:instrText xml:space="preserve"> PAGEREF _Toc68502439 \h </w:instrText>
            </w:r>
            <w:r>
              <w:rPr>
                <w:noProof/>
                <w:webHidden/>
              </w:rPr>
            </w:r>
            <w:r>
              <w:rPr>
                <w:noProof/>
                <w:webHidden/>
              </w:rPr>
              <w:fldChar w:fldCharType="separate"/>
            </w:r>
            <w:r>
              <w:rPr>
                <w:noProof/>
                <w:webHidden/>
              </w:rPr>
              <w:t>17</w:t>
            </w:r>
            <w:r>
              <w:rPr>
                <w:noProof/>
                <w:webHidden/>
              </w:rPr>
              <w:fldChar w:fldCharType="end"/>
            </w:r>
          </w:hyperlink>
        </w:p>
        <w:p w14:paraId="499E4417" w14:textId="6C6E1C0E" w:rsidR="0022073F" w:rsidRDefault="0022073F">
          <w:pPr>
            <w:pStyle w:val="TOC2"/>
            <w:rPr>
              <w:rFonts w:asciiTheme="minorHAnsi" w:eastAsiaTheme="minorEastAsia" w:hAnsiTheme="minorHAnsi" w:cstheme="minorBidi"/>
              <w:smallCaps w:val="0"/>
              <w:noProof/>
              <w:sz w:val="24"/>
              <w:szCs w:val="24"/>
              <w:lang w:val="en-US"/>
            </w:rPr>
          </w:pPr>
          <w:hyperlink w:anchor="_Toc68502440" w:history="1">
            <w:r w:rsidRPr="00604932">
              <w:rPr>
                <w:rStyle w:val="Hyperlink"/>
                <w:noProof/>
              </w:rPr>
              <w:t>2.3. Qual a questão de investigação e as sub questões?</w:t>
            </w:r>
            <w:r>
              <w:rPr>
                <w:noProof/>
                <w:webHidden/>
              </w:rPr>
              <w:tab/>
            </w:r>
            <w:r>
              <w:rPr>
                <w:noProof/>
                <w:webHidden/>
              </w:rPr>
              <w:fldChar w:fldCharType="begin"/>
            </w:r>
            <w:r>
              <w:rPr>
                <w:noProof/>
                <w:webHidden/>
              </w:rPr>
              <w:instrText xml:space="preserve"> PAGEREF _Toc68502440 \h </w:instrText>
            </w:r>
            <w:r>
              <w:rPr>
                <w:noProof/>
                <w:webHidden/>
              </w:rPr>
            </w:r>
            <w:r>
              <w:rPr>
                <w:noProof/>
                <w:webHidden/>
              </w:rPr>
              <w:fldChar w:fldCharType="separate"/>
            </w:r>
            <w:r>
              <w:rPr>
                <w:noProof/>
                <w:webHidden/>
              </w:rPr>
              <w:t>17</w:t>
            </w:r>
            <w:r>
              <w:rPr>
                <w:noProof/>
                <w:webHidden/>
              </w:rPr>
              <w:fldChar w:fldCharType="end"/>
            </w:r>
          </w:hyperlink>
        </w:p>
        <w:p w14:paraId="57A71240" w14:textId="1EEA7346" w:rsidR="0022073F" w:rsidRDefault="0022073F">
          <w:pPr>
            <w:pStyle w:val="TOC2"/>
            <w:rPr>
              <w:rFonts w:asciiTheme="minorHAnsi" w:eastAsiaTheme="minorEastAsia" w:hAnsiTheme="minorHAnsi" w:cstheme="minorBidi"/>
              <w:smallCaps w:val="0"/>
              <w:noProof/>
              <w:sz w:val="24"/>
              <w:szCs w:val="24"/>
              <w:lang w:val="en-US"/>
            </w:rPr>
          </w:pPr>
          <w:hyperlink w:anchor="_Toc68502441" w:history="1">
            <w:r w:rsidRPr="00604932">
              <w:rPr>
                <w:rStyle w:val="Hyperlink"/>
                <w:noProof/>
              </w:rPr>
              <w:t>2.4. Metodologia de investigação: como estudá-la e porquê?</w:t>
            </w:r>
            <w:r>
              <w:rPr>
                <w:noProof/>
                <w:webHidden/>
              </w:rPr>
              <w:tab/>
            </w:r>
            <w:r>
              <w:rPr>
                <w:noProof/>
                <w:webHidden/>
              </w:rPr>
              <w:fldChar w:fldCharType="begin"/>
            </w:r>
            <w:r>
              <w:rPr>
                <w:noProof/>
                <w:webHidden/>
              </w:rPr>
              <w:instrText xml:space="preserve"> PAGEREF _Toc68502441 \h </w:instrText>
            </w:r>
            <w:r>
              <w:rPr>
                <w:noProof/>
                <w:webHidden/>
              </w:rPr>
            </w:r>
            <w:r>
              <w:rPr>
                <w:noProof/>
                <w:webHidden/>
              </w:rPr>
              <w:fldChar w:fldCharType="separate"/>
            </w:r>
            <w:r>
              <w:rPr>
                <w:noProof/>
                <w:webHidden/>
              </w:rPr>
              <w:t>17</w:t>
            </w:r>
            <w:r>
              <w:rPr>
                <w:noProof/>
                <w:webHidden/>
              </w:rPr>
              <w:fldChar w:fldCharType="end"/>
            </w:r>
          </w:hyperlink>
        </w:p>
        <w:p w14:paraId="3F7410AB" w14:textId="3F5E7908" w:rsidR="0022073F" w:rsidRDefault="0022073F">
          <w:pPr>
            <w:pStyle w:val="TOC2"/>
            <w:rPr>
              <w:rFonts w:asciiTheme="minorHAnsi" w:eastAsiaTheme="minorEastAsia" w:hAnsiTheme="minorHAnsi" w:cstheme="minorBidi"/>
              <w:smallCaps w:val="0"/>
              <w:noProof/>
              <w:sz w:val="24"/>
              <w:szCs w:val="24"/>
              <w:lang w:val="en-US"/>
            </w:rPr>
          </w:pPr>
          <w:hyperlink w:anchor="_Toc68502442" w:history="1">
            <w:r w:rsidRPr="00604932">
              <w:rPr>
                <w:rStyle w:val="Hyperlink"/>
                <w:noProof/>
              </w:rPr>
              <w:t>2.5. Apresentação e descrição do caminho percorrido em nossa investigação</w:t>
            </w:r>
            <w:r>
              <w:rPr>
                <w:noProof/>
                <w:webHidden/>
              </w:rPr>
              <w:tab/>
            </w:r>
            <w:r>
              <w:rPr>
                <w:noProof/>
                <w:webHidden/>
              </w:rPr>
              <w:fldChar w:fldCharType="begin"/>
            </w:r>
            <w:r>
              <w:rPr>
                <w:noProof/>
                <w:webHidden/>
              </w:rPr>
              <w:instrText xml:space="preserve"> PAGEREF _Toc68502442 \h </w:instrText>
            </w:r>
            <w:r>
              <w:rPr>
                <w:noProof/>
                <w:webHidden/>
              </w:rPr>
            </w:r>
            <w:r>
              <w:rPr>
                <w:noProof/>
                <w:webHidden/>
              </w:rPr>
              <w:fldChar w:fldCharType="separate"/>
            </w:r>
            <w:r>
              <w:rPr>
                <w:noProof/>
                <w:webHidden/>
              </w:rPr>
              <w:t>17</w:t>
            </w:r>
            <w:r>
              <w:rPr>
                <w:noProof/>
                <w:webHidden/>
              </w:rPr>
              <w:fldChar w:fldCharType="end"/>
            </w:r>
          </w:hyperlink>
        </w:p>
        <w:p w14:paraId="62B04DC8" w14:textId="2F2242A1"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43" w:history="1">
            <w:r w:rsidRPr="00604932">
              <w:rPr>
                <w:rStyle w:val="Hyperlink"/>
                <w:noProof/>
              </w:rPr>
              <w:t>3. As Bases Teóricas</w:t>
            </w:r>
            <w:r>
              <w:rPr>
                <w:noProof/>
                <w:webHidden/>
              </w:rPr>
              <w:tab/>
            </w:r>
            <w:r>
              <w:rPr>
                <w:noProof/>
                <w:webHidden/>
              </w:rPr>
              <w:fldChar w:fldCharType="begin"/>
            </w:r>
            <w:r>
              <w:rPr>
                <w:noProof/>
                <w:webHidden/>
              </w:rPr>
              <w:instrText xml:space="preserve"> PAGEREF _Toc68502443 \h </w:instrText>
            </w:r>
            <w:r>
              <w:rPr>
                <w:noProof/>
                <w:webHidden/>
              </w:rPr>
            </w:r>
            <w:r>
              <w:rPr>
                <w:noProof/>
                <w:webHidden/>
              </w:rPr>
              <w:fldChar w:fldCharType="separate"/>
            </w:r>
            <w:r>
              <w:rPr>
                <w:noProof/>
                <w:webHidden/>
              </w:rPr>
              <w:t>18</w:t>
            </w:r>
            <w:r>
              <w:rPr>
                <w:noProof/>
                <w:webHidden/>
              </w:rPr>
              <w:fldChar w:fldCharType="end"/>
            </w:r>
          </w:hyperlink>
        </w:p>
        <w:p w14:paraId="20A4CD72" w14:textId="2F1019E8" w:rsidR="0022073F" w:rsidRDefault="0022073F">
          <w:pPr>
            <w:pStyle w:val="TOC2"/>
            <w:rPr>
              <w:rFonts w:asciiTheme="minorHAnsi" w:eastAsiaTheme="minorEastAsia" w:hAnsiTheme="minorHAnsi" w:cstheme="minorBidi"/>
              <w:smallCaps w:val="0"/>
              <w:noProof/>
              <w:sz w:val="24"/>
              <w:szCs w:val="24"/>
              <w:lang w:val="en-US"/>
            </w:rPr>
          </w:pPr>
          <w:hyperlink w:anchor="_Toc68502444" w:history="1">
            <w:r w:rsidRPr="00604932">
              <w:rPr>
                <w:rStyle w:val="Hyperlink"/>
                <w:noProof/>
              </w:rPr>
              <w:t>3.1. A Engenharia do Contexto</w:t>
            </w:r>
            <w:r>
              <w:rPr>
                <w:noProof/>
                <w:webHidden/>
              </w:rPr>
              <w:tab/>
            </w:r>
            <w:r>
              <w:rPr>
                <w:noProof/>
                <w:webHidden/>
              </w:rPr>
              <w:fldChar w:fldCharType="begin"/>
            </w:r>
            <w:r>
              <w:rPr>
                <w:noProof/>
                <w:webHidden/>
              </w:rPr>
              <w:instrText xml:space="preserve"> PAGEREF _Toc68502444 \h </w:instrText>
            </w:r>
            <w:r>
              <w:rPr>
                <w:noProof/>
                <w:webHidden/>
              </w:rPr>
            </w:r>
            <w:r>
              <w:rPr>
                <w:noProof/>
                <w:webHidden/>
              </w:rPr>
              <w:fldChar w:fldCharType="separate"/>
            </w:r>
            <w:r>
              <w:rPr>
                <w:noProof/>
                <w:webHidden/>
              </w:rPr>
              <w:t>18</w:t>
            </w:r>
            <w:r>
              <w:rPr>
                <w:noProof/>
                <w:webHidden/>
              </w:rPr>
              <w:fldChar w:fldCharType="end"/>
            </w:r>
          </w:hyperlink>
        </w:p>
        <w:p w14:paraId="6D6A5572" w14:textId="378A34DD" w:rsidR="0022073F" w:rsidRDefault="0022073F">
          <w:pPr>
            <w:pStyle w:val="TOC2"/>
            <w:rPr>
              <w:rFonts w:asciiTheme="minorHAnsi" w:eastAsiaTheme="minorEastAsia" w:hAnsiTheme="minorHAnsi" w:cstheme="minorBidi"/>
              <w:smallCaps w:val="0"/>
              <w:noProof/>
              <w:sz w:val="24"/>
              <w:szCs w:val="24"/>
              <w:lang w:val="en-US"/>
            </w:rPr>
          </w:pPr>
          <w:hyperlink w:anchor="_Toc68502445" w:history="1">
            <w:r w:rsidRPr="00604932">
              <w:rPr>
                <w:rStyle w:val="Hyperlink"/>
                <w:noProof/>
              </w:rPr>
              <w:t>3.2. A Teoria da Atividade</w:t>
            </w:r>
            <w:r>
              <w:rPr>
                <w:noProof/>
                <w:webHidden/>
              </w:rPr>
              <w:tab/>
            </w:r>
            <w:r>
              <w:rPr>
                <w:noProof/>
                <w:webHidden/>
              </w:rPr>
              <w:fldChar w:fldCharType="begin"/>
            </w:r>
            <w:r>
              <w:rPr>
                <w:noProof/>
                <w:webHidden/>
              </w:rPr>
              <w:instrText xml:space="preserve"> PAGEREF _Toc68502445 \h </w:instrText>
            </w:r>
            <w:r>
              <w:rPr>
                <w:noProof/>
                <w:webHidden/>
              </w:rPr>
            </w:r>
            <w:r>
              <w:rPr>
                <w:noProof/>
                <w:webHidden/>
              </w:rPr>
              <w:fldChar w:fldCharType="separate"/>
            </w:r>
            <w:r>
              <w:rPr>
                <w:noProof/>
                <w:webHidden/>
              </w:rPr>
              <w:t>18</w:t>
            </w:r>
            <w:r>
              <w:rPr>
                <w:noProof/>
                <w:webHidden/>
              </w:rPr>
              <w:fldChar w:fldCharType="end"/>
            </w:r>
          </w:hyperlink>
        </w:p>
        <w:p w14:paraId="235CD7BF" w14:textId="4DC65E39" w:rsidR="0022073F" w:rsidRDefault="0022073F">
          <w:pPr>
            <w:pStyle w:val="TOC2"/>
            <w:rPr>
              <w:rFonts w:asciiTheme="minorHAnsi" w:eastAsiaTheme="minorEastAsia" w:hAnsiTheme="minorHAnsi" w:cstheme="minorBidi"/>
              <w:smallCaps w:val="0"/>
              <w:noProof/>
              <w:sz w:val="24"/>
              <w:szCs w:val="24"/>
              <w:lang w:val="en-US"/>
            </w:rPr>
          </w:pPr>
          <w:hyperlink w:anchor="_Toc68502446" w:history="1">
            <w:r w:rsidRPr="00604932">
              <w:rPr>
                <w:rStyle w:val="Hyperlink"/>
                <w:noProof/>
              </w:rPr>
              <w:t>3.3. As Práticas</w:t>
            </w:r>
            <w:r>
              <w:rPr>
                <w:noProof/>
                <w:webHidden/>
              </w:rPr>
              <w:tab/>
            </w:r>
            <w:r>
              <w:rPr>
                <w:noProof/>
                <w:webHidden/>
              </w:rPr>
              <w:fldChar w:fldCharType="begin"/>
            </w:r>
            <w:r>
              <w:rPr>
                <w:noProof/>
                <w:webHidden/>
              </w:rPr>
              <w:instrText xml:space="preserve"> PAGEREF _Toc68502446 \h </w:instrText>
            </w:r>
            <w:r>
              <w:rPr>
                <w:noProof/>
                <w:webHidden/>
              </w:rPr>
            </w:r>
            <w:r>
              <w:rPr>
                <w:noProof/>
                <w:webHidden/>
              </w:rPr>
              <w:fldChar w:fldCharType="separate"/>
            </w:r>
            <w:r>
              <w:rPr>
                <w:noProof/>
                <w:webHidden/>
              </w:rPr>
              <w:t>18</w:t>
            </w:r>
            <w:r>
              <w:rPr>
                <w:noProof/>
                <w:webHidden/>
              </w:rPr>
              <w:fldChar w:fldCharType="end"/>
            </w:r>
          </w:hyperlink>
        </w:p>
        <w:p w14:paraId="3BCD926E" w14:textId="658CC6F9" w:rsidR="0022073F" w:rsidRDefault="0022073F">
          <w:pPr>
            <w:pStyle w:val="TOC2"/>
            <w:rPr>
              <w:rFonts w:asciiTheme="minorHAnsi" w:eastAsiaTheme="minorEastAsia" w:hAnsiTheme="minorHAnsi" w:cstheme="minorBidi"/>
              <w:smallCaps w:val="0"/>
              <w:noProof/>
              <w:sz w:val="24"/>
              <w:szCs w:val="24"/>
              <w:lang w:val="en-US"/>
            </w:rPr>
          </w:pPr>
          <w:hyperlink w:anchor="_Toc68502447" w:history="1">
            <w:r w:rsidRPr="00604932">
              <w:rPr>
                <w:rStyle w:val="Hyperlink"/>
                <w:noProof/>
              </w:rPr>
              <w:t>3.4. A Hermenêutica</w:t>
            </w:r>
            <w:r>
              <w:rPr>
                <w:noProof/>
                <w:webHidden/>
              </w:rPr>
              <w:tab/>
            </w:r>
            <w:r>
              <w:rPr>
                <w:noProof/>
                <w:webHidden/>
              </w:rPr>
              <w:fldChar w:fldCharType="begin"/>
            </w:r>
            <w:r>
              <w:rPr>
                <w:noProof/>
                <w:webHidden/>
              </w:rPr>
              <w:instrText xml:space="preserve"> PAGEREF _Toc68502447 \h </w:instrText>
            </w:r>
            <w:r>
              <w:rPr>
                <w:noProof/>
                <w:webHidden/>
              </w:rPr>
            </w:r>
            <w:r>
              <w:rPr>
                <w:noProof/>
                <w:webHidden/>
              </w:rPr>
              <w:fldChar w:fldCharType="separate"/>
            </w:r>
            <w:r>
              <w:rPr>
                <w:noProof/>
                <w:webHidden/>
              </w:rPr>
              <w:t>18</w:t>
            </w:r>
            <w:r>
              <w:rPr>
                <w:noProof/>
                <w:webHidden/>
              </w:rPr>
              <w:fldChar w:fldCharType="end"/>
            </w:r>
          </w:hyperlink>
        </w:p>
        <w:p w14:paraId="587749D8" w14:textId="313DC0F9" w:rsidR="0022073F" w:rsidRDefault="0022073F">
          <w:pPr>
            <w:pStyle w:val="TOC2"/>
            <w:rPr>
              <w:rFonts w:asciiTheme="minorHAnsi" w:eastAsiaTheme="minorEastAsia" w:hAnsiTheme="minorHAnsi" w:cstheme="minorBidi"/>
              <w:smallCaps w:val="0"/>
              <w:noProof/>
              <w:sz w:val="24"/>
              <w:szCs w:val="24"/>
              <w:lang w:val="en-US"/>
            </w:rPr>
          </w:pPr>
          <w:hyperlink w:anchor="_Toc68502448" w:history="1">
            <w:r w:rsidRPr="00604932">
              <w:rPr>
                <w:rStyle w:val="Hyperlink"/>
                <w:noProof/>
              </w:rPr>
              <w:t>3.5. A Gestão do Conhecimento</w:t>
            </w:r>
            <w:r>
              <w:rPr>
                <w:noProof/>
                <w:webHidden/>
              </w:rPr>
              <w:tab/>
            </w:r>
            <w:r>
              <w:rPr>
                <w:noProof/>
                <w:webHidden/>
              </w:rPr>
              <w:fldChar w:fldCharType="begin"/>
            </w:r>
            <w:r>
              <w:rPr>
                <w:noProof/>
                <w:webHidden/>
              </w:rPr>
              <w:instrText xml:space="preserve"> PAGEREF _Toc68502448 \h </w:instrText>
            </w:r>
            <w:r>
              <w:rPr>
                <w:noProof/>
                <w:webHidden/>
              </w:rPr>
            </w:r>
            <w:r>
              <w:rPr>
                <w:noProof/>
                <w:webHidden/>
              </w:rPr>
              <w:fldChar w:fldCharType="separate"/>
            </w:r>
            <w:r>
              <w:rPr>
                <w:noProof/>
                <w:webHidden/>
              </w:rPr>
              <w:t>18</w:t>
            </w:r>
            <w:r>
              <w:rPr>
                <w:noProof/>
                <w:webHidden/>
              </w:rPr>
              <w:fldChar w:fldCharType="end"/>
            </w:r>
          </w:hyperlink>
        </w:p>
        <w:p w14:paraId="7358D309" w14:textId="0C2449AD"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49" w:history="1">
            <w:r w:rsidRPr="00604932">
              <w:rPr>
                <w:rStyle w:val="Hyperlink"/>
                <w:noProof/>
              </w:rPr>
              <w:t>4. Recolha de evidências</w:t>
            </w:r>
            <w:r>
              <w:rPr>
                <w:noProof/>
                <w:webHidden/>
              </w:rPr>
              <w:tab/>
            </w:r>
            <w:r>
              <w:rPr>
                <w:noProof/>
                <w:webHidden/>
              </w:rPr>
              <w:fldChar w:fldCharType="begin"/>
            </w:r>
            <w:r>
              <w:rPr>
                <w:noProof/>
                <w:webHidden/>
              </w:rPr>
              <w:instrText xml:space="preserve"> PAGEREF _Toc68502449 \h </w:instrText>
            </w:r>
            <w:r>
              <w:rPr>
                <w:noProof/>
                <w:webHidden/>
              </w:rPr>
            </w:r>
            <w:r>
              <w:rPr>
                <w:noProof/>
                <w:webHidden/>
              </w:rPr>
              <w:fldChar w:fldCharType="separate"/>
            </w:r>
            <w:r>
              <w:rPr>
                <w:noProof/>
                <w:webHidden/>
              </w:rPr>
              <w:t>19</w:t>
            </w:r>
            <w:r>
              <w:rPr>
                <w:noProof/>
                <w:webHidden/>
              </w:rPr>
              <w:fldChar w:fldCharType="end"/>
            </w:r>
          </w:hyperlink>
        </w:p>
        <w:p w14:paraId="31A4EBDE" w14:textId="6DB32BB8" w:rsidR="0022073F" w:rsidRDefault="0022073F">
          <w:pPr>
            <w:pStyle w:val="TOC2"/>
            <w:rPr>
              <w:rFonts w:asciiTheme="minorHAnsi" w:eastAsiaTheme="minorEastAsia" w:hAnsiTheme="minorHAnsi" w:cstheme="minorBidi"/>
              <w:smallCaps w:val="0"/>
              <w:noProof/>
              <w:sz w:val="24"/>
              <w:szCs w:val="24"/>
              <w:lang w:val="en-US"/>
            </w:rPr>
          </w:pPr>
          <w:hyperlink w:anchor="_Toc68502450" w:history="1">
            <w:r w:rsidRPr="00604932">
              <w:rPr>
                <w:rStyle w:val="Hyperlink"/>
                <w:noProof/>
              </w:rPr>
              <w:t>4.1. Relato das evidências no contexto da PoC</w:t>
            </w:r>
            <w:r>
              <w:rPr>
                <w:noProof/>
                <w:webHidden/>
              </w:rPr>
              <w:tab/>
            </w:r>
            <w:r>
              <w:rPr>
                <w:noProof/>
                <w:webHidden/>
              </w:rPr>
              <w:fldChar w:fldCharType="begin"/>
            </w:r>
            <w:r>
              <w:rPr>
                <w:noProof/>
                <w:webHidden/>
              </w:rPr>
              <w:instrText xml:space="preserve"> PAGEREF _Toc68502450 \h </w:instrText>
            </w:r>
            <w:r>
              <w:rPr>
                <w:noProof/>
                <w:webHidden/>
              </w:rPr>
            </w:r>
            <w:r>
              <w:rPr>
                <w:noProof/>
                <w:webHidden/>
              </w:rPr>
              <w:fldChar w:fldCharType="separate"/>
            </w:r>
            <w:r>
              <w:rPr>
                <w:noProof/>
                <w:webHidden/>
              </w:rPr>
              <w:t>19</w:t>
            </w:r>
            <w:r>
              <w:rPr>
                <w:noProof/>
                <w:webHidden/>
              </w:rPr>
              <w:fldChar w:fldCharType="end"/>
            </w:r>
          </w:hyperlink>
        </w:p>
        <w:p w14:paraId="1EF97732" w14:textId="4A30308E" w:rsidR="0022073F" w:rsidRDefault="0022073F">
          <w:pPr>
            <w:pStyle w:val="TOC2"/>
            <w:rPr>
              <w:rFonts w:asciiTheme="minorHAnsi" w:eastAsiaTheme="minorEastAsia" w:hAnsiTheme="minorHAnsi" w:cstheme="minorBidi"/>
              <w:smallCaps w:val="0"/>
              <w:noProof/>
              <w:sz w:val="24"/>
              <w:szCs w:val="24"/>
              <w:lang w:val="en-US"/>
            </w:rPr>
          </w:pPr>
          <w:hyperlink w:anchor="_Toc68502451" w:history="1">
            <w:r w:rsidRPr="00604932">
              <w:rPr>
                <w:rStyle w:val="Hyperlink"/>
                <w:noProof/>
              </w:rPr>
              <w:t>4.3. 22 competências dos praticantes no contexto da PoC</w:t>
            </w:r>
            <w:r>
              <w:rPr>
                <w:noProof/>
                <w:webHidden/>
              </w:rPr>
              <w:tab/>
            </w:r>
            <w:r>
              <w:rPr>
                <w:noProof/>
                <w:webHidden/>
              </w:rPr>
              <w:fldChar w:fldCharType="begin"/>
            </w:r>
            <w:r>
              <w:rPr>
                <w:noProof/>
                <w:webHidden/>
              </w:rPr>
              <w:instrText xml:space="preserve"> PAGEREF _Toc68502451 \h </w:instrText>
            </w:r>
            <w:r>
              <w:rPr>
                <w:noProof/>
                <w:webHidden/>
              </w:rPr>
            </w:r>
            <w:r>
              <w:rPr>
                <w:noProof/>
                <w:webHidden/>
              </w:rPr>
              <w:fldChar w:fldCharType="separate"/>
            </w:r>
            <w:r>
              <w:rPr>
                <w:noProof/>
                <w:webHidden/>
              </w:rPr>
              <w:t>19</w:t>
            </w:r>
            <w:r>
              <w:rPr>
                <w:noProof/>
                <w:webHidden/>
              </w:rPr>
              <w:fldChar w:fldCharType="end"/>
            </w:r>
          </w:hyperlink>
        </w:p>
        <w:p w14:paraId="635E80F2" w14:textId="34CB2402"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52" w:history="1">
            <w:r w:rsidRPr="00604932">
              <w:rPr>
                <w:rStyle w:val="Hyperlink"/>
                <w:noProof/>
              </w:rPr>
              <w:t>5. Um modelo de contexto de práticas de PoC</w:t>
            </w:r>
            <w:r>
              <w:rPr>
                <w:noProof/>
                <w:webHidden/>
              </w:rPr>
              <w:tab/>
            </w:r>
            <w:r>
              <w:rPr>
                <w:noProof/>
                <w:webHidden/>
              </w:rPr>
              <w:fldChar w:fldCharType="begin"/>
            </w:r>
            <w:r>
              <w:rPr>
                <w:noProof/>
                <w:webHidden/>
              </w:rPr>
              <w:instrText xml:space="preserve"> PAGEREF _Toc68502452 \h </w:instrText>
            </w:r>
            <w:r>
              <w:rPr>
                <w:noProof/>
                <w:webHidden/>
              </w:rPr>
            </w:r>
            <w:r>
              <w:rPr>
                <w:noProof/>
                <w:webHidden/>
              </w:rPr>
              <w:fldChar w:fldCharType="separate"/>
            </w:r>
            <w:r>
              <w:rPr>
                <w:noProof/>
                <w:webHidden/>
              </w:rPr>
              <w:t>20</w:t>
            </w:r>
            <w:r>
              <w:rPr>
                <w:noProof/>
                <w:webHidden/>
              </w:rPr>
              <w:fldChar w:fldCharType="end"/>
            </w:r>
          </w:hyperlink>
        </w:p>
        <w:p w14:paraId="3B859E34" w14:textId="22D64C2B" w:rsidR="0022073F" w:rsidRDefault="0022073F">
          <w:pPr>
            <w:pStyle w:val="TOC2"/>
            <w:rPr>
              <w:rFonts w:asciiTheme="minorHAnsi" w:eastAsiaTheme="minorEastAsia" w:hAnsiTheme="minorHAnsi" w:cstheme="minorBidi"/>
              <w:smallCaps w:val="0"/>
              <w:noProof/>
              <w:sz w:val="24"/>
              <w:szCs w:val="24"/>
              <w:lang w:val="en-US"/>
            </w:rPr>
          </w:pPr>
          <w:hyperlink w:anchor="_Toc68502453" w:history="1">
            <w:r w:rsidRPr="00604932">
              <w:rPr>
                <w:rStyle w:val="Hyperlink"/>
                <w:noProof/>
              </w:rPr>
              <w:t>5.1 Mapeando as práticas de PoC com a estrutura de problemas da EC</w:t>
            </w:r>
            <w:r>
              <w:rPr>
                <w:noProof/>
                <w:webHidden/>
              </w:rPr>
              <w:tab/>
            </w:r>
            <w:r>
              <w:rPr>
                <w:noProof/>
                <w:webHidden/>
              </w:rPr>
              <w:fldChar w:fldCharType="begin"/>
            </w:r>
            <w:r>
              <w:rPr>
                <w:noProof/>
                <w:webHidden/>
              </w:rPr>
              <w:instrText xml:space="preserve"> PAGEREF _Toc68502453 \h </w:instrText>
            </w:r>
            <w:r>
              <w:rPr>
                <w:noProof/>
                <w:webHidden/>
              </w:rPr>
            </w:r>
            <w:r>
              <w:rPr>
                <w:noProof/>
                <w:webHidden/>
              </w:rPr>
              <w:fldChar w:fldCharType="separate"/>
            </w:r>
            <w:r>
              <w:rPr>
                <w:noProof/>
                <w:webHidden/>
              </w:rPr>
              <w:t>20</w:t>
            </w:r>
            <w:r>
              <w:rPr>
                <w:noProof/>
                <w:webHidden/>
              </w:rPr>
              <w:fldChar w:fldCharType="end"/>
            </w:r>
          </w:hyperlink>
        </w:p>
        <w:p w14:paraId="10130603" w14:textId="00B2966C" w:rsidR="0022073F" w:rsidRDefault="0022073F">
          <w:pPr>
            <w:pStyle w:val="TOC2"/>
            <w:rPr>
              <w:rFonts w:asciiTheme="minorHAnsi" w:eastAsiaTheme="minorEastAsia" w:hAnsiTheme="minorHAnsi" w:cstheme="minorBidi"/>
              <w:smallCaps w:val="0"/>
              <w:noProof/>
              <w:sz w:val="24"/>
              <w:szCs w:val="24"/>
              <w:lang w:val="en-US"/>
            </w:rPr>
          </w:pPr>
          <w:hyperlink w:anchor="_Toc68502454" w:history="1">
            <w:r w:rsidRPr="00604932">
              <w:rPr>
                <w:rStyle w:val="Hyperlink"/>
                <w:noProof/>
              </w:rPr>
              <w:t>5.2 Apresentando as práticas de PoC utilizando as lentes teóricas da EC e da TA</w:t>
            </w:r>
            <w:r>
              <w:rPr>
                <w:noProof/>
                <w:webHidden/>
              </w:rPr>
              <w:tab/>
            </w:r>
            <w:r>
              <w:rPr>
                <w:noProof/>
                <w:webHidden/>
              </w:rPr>
              <w:fldChar w:fldCharType="begin"/>
            </w:r>
            <w:r>
              <w:rPr>
                <w:noProof/>
                <w:webHidden/>
              </w:rPr>
              <w:instrText xml:space="preserve"> PAGEREF _Toc68502454 \h </w:instrText>
            </w:r>
            <w:r>
              <w:rPr>
                <w:noProof/>
                <w:webHidden/>
              </w:rPr>
            </w:r>
            <w:r>
              <w:rPr>
                <w:noProof/>
                <w:webHidden/>
              </w:rPr>
              <w:fldChar w:fldCharType="separate"/>
            </w:r>
            <w:r>
              <w:rPr>
                <w:noProof/>
                <w:webHidden/>
              </w:rPr>
              <w:t>20</w:t>
            </w:r>
            <w:r>
              <w:rPr>
                <w:noProof/>
                <w:webHidden/>
              </w:rPr>
              <w:fldChar w:fldCharType="end"/>
            </w:r>
          </w:hyperlink>
        </w:p>
        <w:p w14:paraId="44DA61C1" w14:textId="0B87373D"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5" w:history="1">
            <w:r w:rsidRPr="00604932">
              <w:rPr>
                <w:rStyle w:val="Hyperlink"/>
                <w:noProof/>
              </w:rPr>
              <w:t>5.2.1. A prática de Exploração</w:t>
            </w:r>
            <w:r>
              <w:rPr>
                <w:noProof/>
                <w:webHidden/>
              </w:rPr>
              <w:tab/>
            </w:r>
            <w:r>
              <w:rPr>
                <w:noProof/>
                <w:webHidden/>
              </w:rPr>
              <w:fldChar w:fldCharType="begin"/>
            </w:r>
            <w:r>
              <w:rPr>
                <w:noProof/>
                <w:webHidden/>
              </w:rPr>
              <w:instrText xml:space="preserve"> PAGEREF _Toc68502455 \h </w:instrText>
            </w:r>
            <w:r>
              <w:rPr>
                <w:noProof/>
                <w:webHidden/>
              </w:rPr>
            </w:r>
            <w:r>
              <w:rPr>
                <w:noProof/>
                <w:webHidden/>
              </w:rPr>
              <w:fldChar w:fldCharType="separate"/>
            </w:r>
            <w:r>
              <w:rPr>
                <w:noProof/>
                <w:webHidden/>
              </w:rPr>
              <w:t>20</w:t>
            </w:r>
            <w:r>
              <w:rPr>
                <w:noProof/>
                <w:webHidden/>
              </w:rPr>
              <w:fldChar w:fldCharType="end"/>
            </w:r>
          </w:hyperlink>
        </w:p>
        <w:p w14:paraId="08E4F997" w14:textId="5FBF51A9"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6" w:history="1">
            <w:r w:rsidRPr="00604932">
              <w:rPr>
                <w:rStyle w:val="Hyperlink"/>
                <w:noProof/>
              </w:rPr>
              <w:t>5.2.2. A prática de Compreensão</w:t>
            </w:r>
            <w:r>
              <w:rPr>
                <w:noProof/>
                <w:webHidden/>
              </w:rPr>
              <w:tab/>
            </w:r>
            <w:r>
              <w:rPr>
                <w:noProof/>
                <w:webHidden/>
              </w:rPr>
              <w:fldChar w:fldCharType="begin"/>
            </w:r>
            <w:r>
              <w:rPr>
                <w:noProof/>
                <w:webHidden/>
              </w:rPr>
              <w:instrText xml:space="preserve"> PAGEREF _Toc68502456 \h </w:instrText>
            </w:r>
            <w:r>
              <w:rPr>
                <w:noProof/>
                <w:webHidden/>
              </w:rPr>
            </w:r>
            <w:r>
              <w:rPr>
                <w:noProof/>
                <w:webHidden/>
              </w:rPr>
              <w:fldChar w:fldCharType="separate"/>
            </w:r>
            <w:r>
              <w:rPr>
                <w:noProof/>
                <w:webHidden/>
              </w:rPr>
              <w:t>20</w:t>
            </w:r>
            <w:r>
              <w:rPr>
                <w:noProof/>
                <w:webHidden/>
              </w:rPr>
              <w:fldChar w:fldCharType="end"/>
            </w:r>
          </w:hyperlink>
        </w:p>
        <w:p w14:paraId="5347CC7A" w14:textId="7577E88B"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7" w:history="1">
            <w:r w:rsidRPr="00604932">
              <w:rPr>
                <w:rStyle w:val="Hyperlink"/>
                <w:noProof/>
              </w:rPr>
              <w:t>5.2.3. A prática de Modelagem</w:t>
            </w:r>
            <w:r>
              <w:rPr>
                <w:noProof/>
                <w:webHidden/>
              </w:rPr>
              <w:tab/>
            </w:r>
            <w:r>
              <w:rPr>
                <w:noProof/>
                <w:webHidden/>
              </w:rPr>
              <w:fldChar w:fldCharType="begin"/>
            </w:r>
            <w:r>
              <w:rPr>
                <w:noProof/>
                <w:webHidden/>
              </w:rPr>
              <w:instrText xml:space="preserve"> PAGEREF _Toc68502457 \h </w:instrText>
            </w:r>
            <w:r>
              <w:rPr>
                <w:noProof/>
                <w:webHidden/>
              </w:rPr>
            </w:r>
            <w:r>
              <w:rPr>
                <w:noProof/>
                <w:webHidden/>
              </w:rPr>
              <w:fldChar w:fldCharType="separate"/>
            </w:r>
            <w:r>
              <w:rPr>
                <w:noProof/>
                <w:webHidden/>
              </w:rPr>
              <w:t>20</w:t>
            </w:r>
            <w:r>
              <w:rPr>
                <w:noProof/>
                <w:webHidden/>
              </w:rPr>
              <w:fldChar w:fldCharType="end"/>
            </w:r>
          </w:hyperlink>
        </w:p>
        <w:p w14:paraId="047C4E1F" w14:textId="552CE388"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8" w:history="1">
            <w:r w:rsidRPr="00604932">
              <w:rPr>
                <w:rStyle w:val="Hyperlink"/>
                <w:noProof/>
              </w:rPr>
              <w:t>5.2.4. A prática de Especificação</w:t>
            </w:r>
            <w:r>
              <w:rPr>
                <w:noProof/>
                <w:webHidden/>
              </w:rPr>
              <w:tab/>
            </w:r>
            <w:r>
              <w:rPr>
                <w:noProof/>
                <w:webHidden/>
              </w:rPr>
              <w:fldChar w:fldCharType="begin"/>
            </w:r>
            <w:r>
              <w:rPr>
                <w:noProof/>
                <w:webHidden/>
              </w:rPr>
              <w:instrText xml:space="preserve"> PAGEREF _Toc68502458 \h </w:instrText>
            </w:r>
            <w:r>
              <w:rPr>
                <w:noProof/>
                <w:webHidden/>
              </w:rPr>
            </w:r>
            <w:r>
              <w:rPr>
                <w:noProof/>
                <w:webHidden/>
              </w:rPr>
              <w:fldChar w:fldCharType="separate"/>
            </w:r>
            <w:r>
              <w:rPr>
                <w:noProof/>
                <w:webHidden/>
              </w:rPr>
              <w:t>21</w:t>
            </w:r>
            <w:r>
              <w:rPr>
                <w:noProof/>
                <w:webHidden/>
              </w:rPr>
              <w:fldChar w:fldCharType="end"/>
            </w:r>
          </w:hyperlink>
        </w:p>
        <w:p w14:paraId="2FCDC105" w14:textId="34A2F588"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9" w:history="1">
            <w:r w:rsidRPr="00604932">
              <w:rPr>
                <w:rStyle w:val="Hyperlink"/>
                <w:noProof/>
              </w:rPr>
              <w:t>5.2.5. A prática de Execução</w:t>
            </w:r>
            <w:r>
              <w:rPr>
                <w:noProof/>
                <w:webHidden/>
              </w:rPr>
              <w:tab/>
            </w:r>
            <w:r>
              <w:rPr>
                <w:noProof/>
                <w:webHidden/>
              </w:rPr>
              <w:fldChar w:fldCharType="begin"/>
            </w:r>
            <w:r>
              <w:rPr>
                <w:noProof/>
                <w:webHidden/>
              </w:rPr>
              <w:instrText xml:space="preserve"> PAGEREF _Toc68502459 \h </w:instrText>
            </w:r>
            <w:r>
              <w:rPr>
                <w:noProof/>
                <w:webHidden/>
              </w:rPr>
            </w:r>
            <w:r>
              <w:rPr>
                <w:noProof/>
                <w:webHidden/>
              </w:rPr>
              <w:fldChar w:fldCharType="separate"/>
            </w:r>
            <w:r>
              <w:rPr>
                <w:noProof/>
                <w:webHidden/>
              </w:rPr>
              <w:t>21</w:t>
            </w:r>
            <w:r>
              <w:rPr>
                <w:noProof/>
                <w:webHidden/>
              </w:rPr>
              <w:fldChar w:fldCharType="end"/>
            </w:r>
          </w:hyperlink>
        </w:p>
        <w:p w14:paraId="0372BAC8" w14:textId="12D68DDA"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0" w:history="1">
            <w:r w:rsidRPr="00604932">
              <w:rPr>
                <w:rStyle w:val="Hyperlink"/>
                <w:noProof/>
              </w:rPr>
              <w:t>5.2.6. A prática de Negociação</w:t>
            </w:r>
            <w:r>
              <w:rPr>
                <w:noProof/>
                <w:webHidden/>
              </w:rPr>
              <w:tab/>
            </w:r>
            <w:r>
              <w:rPr>
                <w:noProof/>
                <w:webHidden/>
              </w:rPr>
              <w:fldChar w:fldCharType="begin"/>
            </w:r>
            <w:r>
              <w:rPr>
                <w:noProof/>
                <w:webHidden/>
              </w:rPr>
              <w:instrText xml:space="preserve"> PAGEREF _Toc68502460 \h </w:instrText>
            </w:r>
            <w:r>
              <w:rPr>
                <w:noProof/>
                <w:webHidden/>
              </w:rPr>
            </w:r>
            <w:r>
              <w:rPr>
                <w:noProof/>
                <w:webHidden/>
              </w:rPr>
              <w:fldChar w:fldCharType="separate"/>
            </w:r>
            <w:r>
              <w:rPr>
                <w:noProof/>
                <w:webHidden/>
              </w:rPr>
              <w:t>21</w:t>
            </w:r>
            <w:r>
              <w:rPr>
                <w:noProof/>
                <w:webHidden/>
              </w:rPr>
              <w:fldChar w:fldCharType="end"/>
            </w:r>
          </w:hyperlink>
        </w:p>
        <w:p w14:paraId="63743597" w14:textId="5CF76652"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1" w:history="1">
            <w:r w:rsidRPr="00604932">
              <w:rPr>
                <w:rStyle w:val="Hyperlink"/>
                <w:noProof/>
              </w:rPr>
              <w:t>5.2.7. A prática de Improvisação</w:t>
            </w:r>
            <w:r>
              <w:rPr>
                <w:noProof/>
                <w:webHidden/>
              </w:rPr>
              <w:tab/>
            </w:r>
            <w:r>
              <w:rPr>
                <w:noProof/>
                <w:webHidden/>
              </w:rPr>
              <w:fldChar w:fldCharType="begin"/>
            </w:r>
            <w:r>
              <w:rPr>
                <w:noProof/>
                <w:webHidden/>
              </w:rPr>
              <w:instrText xml:space="preserve"> PAGEREF _Toc68502461 \h </w:instrText>
            </w:r>
            <w:r>
              <w:rPr>
                <w:noProof/>
                <w:webHidden/>
              </w:rPr>
            </w:r>
            <w:r>
              <w:rPr>
                <w:noProof/>
                <w:webHidden/>
              </w:rPr>
              <w:fldChar w:fldCharType="separate"/>
            </w:r>
            <w:r>
              <w:rPr>
                <w:noProof/>
                <w:webHidden/>
              </w:rPr>
              <w:t>21</w:t>
            </w:r>
            <w:r>
              <w:rPr>
                <w:noProof/>
                <w:webHidden/>
              </w:rPr>
              <w:fldChar w:fldCharType="end"/>
            </w:r>
          </w:hyperlink>
        </w:p>
        <w:p w14:paraId="7C38BEC3" w14:textId="0990015B"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2" w:history="1">
            <w:r w:rsidRPr="00604932">
              <w:rPr>
                <w:rStyle w:val="Hyperlink"/>
                <w:noProof/>
              </w:rPr>
              <w:t>5.2.8. A prática de Reflexão</w:t>
            </w:r>
            <w:r>
              <w:rPr>
                <w:noProof/>
                <w:webHidden/>
              </w:rPr>
              <w:tab/>
            </w:r>
            <w:r>
              <w:rPr>
                <w:noProof/>
                <w:webHidden/>
              </w:rPr>
              <w:fldChar w:fldCharType="begin"/>
            </w:r>
            <w:r>
              <w:rPr>
                <w:noProof/>
                <w:webHidden/>
              </w:rPr>
              <w:instrText xml:space="preserve"> PAGEREF _Toc68502462 \h </w:instrText>
            </w:r>
            <w:r>
              <w:rPr>
                <w:noProof/>
                <w:webHidden/>
              </w:rPr>
            </w:r>
            <w:r>
              <w:rPr>
                <w:noProof/>
                <w:webHidden/>
              </w:rPr>
              <w:fldChar w:fldCharType="separate"/>
            </w:r>
            <w:r>
              <w:rPr>
                <w:noProof/>
                <w:webHidden/>
              </w:rPr>
              <w:t>21</w:t>
            </w:r>
            <w:r>
              <w:rPr>
                <w:noProof/>
                <w:webHidden/>
              </w:rPr>
              <w:fldChar w:fldCharType="end"/>
            </w:r>
          </w:hyperlink>
        </w:p>
        <w:p w14:paraId="27FB4809" w14:textId="7DA1C77E"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3" w:history="1">
            <w:r w:rsidRPr="00604932">
              <w:rPr>
                <w:rStyle w:val="Hyperlink"/>
                <w:noProof/>
              </w:rPr>
              <w:t>5.2.9. A prática de Descrição</w:t>
            </w:r>
            <w:r>
              <w:rPr>
                <w:noProof/>
                <w:webHidden/>
              </w:rPr>
              <w:tab/>
            </w:r>
            <w:r>
              <w:rPr>
                <w:noProof/>
                <w:webHidden/>
              </w:rPr>
              <w:fldChar w:fldCharType="begin"/>
            </w:r>
            <w:r>
              <w:rPr>
                <w:noProof/>
                <w:webHidden/>
              </w:rPr>
              <w:instrText xml:space="preserve"> PAGEREF _Toc68502463 \h </w:instrText>
            </w:r>
            <w:r>
              <w:rPr>
                <w:noProof/>
                <w:webHidden/>
              </w:rPr>
            </w:r>
            <w:r>
              <w:rPr>
                <w:noProof/>
                <w:webHidden/>
              </w:rPr>
              <w:fldChar w:fldCharType="separate"/>
            </w:r>
            <w:r>
              <w:rPr>
                <w:noProof/>
                <w:webHidden/>
              </w:rPr>
              <w:t>21</w:t>
            </w:r>
            <w:r>
              <w:rPr>
                <w:noProof/>
                <w:webHidden/>
              </w:rPr>
              <w:fldChar w:fldCharType="end"/>
            </w:r>
          </w:hyperlink>
        </w:p>
        <w:p w14:paraId="6E074B39" w14:textId="0BE72D53"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4" w:history="1">
            <w:r w:rsidRPr="00604932">
              <w:rPr>
                <w:rStyle w:val="Hyperlink"/>
                <w:noProof/>
              </w:rPr>
              <w:t>5.2.10. A prática de Documentação</w:t>
            </w:r>
            <w:r>
              <w:rPr>
                <w:noProof/>
                <w:webHidden/>
              </w:rPr>
              <w:tab/>
            </w:r>
            <w:r>
              <w:rPr>
                <w:noProof/>
                <w:webHidden/>
              </w:rPr>
              <w:fldChar w:fldCharType="begin"/>
            </w:r>
            <w:r>
              <w:rPr>
                <w:noProof/>
                <w:webHidden/>
              </w:rPr>
              <w:instrText xml:space="preserve"> PAGEREF _Toc68502464 \h </w:instrText>
            </w:r>
            <w:r>
              <w:rPr>
                <w:noProof/>
                <w:webHidden/>
              </w:rPr>
            </w:r>
            <w:r>
              <w:rPr>
                <w:noProof/>
                <w:webHidden/>
              </w:rPr>
              <w:fldChar w:fldCharType="separate"/>
            </w:r>
            <w:r>
              <w:rPr>
                <w:noProof/>
                <w:webHidden/>
              </w:rPr>
              <w:t>21</w:t>
            </w:r>
            <w:r>
              <w:rPr>
                <w:noProof/>
                <w:webHidden/>
              </w:rPr>
              <w:fldChar w:fldCharType="end"/>
            </w:r>
          </w:hyperlink>
        </w:p>
        <w:p w14:paraId="28DDAE43" w14:textId="1EE27413" w:rsidR="0022073F" w:rsidRDefault="0022073F">
          <w:pPr>
            <w:pStyle w:val="TOC2"/>
            <w:rPr>
              <w:rFonts w:asciiTheme="minorHAnsi" w:eastAsiaTheme="minorEastAsia" w:hAnsiTheme="minorHAnsi" w:cstheme="minorBidi"/>
              <w:smallCaps w:val="0"/>
              <w:noProof/>
              <w:sz w:val="24"/>
              <w:szCs w:val="24"/>
              <w:lang w:val="en-US"/>
            </w:rPr>
          </w:pPr>
          <w:hyperlink w:anchor="_Toc68502465" w:history="1">
            <w:r w:rsidRPr="00604932">
              <w:rPr>
                <w:rStyle w:val="Hyperlink"/>
                <w:noProof/>
              </w:rPr>
              <w:t>5.3 Apresentando nossa proposta de um modelo de contexto de práticas de PoC</w:t>
            </w:r>
            <w:r>
              <w:rPr>
                <w:noProof/>
                <w:webHidden/>
              </w:rPr>
              <w:tab/>
            </w:r>
            <w:r>
              <w:rPr>
                <w:noProof/>
                <w:webHidden/>
              </w:rPr>
              <w:fldChar w:fldCharType="begin"/>
            </w:r>
            <w:r>
              <w:rPr>
                <w:noProof/>
                <w:webHidden/>
              </w:rPr>
              <w:instrText xml:space="preserve"> PAGEREF _Toc68502465 \h </w:instrText>
            </w:r>
            <w:r>
              <w:rPr>
                <w:noProof/>
                <w:webHidden/>
              </w:rPr>
            </w:r>
            <w:r>
              <w:rPr>
                <w:noProof/>
                <w:webHidden/>
              </w:rPr>
              <w:fldChar w:fldCharType="separate"/>
            </w:r>
            <w:r>
              <w:rPr>
                <w:noProof/>
                <w:webHidden/>
              </w:rPr>
              <w:t>21</w:t>
            </w:r>
            <w:r>
              <w:rPr>
                <w:noProof/>
                <w:webHidden/>
              </w:rPr>
              <w:fldChar w:fldCharType="end"/>
            </w:r>
          </w:hyperlink>
        </w:p>
        <w:p w14:paraId="5B731130" w14:textId="65CB0413"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66" w:history="1">
            <w:r w:rsidRPr="00604932">
              <w:rPr>
                <w:rStyle w:val="Hyperlink"/>
                <w:noProof/>
              </w:rPr>
              <w:t>6. Modelos de Contexto de Práticas e a Gestão do Conhecimento</w:t>
            </w:r>
            <w:r>
              <w:rPr>
                <w:noProof/>
                <w:webHidden/>
              </w:rPr>
              <w:tab/>
            </w:r>
            <w:r>
              <w:rPr>
                <w:noProof/>
                <w:webHidden/>
              </w:rPr>
              <w:fldChar w:fldCharType="begin"/>
            </w:r>
            <w:r>
              <w:rPr>
                <w:noProof/>
                <w:webHidden/>
              </w:rPr>
              <w:instrText xml:space="preserve"> PAGEREF _Toc68502466 \h </w:instrText>
            </w:r>
            <w:r>
              <w:rPr>
                <w:noProof/>
                <w:webHidden/>
              </w:rPr>
            </w:r>
            <w:r>
              <w:rPr>
                <w:noProof/>
                <w:webHidden/>
              </w:rPr>
              <w:fldChar w:fldCharType="separate"/>
            </w:r>
            <w:r>
              <w:rPr>
                <w:noProof/>
                <w:webHidden/>
              </w:rPr>
              <w:t>22</w:t>
            </w:r>
            <w:r>
              <w:rPr>
                <w:noProof/>
                <w:webHidden/>
              </w:rPr>
              <w:fldChar w:fldCharType="end"/>
            </w:r>
          </w:hyperlink>
        </w:p>
        <w:p w14:paraId="686737E6" w14:textId="7B22ED63" w:rsidR="0022073F" w:rsidRDefault="0022073F">
          <w:pPr>
            <w:pStyle w:val="TOC2"/>
            <w:rPr>
              <w:rFonts w:asciiTheme="minorHAnsi" w:eastAsiaTheme="minorEastAsia" w:hAnsiTheme="minorHAnsi" w:cstheme="minorBidi"/>
              <w:smallCaps w:val="0"/>
              <w:noProof/>
              <w:sz w:val="24"/>
              <w:szCs w:val="24"/>
              <w:lang w:val="en-US"/>
            </w:rPr>
          </w:pPr>
          <w:hyperlink w:anchor="_Toc68502467" w:history="1">
            <w:r w:rsidRPr="00604932">
              <w:rPr>
                <w:rStyle w:val="Hyperlink"/>
                <w:noProof/>
              </w:rPr>
              <w:t>6.1 O contexto da PoC e suas redes de conhecimento</w:t>
            </w:r>
            <w:r>
              <w:rPr>
                <w:noProof/>
                <w:webHidden/>
              </w:rPr>
              <w:tab/>
            </w:r>
            <w:r>
              <w:rPr>
                <w:noProof/>
                <w:webHidden/>
              </w:rPr>
              <w:fldChar w:fldCharType="begin"/>
            </w:r>
            <w:r>
              <w:rPr>
                <w:noProof/>
                <w:webHidden/>
              </w:rPr>
              <w:instrText xml:space="preserve"> PAGEREF _Toc68502467 \h </w:instrText>
            </w:r>
            <w:r>
              <w:rPr>
                <w:noProof/>
                <w:webHidden/>
              </w:rPr>
            </w:r>
            <w:r>
              <w:rPr>
                <w:noProof/>
                <w:webHidden/>
              </w:rPr>
              <w:fldChar w:fldCharType="separate"/>
            </w:r>
            <w:r>
              <w:rPr>
                <w:noProof/>
                <w:webHidden/>
              </w:rPr>
              <w:t>22</w:t>
            </w:r>
            <w:r>
              <w:rPr>
                <w:noProof/>
                <w:webHidden/>
              </w:rPr>
              <w:fldChar w:fldCharType="end"/>
            </w:r>
          </w:hyperlink>
        </w:p>
        <w:p w14:paraId="5AD86E1C" w14:textId="4B73338C" w:rsidR="0022073F" w:rsidRDefault="0022073F">
          <w:pPr>
            <w:pStyle w:val="TOC2"/>
            <w:rPr>
              <w:rFonts w:asciiTheme="minorHAnsi" w:eastAsiaTheme="minorEastAsia" w:hAnsiTheme="minorHAnsi" w:cstheme="minorBidi"/>
              <w:smallCaps w:val="0"/>
              <w:noProof/>
              <w:sz w:val="24"/>
              <w:szCs w:val="24"/>
              <w:lang w:val="en-US"/>
            </w:rPr>
          </w:pPr>
          <w:hyperlink w:anchor="_Toc68502468" w:history="1">
            <w:r w:rsidRPr="00604932">
              <w:rPr>
                <w:rStyle w:val="Hyperlink"/>
                <w:noProof/>
              </w:rPr>
              <w:t>6.2 Apresentando as redes de conhecimento no contexto da PoC</w:t>
            </w:r>
            <w:r>
              <w:rPr>
                <w:noProof/>
                <w:webHidden/>
              </w:rPr>
              <w:tab/>
            </w:r>
            <w:r>
              <w:rPr>
                <w:noProof/>
                <w:webHidden/>
              </w:rPr>
              <w:fldChar w:fldCharType="begin"/>
            </w:r>
            <w:r>
              <w:rPr>
                <w:noProof/>
                <w:webHidden/>
              </w:rPr>
              <w:instrText xml:space="preserve"> PAGEREF _Toc68502468 \h </w:instrText>
            </w:r>
            <w:r>
              <w:rPr>
                <w:noProof/>
                <w:webHidden/>
              </w:rPr>
            </w:r>
            <w:r>
              <w:rPr>
                <w:noProof/>
                <w:webHidden/>
              </w:rPr>
              <w:fldChar w:fldCharType="separate"/>
            </w:r>
            <w:r>
              <w:rPr>
                <w:noProof/>
                <w:webHidden/>
              </w:rPr>
              <w:t>31</w:t>
            </w:r>
            <w:r>
              <w:rPr>
                <w:noProof/>
                <w:webHidden/>
              </w:rPr>
              <w:fldChar w:fldCharType="end"/>
            </w:r>
          </w:hyperlink>
        </w:p>
        <w:p w14:paraId="3C05162B" w14:textId="6E698296"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9" w:history="1">
            <w:r w:rsidRPr="00604932">
              <w:rPr>
                <w:rStyle w:val="Hyperlink"/>
                <w:noProof/>
              </w:rPr>
              <w:t>6.2.1. Um exemplo de uma rede de conhecimento baseada na prática da Exploração</w:t>
            </w:r>
            <w:r>
              <w:rPr>
                <w:noProof/>
                <w:webHidden/>
              </w:rPr>
              <w:tab/>
            </w:r>
            <w:r>
              <w:rPr>
                <w:noProof/>
                <w:webHidden/>
              </w:rPr>
              <w:fldChar w:fldCharType="begin"/>
            </w:r>
            <w:r>
              <w:rPr>
                <w:noProof/>
                <w:webHidden/>
              </w:rPr>
              <w:instrText xml:space="preserve"> PAGEREF _Toc68502469 \h </w:instrText>
            </w:r>
            <w:r>
              <w:rPr>
                <w:noProof/>
                <w:webHidden/>
              </w:rPr>
            </w:r>
            <w:r>
              <w:rPr>
                <w:noProof/>
                <w:webHidden/>
              </w:rPr>
              <w:fldChar w:fldCharType="separate"/>
            </w:r>
            <w:r>
              <w:rPr>
                <w:noProof/>
                <w:webHidden/>
              </w:rPr>
              <w:t>37</w:t>
            </w:r>
            <w:r>
              <w:rPr>
                <w:noProof/>
                <w:webHidden/>
              </w:rPr>
              <w:fldChar w:fldCharType="end"/>
            </w:r>
          </w:hyperlink>
        </w:p>
        <w:p w14:paraId="2A303BFA" w14:textId="04EB959B" w:rsidR="0022073F" w:rsidRDefault="0022073F">
          <w:pPr>
            <w:pStyle w:val="TOC2"/>
            <w:rPr>
              <w:rFonts w:asciiTheme="minorHAnsi" w:eastAsiaTheme="minorEastAsia" w:hAnsiTheme="minorHAnsi" w:cstheme="minorBidi"/>
              <w:smallCaps w:val="0"/>
              <w:noProof/>
              <w:sz w:val="24"/>
              <w:szCs w:val="24"/>
              <w:lang w:val="en-US"/>
            </w:rPr>
          </w:pPr>
          <w:hyperlink w:anchor="_Toc68502470" w:history="1">
            <w:r w:rsidRPr="00604932">
              <w:rPr>
                <w:rStyle w:val="Hyperlink"/>
                <w:noProof/>
              </w:rPr>
              <w:t>6.3 Uma teoria emprestada da Física: introduzindo a Teoria da Percolação na PoC</w:t>
            </w:r>
            <w:r>
              <w:rPr>
                <w:noProof/>
                <w:webHidden/>
              </w:rPr>
              <w:tab/>
            </w:r>
            <w:r>
              <w:rPr>
                <w:noProof/>
                <w:webHidden/>
              </w:rPr>
              <w:fldChar w:fldCharType="begin"/>
            </w:r>
            <w:r>
              <w:rPr>
                <w:noProof/>
                <w:webHidden/>
              </w:rPr>
              <w:instrText xml:space="preserve"> PAGEREF _Toc68502470 \h </w:instrText>
            </w:r>
            <w:r>
              <w:rPr>
                <w:noProof/>
                <w:webHidden/>
              </w:rPr>
            </w:r>
            <w:r>
              <w:rPr>
                <w:noProof/>
                <w:webHidden/>
              </w:rPr>
              <w:fldChar w:fldCharType="separate"/>
            </w:r>
            <w:r>
              <w:rPr>
                <w:noProof/>
                <w:webHidden/>
              </w:rPr>
              <w:t>40</w:t>
            </w:r>
            <w:r>
              <w:rPr>
                <w:noProof/>
                <w:webHidden/>
              </w:rPr>
              <w:fldChar w:fldCharType="end"/>
            </w:r>
          </w:hyperlink>
        </w:p>
        <w:p w14:paraId="17799CD2" w14:textId="71A61EE5"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1" w:history="1">
            <w:r w:rsidRPr="00604932">
              <w:rPr>
                <w:rStyle w:val="Hyperlink"/>
                <w:noProof/>
              </w:rPr>
              <w:t>6.3.1. Um exemplo do uso da Teoria da Percolação na rede de conhecimento da PoC</w:t>
            </w:r>
            <w:r>
              <w:rPr>
                <w:noProof/>
                <w:webHidden/>
              </w:rPr>
              <w:tab/>
            </w:r>
            <w:r>
              <w:rPr>
                <w:noProof/>
                <w:webHidden/>
              </w:rPr>
              <w:fldChar w:fldCharType="begin"/>
            </w:r>
            <w:r>
              <w:rPr>
                <w:noProof/>
                <w:webHidden/>
              </w:rPr>
              <w:instrText xml:space="preserve"> PAGEREF _Toc68502471 \h </w:instrText>
            </w:r>
            <w:r>
              <w:rPr>
                <w:noProof/>
                <w:webHidden/>
              </w:rPr>
            </w:r>
            <w:r>
              <w:rPr>
                <w:noProof/>
                <w:webHidden/>
              </w:rPr>
              <w:fldChar w:fldCharType="separate"/>
            </w:r>
            <w:r>
              <w:rPr>
                <w:noProof/>
                <w:webHidden/>
              </w:rPr>
              <w:t>50</w:t>
            </w:r>
            <w:r>
              <w:rPr>
                <w:noProof/>
                <w:webHidden/>
              </w:rPr>
              <w:fldChar w:fldCharType="end"/>
            </w:r>
          </w:hyperlink>
        </w:p>
        <w:p w14:paraId="2F81E434" w14:textId="365C2CDA" w:rsidR="0022073F" w:rsidRDefault="0022073F">
          <w:pPr>
            <w:pStyle w:val="TOC2"/>
            <w:rPr>
              <w:rFonts w:asciiTheme="minorHAnsi" w:eastAsiaTheme="minorEastAsia" w:hAnsiTheme="minorHAnsi" w:cstheme="minorBidi"/>
              <w:smallCaps w:val="0"/>
              <w:noProof/>
              <w:sz w:val="24"/>
              <w:szCs w:val="24"/>
              <w:lang w:val="en-US"/>
            </w:rPr>
          </w:pPr>
          <w:hyperlink w:anchor="_Toc68502472" w:history="1">
            <w:r w:rsidRPr="00604932">
              <w:rPr>
                <w:rStyle w:val="Hyperlink"/>
                <w:noProof/>
              </w:rPr>
              <w:t>6.4 A aplicabilidade das Redes de Conhecimento e a Teoria da Percolação na PoC</w:t>
            </w:r>
            <w:r>
              <w:rPr>
                <w:noProof/>
                <w:webHidden/>
              </w:rPr>
              <w:tab/>
            </w:r>
            <w:r>
              <w:rPr>
                <w:noProof/>
                <w:webHidden/>
              </w:rPr>
              <w:fldChar w:fldCharType="begin"/>
            </w:r>
            <w:r>
              <w:rPr>
                <w:noProof/>
                <w:webHidden/>
              </w:rPr>
              <w:instrText xml:space="preserve"> PAGEREF _Toc68502472 \h </w:instrText>
            </w:r>
            <w:r>
              <w:rPr>
                <w:noProof/>
                <w:webHidden/>
              </w:rPr>
            </w:r>
            <w:r>
              <w:rPr>
                <w:noProof/>
                <w:webHidden/>
              </w:rPr>
              <w:fldChar w:fldCharType="separate"/>
            </w:r>
            <w:r>
              <w:rPr>
                <w:noProof/>
                <w:webHidden/>
              </w:rPr>
              <w:t>57</w:t>
            </w:r>
            <w:r>
              <w:rPr>
                <w:noProof/>
                <w:webHidden/>
              </w:rPr>
              <w:fldChar w:fldCharType="end"/>
            </w:r>
          </w:hyperlink>
        </w:p>
        <w:p w14:paraId="251C7669" w14:textId="479010F4"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73" w:history="1">
            <w:r w:rsidRPr="00604932">
              <w:rPr>
                <w:rStyle w:val="Hyperlink"/>
                <w:noProof/>
              </w:rPr>
              <w:t>7. O Fluxo de Conhecimento na PoC</w:t>
            </w:r>
            <w:r>
              <w:rPr>
                <w:noProof/>
                <w:webHidden/>
              </w:rPr>
              <w:tab/>
            </w:r>
            <w:r>
              <w:rPr>
                <w:noProof/>
                <w:webHidden/>
              </w:rPr>
              <w:fldChar w:fldCharType="begin"/>
            </w:r>
            <w:r>
              <w:rPr>
                <w:noProof/>
                <w:webHidden/>
              </w:rPr>
              <w:instrText xml:space="preserve"> PAGEREF _Toc68502473 \h </w:instrText>
            </w:r>
            <w:r>
              <w:rPr>
                <w:noProof/>
                <w:webHidden/>
              </w:rPr>
            </w:r>
            <w:r>
              <w:rPr>
                <w:noProof/>
                <w:webHidden/>
              </w:rPr>
              <w:fldChar w:fldCharType="separate"/>
            </w:r>
            <w:r>
              <w:rPr>
                <w:noProof/>
                <w:webHidden/>
              </w:rPr>
              <w:t>59</w:t>
            </w:r>
            <w:r>
              <w:rPr>
                <w:noProof/>
                <w:webHidden/>
              </w:rPr>
              <w:fldChar w:fldCharType="end"/>
            </w:r>
          </w:hyperlink>
        </w:p>
        <w:p w14:paraId="4FF7539D" w14:textId="4AEEC7A2" w:rsidR="0022073F" w:rsidRDefault="0022073F">
          <w:pPr>
            <w:pStyle w:val="TOC2"/>
            <w:rPr>
              <w:rFonts w:asciiTheme="minorHAnsi" w:eastAsiaTheme="minorEastAsia" w:hAnsiTheme="minorHAnsi" w:cstheme="minorBidi"/>
              <w:smallCaps w:val="0"/>
              <w:noProof/>
              <w:sz w:val="24"/>
              <w:szCs w:val="24"/>
              <w:lang w:val="en-US"/>
            </w:rPr>
          </w:pPr>
          <w:hyperlink w:anchor="_Toc68502474" w:history="1">
            <w:r w:rsidRPr="00604932">
              <w:rPr>
                <w:rStyle w:val="Hyperlink"/>
                <w:noProof/>
              </w:rPr>
              <w:t>7.1 Examinando o problema de interpretação usando a hermenêutica no contexto da PoC</w:t>
            </w:r>
            <w:r>
              <w:rPr>
                <w:noProof/>
                <w:webHidden/>
              </w:rPr>
              <w:tab/>
            </w:r>
            <w:r>
              <w:rPr>
                <w:noProof/>
                <w:webHidden/>
              </w:rPr>
              <w:fldChar w:fldCharType="begin"/>
            </w:r>
            <w:r>
              <w:rPr>
                <w:noProof/>
                <w:webHidden/>
              </w:rPr>
              <w:instrText xml:space="preserve"> PAGEREF _Toc68502474 \h </w:instrText>
            </w:r>
            <w:r>
              <w:rPr>
                <w:noProof/>
                <w:webHidden/>
              </w:rPr>
            </w:r>
            <w:r>
              <w:rPr>
                <w:noProof/>
                <w:webHidden/>
              </w:rPr>
              <w:fldChar w:fldCharType="separate"/>
            </w:r>
            <w:r>
              <w:rPr>
                <w:noProof/>
                <w:webHidden/>
              </w:rPr>
              <w:t>59</w:t>
            </w:r>
            <w:r>
              <w:rPr>
                <w:noProof/>
                <w:webHidden/>
              </w:rPr>
              <w:fldChar w:fldCharType="end"/>
            </w:r>
          </w:hyperlink>
        </w:p>
        <w:p w14:paraId="5E4F9416" w14:textId="2A3BBA7D" w:rsidR="0022073F" w:rsidRDefault="0022073F">
          <w:pPr>
            <w:pStyle w:val="TOC2"/>
            <w:rPr>
              <w:rFonts w:asciiTheme="minorHAnsi" w:eastAsiaTheme="minorEastAsia" w:hAnsiTheme="minorHAnsi" w:cstheme="minorBidi"/>
              <w:smallCaps w:val="0"/>
              <w:noProof/>
              <w:sz w:val="24"/>
              <w:szCs w:val="24"/>
              <w:lang w:val="en-US"/>
            </w:rPr>
          </w:pPr>
          <w:hyperlink w:anchor="_Toc68502475" w:history="1">
            <w:r w:rsidRPr="00604932">
              <w:rPr>
                <w:rStyle w:val="Hyperlink"/>
                <w:noProof/>
              </w:rPr>
              <w:t>7.2 A hermenêutica e os cenários na PoC</w:t>
            </w:r>
            <w:r>
              <w:rPr>
                <w:noProof/>
                <w:webHidden/>
              </w:rPr>
              <w:tab/>
            </w:r>
            <w:r>
              <w:rPr>
                <w:noProof/>
                <w:webHidden/>
              </w:rPr>
              <w:fldChar w:fldCharType="begin"/>
            </w:r>
            <w:r>
              <w:rPr>
                <w:noProof/>
                <w:webHidden/>
              </w:rPr>
              <w:instrText xml:space="preserve"> PAGEREF _Toc68502475 \h </w:instrText>
            </w:r>
            <w:r>
              <w:rPr>
                <w:noProof/>
                <w:webHidden/>
              </w:rPr>
            </w:r>
            <w:r>
              <w:rPr>
                <w:noProof/>
                <w:webHidden/>
              </w:rPr>
              <w:fldChar w:fldCharType="separate"/>
            </w:r>
            <w:r>
              <w:rPr>
                <w:noProof/>
                <w:webHidden/>
              </w:rPr>
              <w:t>69</w:t>
            </w:r>
            <w:r>
              <w:rPr>
                <w:noProof/>
                <w:webHidden/>
              </w:rPr>
              <w:fldChar w:fldCharType="end"/>
            </w:r>
          </w:hyperlink>
        </w:p>
        <w:p w14:paraId="2DF0F8F8" w14:textId="65C0C337"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6" w:history="1">
            <w:r w:rsidRPr="00604932">
              <w:rPr>
                <w:rStyle w:val="Hyperlink"/>
                <w:noProof/>
              </w:rPr>
              <w:t>7.2.1. Cenário 1: os testes de resiliência no contexto da PoC</w:t>
            </w:r>
            <w:r>
              <w:rPr>
                <w:noProof/>
                <w:webHidden/>
              </w:rPr>
              <w:tab/>
            </w:r>
            <w:r>
              <w:rPr>
                <w:noProof/>
                <w:webHidden/>
              </w:rPr>
              <w:fldChar w:fldCharType="begin"/>
            </w:r>
            <w:r>
              <w:rPr>
                <w:noProof/>
                <w:webHidden/>
              </w:rPr>
              <w:instrText xml:space="preserve"> PAGEREF _Toc68502476 \h </w:instrText>
            </w:r>
            <w:r>
              <w:rPr>
                <w:noProof/>
                <w:webHidden/>
              </w:rPr>
            </w:r>
            <w:r>
              <w:rPr>
                <w:noProof/>
                <w:webHidden/>
              </w:rPr>
              <w:fldChar w:fldCharType="separate"/>
            </w:r>
            <w:r>
              <w:rPr>
                <w:noProof/>
                <w:webHidden/>
              </w:rPr>
              <w:t>72</w:t>
            </w:r>
            <w:r>
              <w:rPr>
                <w:noProof/>
                <w:webHidden/>
              </w:rPr>
              <w:fldChar w:fldCharType="end"/>
            </w:r>
          </w:hyperlink>
        </w:p>
        <w:p w14:paraId="108C07EE" w14:textId="39715934"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7" w:history="1">
            <w:r w:rsidRPr="00604932">
              <w:rPr>
                <w:rStyle w:val="Hyperlink"/>
                <w:noProof/>
              </w:rPr>
              <w:t>7.2.2. Cenário 2: o uso da média nos testes de desempenho na PoC</w:t>
            </w:r>
            <w:r>
              <w:rPr>
                <w:noProof/>
                <w:webHidden/>
              </w:rPr>
              <w:tab/>
            </w:r>
            <w:r>
              <w:rPr>
                <w:noProof/>
                <w:webHidden/>
              </w:rPr>
              <w:fldChar w:fldCharType="begin"/>
            </w:r>
            <w:r>
              <w:rPr>
                <w:noProof/>
                <w:webHidden/>
              </w:rPr>
              <w:instrText xml:space="preserve"> PAGEREF _Toc68502477 \h </w:instrText>
            </w:r>
            <w:r>
              <w:rPr>
                <w:noProof/>
                <w:webHidden/>
              </w:rPr>
            </w:r>
            <w:r>
              <w:rPr>
                <w:noProof/>
                <w:webHidden/>
              </w:rPr>
              <w:fldChar w:fldCharType="separate"/>
            </w:r>
            <w:r>
              <w:rPr>
                <w:noProof/>
                <w:webHidden/>
              </w:rPr>
              <w:t>78</w:t>
            </w:r>
            <w:r>
              <w:rPr>
                <w:noProof/>
                <w:webHidden/>
              </w:rPr>
              <w:fldChar w:fldCharType="end"/>
            </w:r>
          </w:hyperlink>
        </w:p>
        <w:p w14:paraId="6718F406" w14:textId="4C3EC759"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8" w:history="1">
            <w:r w:rsidRPr="00604932">
              <w:rPr>
                <w:rStyle w:val="Hyperlink"/>
                <w:noProof/>
              </w:rPr>
              <w:t>7.2.3. Cenário 3: lembre-se que os IOPS não são criados todos da mesma maneira</w:t>
            </w:r>
            <w:r>
              <w:rPr>
                <w:noProof/>
                <w:webHidden/>
              </w:rPr>
              <w:tab/>
            </w:r>
            <w:r>
              <w:rPr>
                <w:noProof/>
                <w:webHidden/>
              </w:rPr>
              <w:fldChar w:fldCharType="begin"/>
            </w:r>
            <w:r>
              <w:rPr>
                <w:noProof/>
                <w:webHidden/>
              </w:rPr>
              <w:instrText xml:space="preserve"> PAGEREF _Toc68502478 \h </w:instrText>
            </w:r>
            <w:r>
              <w:rPr>
                <w:noProof/>
                <w:webHidden/>
              </w:rPr>
            </w:r>
            <w:r>
              <w:rPr>
                <w:noProof/>
                <w:webHidden/>
              </w:rPr>
              <w:fldChar w:fldCharType="separate"/>
            </w:r>
            <w:r>
              <w:rPr>
                <w:noProof/>
                <w:webHidden/>
              </w:rPr>
              <w:t>81</w:t>
            </w:r>
            <w:r>
              <w:rPr>
                <w:noProof/>
                <w:webHidden/>
              </w:rPr>
              <w:fldChar w:fldCharType="end"/>
            </w:r>
          </w:hyperlink>
        </w:p>
        <w:p w14:paraId="43567DB8" w14:textId="4A314FD2"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9" w:history="1">
            <w:r w:rsidRPr="00604932">
              <w:rPr>
                <w:rStyle w:val="Hyperlink"/>
                <w:noProof/>
              </w:rPr>
              <w:t>7.2.4. Cenário 4: a dialética dos requisitos e dos resultados no contexto da PoC</w:t>
            </w:r>
            <w:r>
              <w:rPr>
                <w:noProof/>
                <w:webHidden/>
              </w:rPr>
              <w:tab/>
            </w:r>
            <w:r>
              <w:rPr>
                <w:noProof/>
                <w:webHidden/>
              </w:rPr>
              <w:fldChar w:fldCharType="begin"/>
            </w:r>
            <w:r>
              <w:rPr>
                <w:noProof/>
                <w:webHidden/>
              </w:rPr>
              <w:instrText xml:space="preserve"> PAGEREF _Toc68502479 \h </w:instrText>
            </w:r>
            <w:r>
              <w:rPr>
                <w:noProof/>
                <w:webHidden/>
              </w:rPr>
            </w:r>
            <w:r>
              <w:rPr>
                <w:noProof/>
                <w:webHidden/>
              </w:rPr>
              <w:fldChar w:fldCharType="separate"/>
            </w:r>
            <w:r>
              <w:rPr>
                <w:noProof/>
                <w:webHidden/>
              </w:rPr>
              <w:t>86</w:t>
            </w:r>
            <w:r>
              <w:rPr>
                <w:noProof/>
                <w:webHidden/>
              </w:rPr>
              <w:fldChar w:fldCharType="end"/>
            </w:r>
          </w:hyperlink>
        </w:p>
        <w:p w14:paraId="6821D921" w14:textId="7652DA13" w:rsidR="0022073F" w:rsidRDefault="002207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80" w:history="1">
            <w:r w:rsidRPr="00604932">
              <w:rPr>
                <w:rStyle w:val="Hyperlink"/>
                <w:noProof/>
              </w:rPr>
              <w:t>7.2.5. Cenário 5: as comparações no contexto da PoC</w:t>
            </w:r>
            <w:r>
              <w:rPr>
                <w:noProof/>
                <w:webHidden/>
              </w:rPr>
              <w:tab/>
            </w:r>
            <w:r>
              <w:rPr>
                <w:noProof/>
                <w:webHidden/>
              </w:rPr>
              <w:fldChar w:fldCharType="begin"/>
            </w:r>
            <w:r>
              <w:rPr>
                <w:noProof/>
                <w:webHidden/>
              </w:rPr>
              <w:instrText xml:space="preserve"> PAGEREF _Toc68502480 \h </w:instrText>
            </w:r>
            <w:r>
              <w:rPr>
                <w:noProof/>
                <w:webHidden/>
              </w:rPr>
            </w:r>
            <w:r>
              <w:rPr>
                <w:noProof/>
                <w:webHidden/>
              </w:rPr>
              <w:fldChar w:fldCharType="separate"/>
            </w:r>
            <w:r>
              <w:rPr>
                <w:noProof/>
                <w:webHidden/>
              </w:rPr>
              <w:t>89</w:t>
            </w:r>
            <w:r>
              <w:rPr>
                <w:noProof/>
                <w:webHidden/>
              </w:rPr>
              <w:fldChar w:fldCharType="end"/>
            </w:r>
          </w:hyperlink>
        </w:p>
        <w:p w14:paraId="7593A64B" w14:textId="3BD197BC" w:rsidR="0022073F" w:rsidRDefault="0022073F">
          <w:pPr>
            <w:pStyle w:val="TOC2"/>
            <w:rPr>
              <w:rFonts w:asciiTheme="minorHAnsi" w:eastAsiaTheme="minorEastAsia" w:hAnsiTheme="minorHAnsi" w:cstheme="minorBidi"/>
              <w:smallCaps w:val="0"/>
              <w:noProof/>
              <w:sz w:val="24"/>
              <w:szCs w:val="24"/>
              <w:lang w:val="en-US"/>
            </w:rPr>
          </w:pPr>
          <w:hyperlink w:anchor="_Toc68502481" w:history="1">
            <w:r w:rsidRPr="00604932">
              <w:rPr>
                <w:rStyle w:val="Hyperlink"/>
                <w:noProof/>
              </w:rPr>
              <w:t>7.3 Apresentando uma nova visão a respeito da PoC apoiados na hermenêutica</w:t>
            </w:r>
            <w:r>
              <w:rPr>
                <w:noProof/>
                <w:webHidden/>
              </w:rPr>
              <w:tab/>
            </w:r>
            <w:r>
              <w:rPr>
                <w:noProof/>
                <w:webHidden/>
              </w:rPr>
              <w:fldChar w:fldCharType="begin"/>
            </w:r>
            <w:r>
              <w:rPr>
                <w:noProof/>
                <w:webHidden/>
              </w:rPr>
              <w:instrText xml:space="preserve"> PAGEREF _Toc68502481 \h </w:instrText>
            </w:r>
            <w:r>
              <w:rPr>
                <w:noProof/>
                <w:webHidden/>
              </w:rPr>
            </w:r>
            <w:r>
              <w:rPr>
                <w:noProof/>
                <w:webHidden/>
              </w:rPr>
              <w:fldChar w:fldCharType="separate"/>
            </w:r>
            <w:r>
              <w:rPr>
                <w:noProof/>
                <w:webHidden/>
              </w:rPr>
              <w:t>94</w:t>
            </w:r>
            <w:r>
              <w:rPr>
                <w:noProof/>
                <w:webHidden/>
              </w:rPr>
              <w:fldChar w:fldCharType="end"/>
            </w:r>
          </w:hyperlink>
        </w:p>
        <w:p w14:paraId="3C5F8D3F" w14:textId="308EF774"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82" w:history="1">
            <w:r w:rsidRPr="00604932">
              <w:rPr>
                <w:rStyle w:val="Hyperlink"/>
                <w:noProof/>
              </w:rPr>
              <w:t>Considerações Finais e perspectivas de trabalhos futuros</w:t>
            </w:r>
            <w:r>
              <w:rPr>
                <w:noProof/>
                <w:webHidden/>
              </w:rPr>
              <w:tab/>
            </w:r>
            <w:r>
              <w:rPr>
                <w:noProof/>
                <w:webHidden/>
              </w:rPr>
              <w:fldChar w:fldCharType="begin"/>
            </w:r>
            <w:r>
              <w:rPr>
                <w:noProof/>
                <w:webHidden/>
              </w:rPr>
              <w:instrText xml:space="preserve"> PAGEREF _Toc68502482 \h </w:instrText>
            </w:r>
            <w:r>
              <w:rPr>
                <w:noProof/>
                <w:webHidden/>
              </w:rPr>
            </w:r>
            <w:r>
              <w:rPr>
                <w:noProof/>
                <w:webHidden/>
              </w:rPr>
              <w:fldChar w:fldCharType="separate"/>
            </w:r>
            <w:r>
              <w:rPr>
                <w:noProof/>
                <w:webHidden/>
              </w:rPr>
              <w:t>97</w:t>
            </w:r>
            <w:r>
              <w:rPr>
                <w:noProof/>
                <w:webHidden/>
              </w:rPr>
              <w:fldChar w:fldCharType="end"/>
            </w:r>
          </w:hyperlink>
        </w:p>
        <w:p w14:paraId="38BA896C" w14:textId="30C65B83" w:rsidR="0022073F" w:rsidRDefault="0022073F">
          <w:pPr>
            <w:pStyle w:val="TOC2"/>
            <w:rPr>
              <w:rFonts w:asciiTheme="minorHAnsi" w:eastAsiaTheme="minorEastAsia" w:hAnsiTheme="minorHAnsi" w:cstheme="minorBidi"/>
              <w:smallCaps w:val="0"/>
              <w:noProof/>
              <w:sz w:val="24"/>
              <w:szCs w:val="24"/>
              <w:lang w:val="en-US"/>
            </w:rPr>
          </w:pPr>
          <w:hyperlink w:anchor="_Toc68502483" w:history="1">
            <w:r w:rsidRPr="00604932">
              <w:rPr>
                <w:rStyle w:val="Hyperlink"/>
                <w:rFonts w:cs="Gill Sans"/>
                <w:noProof/>
                <w:lang w:val="pt-BR"/>
              </w:rPr>
              <w:t>o que se julga poder acontecer?</w:t>
            </w:r>
            <w:r>
              <w:rPr>
                <w:noProof/>
                <w:webHidden/>
              </w:rPr>
              <w:tab/>
            </w:r>
            <w:r>
              <w:rPr>
                <w:noProof/>
                <w:webHidden/>
              </w:rPr>
              <w:fldChar w:fldCharType="begin"/>
            </w:r>
            <w:r>
              <w:rPr>
                <w:noProof/>
                <w:webHidden/>
              </w:rPr>
              <w:instrText xml:space="preserve"> PAGEREF _Toc68502483 \h </w:instrText>
            </w:r>
            <w:r>
              <w:rPr>
                <w:noProof/>
                <w:webHidden/>
              </w:rPr>
            </w:r>
            <w:r>
              <w:rPr>
                <w:noProof/>
                <w:webHidden/>
              </w:rPr>
              <w:fldChar w:fldCharType="separate"/>
            </w:r>
            <w:r>
              <w:rPr>
                <w:noProof/>
                <w:webHidden/>
              </w:rPr>
              <w:t>97</w:t>
            </w:r>
            <w:r>
              <w:rPr>
                <w:noProof/>
                <w:webHidden/>
              </w:rPr>
              <w:fldChar w:fldCharType="end"/>
            </w:r>
          </w:hyperlink>
        </w:p>
        <w:p w14:paraId="6736BE69" w14:textId="6F022D65" w:rsidR="0022073F" w:rsidRDefault="0022073F">
          <w:pPr>
            <w:pStyle w:val="TOC2"/>
            <w:rPr>
              <w:rFonts w:asciiTheme="minorHAnsi" w:eastAsiaTheme="minorEastAsia" w:hAnsiTheme="minorHAnsi" w:cstheme="minorBidi"/>
              <w:smallCaps w:val="0"/>
              <w:noProof/>
              <w:sz w:val="24"/>
              <w:szCs w:val="24"/>
              <w:lang w:val="en-US"/>
            </w:rPr>
          </w:pPr>
          <w:hyperlink w:anchor="_Toc68502484" w:history="1">
            <w:r w:rsidRPr="00604932">
              <w:rPr>
                <w:rStyle w:val="Hyperlink"/>
                <w:rFonts w:cs="Gill Sans"/>
                <w:noProof/>
                <w:lang w:val="pt-BR"/>
              </w:rPr>
              <w:t>limites à interpretação?</w:t>
            </w:r>
            <w:r>
              <w:rPr>
                <w:noProof/>
                <w:webHidden/>
              </w:rPr>
              <w:tab/>
            </w:r>
            <w:r>
              <w:rPr>
                <w:noProof/>
                <w:webHidden/>
              </w:rPr>
              <w:fldChar w:fldCharType="begin"/>
            </w:r>
            <w:r>
              <w:rPr>
                <w:noProof/>
                <w:webHidden/>
              </w:rPr>
              <w:instrText xml:space="preserve"> PAGEREF _Toc68502484 \h </w:instrText>
            </w:r>
            <w:r>
              <w:rPr>
                <w:noProof/>
                <w:webHidden/>
              </w:rPr>
            </w:r>
            <w:r>
              <w:rPr>
                <w:noProof/>
                <w:webHidden/>
              </w:rPr>
              <w:fldChar w:fldCharType="separate"/>
            </w:r>
            <w:r>
              <w:rPr>
                <w:noProof/>
                <w:webHidden/>
              </w:rPr>
              <w:t>98</w:t>
            </w:r>
            <w:r>
              <w:rPr>
                <w:noProof/>
                <w:webHidden/>
              </w:rPr>
              <w:fldChar w:fldCharType="end"/>
            </w:r>
          </w:hyperlink>
        </w:p>
        <w:p w14:paraId="3A33BB9B" w14:textId="2C34298B" w:rsidR="0022073F" w:rsidRDefault="0022073F">
          <w:pPr>
            <w:pStyle w:val="TOC2"/>
            <w:rPr>
              <w:rFonts w:asciiTheme="minorHAnsi" w:eastAsiaTheme="minorEastAsia" w:hAnsiTheme="minorHAnsi" w:cstheme="minorBidi"/>
              <w:smallCaps w:val="0"/>
              <w:noProof/>
              <w:sz w:val="24"/>
              <w:szCs w:val="24"/>
              <w:lang w:val="en-US"/>
            </w:rPr>
          </w:pPr>
          <w:hyperlink w:anchor="_Toc68502485" w:history="1">
            <w:r w:rsidRPr="00604932">
              <w:rPr>
                <w:rStyle w:val="Hyperlink"/>
                <w:rFonts w:cs="Gill Sans"/>
                <w:noProof/>
                <w:lang w:val="pt-BR"/>
              </w:rPr>
              <w:t>O que deixou dúvidas ou requer trabalho posterior?</w:t>
            </w:r>
            <w:r>
              <w:rPr>
                <w:noProof/>
                <w:webHidden/>
              </w:rPr>
              <w:tab/>
            </w:r>
            <w:r>
              <w:rPr>
                <w:noProof/>
                <w:webHidden/>
              </w:rPr>
              <w:fldChar w:fldCharType="begin"/>
            </w:r>
            <w:r>
              <w:rPr>
                <w:noProof/>
                <w:webHidden/>
              </w:rPr>
              <w:instrText xml:space="preserve"> PAGEREF _Toc68502485 \h </w:instrText>
            </w:r>
            <w:r>
              <w:rPr>
                <w:noProof/>
                <w:webHidden/>
              </w:rPr>
            </w:r>
            <w:r>
              <w:rPr>
                <w:noProof/>
                <w:webHidden/>
              </w:rPr>
              <w:fldChar w:fldCharType="separate"/>
            </w:r>
            <w:r>
              <w:rPr>
                <w:noProof/>
                <w:webHidden/>
              </w:rPr>
              <w:t>99</w:t>
            </w:r>
            <w:r>
              <w:rPr>
                <w:noProof/>
                <w:webHidden/>
              </w:rPr>
              <w:fldChar w:fldCharType="end"/>
            </w:r>
          </w:hyperlink>
        </w:p>
        <w:p w14:paraId="6DB0EDA4" w14:textId="3CA6AB8E"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86" w:history="1">
            <w:r w:rsidRPr="00604932">
              <w:rPr>
                <w:rStyle w:val="Hyperlink"/>
                <w:rFonts w:cs="Gill Sans"/>
                <w:noProof/>
                <w:lang w:val="pt-BR"/>
              </w:rPr>
              <w:t>Referências Bibliográficas</w:t>
            </w:r>
            <w:r>
              <w:rPr>
                <w:noProof/>
                <w:webHidden/>
              </w:rPr>
              <w:tab/>
            </w:r>
            <w:r>
              <w:rPr>
                <w:noProof/>
                <w:webHidden/>
              </w:rPr>
              <w:fldChar w:fldCharType="begin"/>
            </w:r>
            <w:r>
              <w:rPr>
                <w:noProof/>
                <w:webHidden/>
              </w:rPr>
              <w:instrText xml:space="preserve"> PAGEREF _Toc68502486 \h </w:instrText>
            </w:r>
            <w:r>
              <w:rPr>
                <w:noProof/>
                <w:webHidden/>
              </w:rPr>
            </w:r>
            <w:r>
              <w:rPr>
                <w:noProof/>
                <w:webHidden/>
              </w:rPr>
              <w:fldChar w:fldCharType="separate"/>
            </w:r>
            <w:r>
              <w:rPr>
                <w:noProof/>
                <w:webHidden/>
              </w:rPr>
              <w:t>100</w:t>
            </w:r>
            <w:r>
              <w:rPr>
                <w:noProof/>
                <w:webHidden/>
              </w:rPr>
              <w:fldChar w:fldCharType="end"/>
            </w:r>
          </w:hyperlink>
        </w:p>
        <w:p w14:paraId="37999F98" w14:textId="0EEA9E4B" w:rsidR="0022073F" w:rsidRDefault="0022073F">
          <w:pPr>
            <w:pStyle w:val="TOC1"/>
            <w:rPr>
              <w:rFonts w:asciiTheme="minorHAnsi" w:eastAsiaTheme="minorEastAsia" w:hAnsiTheme="minorHAnsi" w:cstheme="minorBidi"/>
              <w:b w:val="0"/>
              <w:bCs w:val="0"/>
              <w:caps w:val="0"/>
              <w:noProof/>
              <w:sz w:val="24"/>
              <w:szCs w:val="24"/>
              <w:lang w:val="en-US"/>
            </w:rPr>
          </w:pPr>
          <w:hyperlink w:anchor="_Toc68502487" w:history="1">
            <w:r w:rsidRPr="00604932">
              <w:rPr>
                <w:rStyle w:val="Hyperlink"/>
                <w:rFonts w:cs="Gill Sans"/>
                <w:noProof/>
                <w:lang w:val="pt-BR"/>
              </w:rPr>
              <w:t>Anexos</w:t>
            </w:r>
            <w:r>
              <w:rPr>
                <w:noProof/>
                <w:webHidden/>
              </w:rPr>
              <w:tab/>
            </w:r>
            <w:r>
              <w:rPr>
                <w:noProof/>
                <w:webHidden/>
              </w:rPr>
              <w:fldChar w:fldCharType="begin"/>
            </w:r>
            <w:r>
              <w:rPr>
                <w:noProof/>
                <w:webHidden/>
              </w:rPr>
              <w:instrText xml:space="preserve"> PAGEREF _Toc68502487 \h </w:instrText>
            </w:r>
            <w:r>
              <w:rPr>
                <w:noProof/>
                <w:webHidden/>
              </w:rPr>
            </w:r>
            <w:r>
              <w:rPr>
                <w:noProof/>
                <w:webHidden/>
              </w:rPr>
              <w:fldChar w:fldCharType="separate"/>
            </w:r>
            <w:r>
              <w:rPr>
                <w:noProof/>
                <w:webHidden/>
              </w:rPr>
              <w:t>104</w:t>
            </w:r>
            <w:r>
              <w:rPr>
                <w:noProof/>
                <w:webHidden/>
              </w:rPr>
              <w:fldChar w:fldCharType="end"/>
            </w:r>
          </w:hyperlink>
        </w:p>
        <w:p w14:paraId="1B8C5D2B" w14:textId="6260734A" w:rsidR="0022073F" w:rsidRDefault="0022073F">
          <w:pPr>
            <w:pStyle w:val="TOC2"/>
            <w:rPr>
              <w:rFonts w:asciiTheme="minorHAnsi" w:eastAsiaTheme="minorEastAsia" w:hAnsiTheme="minorHAnsi" w:cstheme="minorBidi"/>
              <w:smallCaps w:val="0"/>
              <w:noProof/>
              <w:sz w:val="24"/>
              <w:szCs w:val="24"/>
              <w:lang w:val="en-US"/>
            </w:rPr>
          </w:pPr>
          <w:hyperlink w:anchor="_Toc68502488" w:history="1">
            <w:r w:rsidRPr="00604932">
              <w:rPr>
                <w:rStyle w:val="Hyperlink"/>
                <w:rFonts w:cs="Gill Sans"/>
                <w:noProof/>
                <w:lang w:val="pt-BR"/>
              </w:rPr>
              <w:t>As onze entrevistas no contexto da PoC</w:t>
            </w:r>
            <w:r>
              <w:rPr>
                <w:noProof/>
                <w:webHidden/>
              </w:rPr>
              <w:tab/>
            </w:r>
            <w:r>
              <w:rPr>
                <w:noProof/>
                <w:webHidden/>
              </w:rPr>
              <w:fldChar w:fldCharType="begin"/>
            </w:r>
            <w:r>
              <w:rPr>
                <w:noProof/>
                <w:webHidden/>
              </w:rPr>
              <w:instrText xml:space="preserve"> PAGEREF _Toc68502488 \h </w:instrText>
            </w:r>
            <w:r>
              <w:rPr>
                <w:noProof/>
                <w:webHidden/>
              </w:rPr>
            </w:r>
            <w:r>
              <w:rPr>
                <w:noProof/>
                <w:webHidden/>
              </w:rPr>
              <w:fldChar w:fldCharType="separate"/>
            </w:r>
            <w:r>
              <w:rPr>
                <w:noProof/>
                <w:webHidden/>
              </w:rPr>
              <w:t>104</w:t>
            </w:r>
            <w:r>
              <w:rPr>
                <w:noProof/>
                <w:webHidden/>
              </w:rPr>
              <w:fldChar w:fldCharType="end"/>
            </w:r>
          </w:hyperlink>
        </w:p>
        <w:p w14:paraId="72DEF104" w14:textId="73B4371B" w:rsidR="0022073F" w:rsidRDefault="0022073F">
          <w:pPr>
            <w:pStyle w:val="TOC2"/>
            <w:rPr>
              <w:rFonts w:asciiTheme="minorHAnsi" w:eastAsiaTheme="minorEastAsia" w:hAnsiTheme="minorHAnsi" w:cstheme="minorBidi"/>
              <w:smallCaps w:val="0"/>
              <w:noProof/>
              <w:sz w:val="24"/>
              <w:szCs w:val="24"/>
              <w:lang w:val="en-US"/>
            </w:rPr>
          </w:pPr>
          <w:hyperlink w:anchor="_Toc68502489" w:history="1">
            <w:r w:rsidRPr="00604932">
              <w:rPr>
                <w:rStyle w:val="Hyperlink"/>
                <w:rFonts w:cs="Gill Sans"/>
                <w:noProof/>
                <w:lang w:val="pt-BR"/>
              </w:rPr>
              <w:t>Os cinco esboços teóricos no contexto da PoC</w:t>
            </w:r>
            <w:r>
              <w:rPr>
                <w:noProof/>
                <w:webHidden/>
              </w:rPr>
              <w:tab/>
            </w:r>
            <w:r>
              <w:rPr>
                <w:noProof/>
                <w:webHidden/>
              </w:rPr>
              <w:fldChar w:fldCharType="begin"/>
            </w:r>
            <w:r>
              <w:rPr>
                <w:noProof/>
                <w:webHidden/>
              </w:rPr>
              <w:instrText xml:space="preserve"> PAGEREF _Toc68502489 \h </w:instrText>
            </w:r>
            <w:r>
              <w:rPr>
                <w:noProof/>
                <w:webHidden/>
              </w:rPr>
            </w:r>
            <w:r>
              <w:rPr>
                <w:noProof/>
                <w:webHidden/>
              </w:rPr>
              <w:fldChar w:fldCharType="separate"/>
            </w:r>
            <w:r>
              <w:rPr>
                <w:noProof/>
                <w:webHidden/>
              </w:rPr>
              <w:t>166</w:t>
            </w:r>
            <w:r>
              <w:rPr>
                <w:noProof/>
                <w:webHidden/>
              </w:rPr>
              <w:fldChar w:fldCharType="end"/>
            </w:r>
          </w:hyperlink>
        </w:p>
        <w:p w14:paraId="6DD121B5" w14:textId="79AE674D" w:rsidR="0022073F" w:rsidRDefault="0022073F">
          <w:pPr>
            <w:pStyle w:val="TOC2"/>
            <w:rPr>
              <w:rFonts w:asciiTheme="minorHAnsi" w:eastAsiaTheme="minorEastAsia" w:hAnsiTheme="minorHAnsi" w:cstheme="minorBidi"/>
              <w:smallCaps w:val="0"/>
              <w:noProof/>
              <w:sz w:val="24"/>
              <w:szCs w:val="24"/>
              <w:lang w:val="en-US"/>
            </w:rPr>
          </w:pPr>
          <w:hyperlink w:anchor="_Toc68502490" w:history="1">
            <w:r w:rsidRPr="00604932">
              <w:rPr>
                <w:rStyle w:val="Hyperlink"/>
                <w:rFonts w:cs="Gill Sans"/>
                <w:noProof/>
                <w:lang w:val="pt-BR"/>
              </w:rPr>
              <w:t>O modelo de contexto e sua rede de conhecimento baseada na estrutura da atividade</w:t>
            </w:r>
            <w:r>
              <w:rPr>
                <w:noProof/>
                <w:webHidden/>
              </w:rPr>
              <w:tab/>
            </w:r>
            <w:r>
              <w:rPr>
                <w:noProof/>
                <w:webHidden/>
              </w:rPr>
              <w:fldChar w:fldCharType="begin"/>
            </w:r>
            <w:r>
              <w:rPr>
                <w:noProof/>
                <w:webHidden/>
              </w:rPr>
              <w:instrText xml:space="preserve"> PAGEREF _Toc68502490 \h </w:instrText>
            </w:r>
            <w:r>
              <w:rPr>
                <w:noProof/>
                <w:webHidden/>
              </w:rPr>
            </w:r>
            <w:r>
              <w:rPr>
                <w:noProof/>
                <w:webHidden/>
              </w:rPr>
              <w:fldChar w:fldCharType="separate"/>
            </w:r>
            <w:r>
              <w:rPr>
                <w:noProof/>
                <w:webHidden/>
              </w:rPr>
              <w:t>171</w:t>
            </w:r>
            <w:r>
              <w:rPr>
                <w:noProof/>
                <w:webHidden/>
              </w:rPr>
              <w:fldChar w:fldCharType="end"/>
            </w:r>
          </w:hyperlink>
        </w:p>
        <w:p w14:paraId="0B071551" w14:textId="4BD66595" w:rsidR="0022073F" w:rsidRDefault="0022073F">
          <w:pPr>
            <w:pStyle w:val="TOC2"/>
            <w:rPr>
              <w:rFonts w:asciiTheme="minorHAnsi" w:eastAsiaTheme="minorEastAsia" w:hAnsiTheme="minorHAnsi" w:cstheme="minorBidi"/>
              <w:smallCaps w:val="0"/>
              <w:noProof/>
              <w:sz w:val="24"/>
              <w:szCs w:val="24"/>
              <w:lang w:val="en-US"/>
            </w:rPr>
          </w:pPr>
          <w:hyperlink w:anchor="_Toc68502491" w:history="1">
            <w:r w:rsidRPr="00604932">
              <w:rPr>
                <w:rStyle w:val="Hyperlink"/>
                <w:rFonts w:cs="Gill Sans"/>
                <w:noProof/>
                <w:lang w:val="pt-BR"/>
              </w:rPr>
              <w:t>A rede completa de conhecimento no contexto da PoC</w:t>
            </w:r>
            <w:r>
              <w:rPr>
                <w:noProof/>
                <w:webHidden/>
              </w:rPr>
              <w:tab/>
            </w:r>
            <w:r>
              <w:rPr>
                <w:noProof/>
                <w:webHidden/>
              </w:rPr>
              <w:fldChar w:fldCharType="begin"/>
            </w:r>
            <w:r>
              <w:rPr>
                <w:noProof/>
                <w:webHidden/>
              </w:rPr>
              <w:instrText xml:space="preserve"> PAGEREF _Toc68502491 \h </w:instrText>
            </w:r>
            <w:r>
              <w:rPr>
                <w:noProof/>
                <w:webHidden/>
              </w:rPr>
            </w:r>
            <w:r>
              <w:rPr>
                <w:noProof/>
                <w:webHidden/>
              </w:rPr>
              <w:fldChar w:fldCharType="separate"/>
            </w:r>
            <w:r>
              <w:rPr>
                <w:noProof/>
                <w:webHidden/>
              </w:rPr>
              <w:t>176</w:t>
            </w:r>
            <w:r>
              <w:rPr>
                <w:noProof/>
                <w:webHidden/>
              </w:rPr>
              <w:fldChar w:fldCharType="end"/>
            </w:r>
          </w:hyperlink>
        </w:p>
        <w:p w14:paraId="47C1F4B2" w14:textId="29C981F2" w:rsidR="003C7681" w:rsidRPr="0050469B" w:rsidRDefault="00D36A25" w:rsidP="00D36A25">
          <w:pPr>
            <w:pStyle w:val="TOC1"/>
            <w:rPr>
              <w:noProof/>
            </w:rPr>
          </w:pPr>
          <w:r>
            <w:lastRenderedPageBreak/>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8"/>
          <w:headerReference w:type="default" r:id="rId19"/>
          <w:footerReference w:type="even" r:id="rId20"/>
          <w:footerReference w:type="default" r:id="rId21"/>
          <w:pgSz w:w="11900" w:h="16820"/>
          <w:pgMar w:top="1440" w:right="1457" w:bottom="1355" w:left="1797" w:header="720" w:footer="680" w:gutter="0"/>
          <w:cols w:space="720"/>
          <w:docGrid w:linePitch="360"/>
        </w:sectPr>
      </w:pPr>
      <w:bookmarkStart w:id="1595" w:name="_Toc13052669"/>
      <w:bookmarkStart w:id="1596" w:name="_Toc13053029"/>
      <w:bookmarkStart w:id="1597" w:name="_Toc13053118"/>
      <w:bookmarkStart w:id="1598" w:name="_Toc41897395"/>
      <w:bookmarkStart w:id="1599" w:name="_Toc506450680"/>
      <w:bookmarkStart w:id="1600"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601" w:name="_Toc68502426"/>
      <w:r w:rsidRPr="0050469B">
        <w:rPr>
          <w:rFonts w:ascii="Gill Sans" w:hAnsi="Gill Sans" w:cs="Gill Sans" w:hint="cs"/>
          <w:color w:val="000000" w:themeColor="text1"/>
          <w:sz w:val="40"/>
          <w:szCs w:val="40"/>
          <w:lang w:val="pt-BR"/>
        </w:rPr>
        <w:t>Introdução</w:t>
      </w:r>
      <w:bookmarkEnd w:id="1595"/>
      <w:bookmarkEnd w:id="1596"/>
      <w:bookmarkEnd w:id="1597"/>
      <w:bookmarkEnd w:id="1598"/>
      <w:bookmarkEnd w:id="1601"/>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2" w:name="_Toc13052670"/>
      <w:bookmarkStart w:id="1603" w:name="_Toc13053030"/>
      <w:bookmarkStart w:id="1604" w:name="_Toc13053119"/>
      <w:bookmarkStart w:id="1605" w:name="_Toc41897396"/>
      <w:bookmarkStart w:id="1606" w:name="_Toc68502427"/>
      <w:r w:rsidRPr="0050469B">
        <w:rPr>
          <w:rFonts w:ascii="Gill Sans" w:hAnsi="Gill Sans" w:cs="Gill Sans" w:hint="cs"/>
          <w:b w:val="0"/>
          <w:color w:val="000000" w:themeColor="text1"/>
          <w:sz w:val="36"/>
          <w:szCs w:val="36"/>
          <w:lang w:val="pt-BR"/>
        </w:rPr>
        <w:t>enquadrament</w:t>
      </w:r>
      <w:bookmarkEnd w:id="1602"/>
      <w:bookmarkEnd w:id="1603"/>
      <w:bookmarkEnd w:id="1604"/>
      <w:bookmarkEnd w:id="1605"/>
      <w:r w:rsidR="007B05C1">
        <w:rPr>
          <w:rFonts w:ascii="Gill Sans" w:hAnsi="Gill Sans" w:cs="Gill Sans"/>
          <w:b w:val="0"/>
          <w:color w:val="000000" w:themeColor="text1"/>
          <w:sz w:val="36"/>
          <w:szCs w:val="36"/>
          <w:lang w:val="pt-BR"/>
        </w:rPr>
        <w:t>o</w:t>
      </w:r>
      <w:bookmarkEnd w:id="1606"/>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7" w:name="_Toc13052671"/>
      <w:bookmarkStart w:id="1608" w:name="_Toc13053031"/>
      <w:bookmarkStart w:id="1609" w:name="_Toc13053120"/>
      <w:bookmarkStart w:id="1610" w:name="_Toc41897397"/>
      <w:bookmarkStart w:id="1611" w:name="_Toc68502428"/>
      <w:r w:rsidRPr="0050469B">
        <w:rPr>
          <w:rFonts w:ascii="Gill Sans" w:hAnsi="Gill Sans" w:cs="Gill Sans" w:hint="cs"/>
          <w:b w:val="0"/>
          <w:color w:val="000000" w:themeColor="text1"/>
          <w:sz w:val="36"/>
          <w:szCs w:val="36"/>
          <w:lang w:val="pt-BR"/>
        </w:rPr>
        <w:t>motivação</w:t>
      </w:r>
      <w:bookmarkEnd w:id="1607"/>
      <w:bookmarkEnd w:id="1608"/>
      <w:bookmarkEnd w:id="1609"/>
      <w:bookmarkEnd w:id="1610"/>
      <w:bookmarkEnd w:id="1611"/>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2" w:name="_Toc13052672"/>
      <w:bookmarkStart w:id="1613" w:name="_Toc13053032"/>
      <w:bookmarkStart w:id="1614" w:name="_Toc13053121"/>
      <w:bookmarkStart w:id="1615" w:name="_Toc41897398"/>
      <w:bookmarkStart w:id="1616" w:name="_Toc68502429"/>
      <w:r w:rsidRPr="0050469B">
        <w:rPr>
          <w:rFonts w:ascii="Gill Sans" w:hAnsi="Gill Sans" w:cs="Gill Sans" w:hint="cs"/>
          <w:b w:val="0"/>
          <w:color w:val="000000" w:themeColor="text1"/>
          <w:sz w:val="36"/>
          <w:szCs w:val="36"/>
          <w:lang w:val="pt-BR"/>
        </w:rPr>
        <w:t>objetivo/questã</w:t>
      </w:r>
      <w:bookmarkEnd w:id="1612"/>
      <w:bookmarkEnd w:id="1613"/>
      <w:bookmarkEnd w:id="1614"/>
      <w:r w:rsidR="003A66D7" w:rsidRPr="0050469B">
        <w:rPr>
          <w:rFonts w:ascii="Gill Sans" w:hAnsi="Gill Sans" w:cs="Gill Sans"/>
          <w:b w:val="0"/>
          <w:color w:val="000000" w:themeColor="text1"/>
          <w:sz w:val="36"/>
          <w:szCs w:val="36"/>
          <w:lang w:val="pt-BR"/>
        </w:rPr>
        <w:t>o</w:t>
      </w:r>
      <w:bookmarkEnd w:id="1615"/>
      <w:bookmarkEnd w:id="1616"/>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7" w:name="_Toc13052674"/>
      <w:bookmarkStart w:id="1618" w:name="_Toc13053034"/>
      <w:bookmarkStart w:id="1619" w:name="_Toc13053123"/>
      <w:bookmarkStart w:id="1620" w:name="_Toc41897399"/>
      <w:bookmarkStart w:id="1621" w:name="_Toc68502430"/>
      <w:r w:rsidRPr="0050469B">
        <w:rPr>
          <w:rFonts w:ascii="Gill Sans" w:hAnsi="Gill Sans" w:cs="Gill Sans" w:hint="cs"/>
          <w:b w:val="0"/>
          <w:color w:val="000000" w:themeColor="text1"/>
          <w:sz w:val="36"/>
          <w:szCs w:val="36"/>
          <w:lang w:val="pt-BR"/>
        </w:rPr>
        <w:t>súmula do conhecimento novo</w:t>
      </w:r>
      <w:bookmarkEnd w:id="1617"/>
      <w:bookmarkEnd w:id="1618"/>
      <w:bookmarkEnd w:id="1619"/>
      <w:bookmarkEnd w:id="1620"/>
      <w:bookmarkEnd w:id="1621"/>
    </w:p>
    <w:p w14:paraId="0A7163B9" w14:textId="5B19AF8E" w:rsidR="00317252" w:rsidRPr="0050469B" w:rsidRDefault="00317252" w:rsidP="00317252">
      <w:pPr>
        <w:pStyle w:val="Heading2"/>
        <w:spacing w:before="0"/>
        <w:rPr>
          <w:color w:val="000000" w:themeColor="text1"/>
          <w:lang w:val="pt-BR"/>
        </w:rPr>
      </w:pPr>
      <w:bookmarkStart w:id="1622" w:name="_Toc13052675"/>
      <w:bookmarkStart w:id="1623" w:name="_Toc13053035"/>
      <w:bookmarkStart w:id="1624" w:name="_Toc13053124"/>
      <w:bookmarkStart w:id="1625" w:name="_Toc41897400"/>
      <w:bookmarkStart w:id="1626" w:name="_Toc68502431"/>
      <w:r w:rsidRPr="0050469B">
        <w:rPr>
          <w:rFonts w:ascii="Gill Sans" w:hAnsi="Gill Sans" w:cs="Gill Sans" w:hint="cs"/>
          <w:b w:val="0"/>
          <w:color w:val="000000" w:themeColor="text1"/>
          <w:sz w:val="36"/>
          <w:szCs w:val="36"/>
          <w:lang w:val="pt-BR"/>
        </w:rPr>
        <w:t>o que está a segui</w:t>
      </w:r>
      <w:bookmarkEnd w:id="1622"/>
      <w:bookmarkEnd w:id="1623"/>
      <w:bookmarkEnd w:id="1624"/>
      <w:bookmarkEnd w:id="1625"/>
      <w:r w:rsidR="00550ADE">
        <w:rPr>
          <w:rFonts w:ascii="Gill Sans" w:hAnsi="Gill Sans" w:cs="Gill Sans"/>
          <w:b w:val="0"/>
          <w:color w:val="000000" w:themeColor="text1"/>
          <w:sz w:val="36"/>
          <w:szCs w:val="36"/>
          <w:lang w:val="pt-BR"/>
        </w:rPr>
        <w:t>r</w:t>
      </w:r>
      <w:bookmarkEnd w:id="1626"/>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9FE62B4" w:rsidR="001D79D6" w:rsidRPr="0050469B" w:rsidRDefault="001D79D6" w:rsidP="00CF152D">
      <w:pPr>
        <w:pStyle w:val="Tese-Heading1"/>
      </w:pPr>
      <w:bookmarkStart w:id="1627" w:name="_Toc13052676"/>
      <w:bookmarkStart w:id="1628" w:name="_Toc13053036"/>
      <w:bookmarkStart w:id="1629" w:name="_Toc13053125"/>
      <w:bookmarkStart w:id="1630" w:name="_Toc41897401"/>
      <w:bookmarkStart w:id="1631" w:name="_Toc68502432"/>
      <w:r w:rsidRPr="0050469B">
        <w:lastRenderedPageBreak/>
        <w:t>1</w:t>
      </w:r>
      <w:r w:rsidR="00541015" w:rsidRPr="0050469B">
        <w:t>.</w:t>
      </w:r>
      <w:r w:rsidRPr="0050469B">
        <w:t xml:space="preserve"> </w:t>
      </w:r>
      <w:bookmarkEnd w:id="1599"/>
      <w:bookmarkEnd w:id="1600"/>
      <w:r w:rsidR="00507DDE" w:rsidRPr="0050469B">
        <w:t xml:space="preserve">O </w:t>
      </w:r>
      <w:r w:rsidR="002C4443" w:rsidRPr="0050469B">
        <w:t>Contexto da Prova de Conceito</w:t>
      </w:r>
      <w:bookmarkEnd w:id="1627"/>
      <w:bookmarkEnd w:id="1628"/>
      <w:bookmarkEnd w:id="1629"/>
      <w:bookmarkEnd w:id="1630"/>
      <w:r w:rsidR="005309C9" w:rsidRPr="0050469B">
        <w:t xml:space="preserve"> (PoC)</w:t>
      </w:r>
      <w:bookmarkEnd w:id="1631"/>
    </w:p>
    <w:p w14:paraId="4E3CF7F1" w14:textId="7D940199" w:rsidR="002731A5" w:rsidRPr="0050469B" w:rsidRDefault="00C9328B" w:rsidP="00CF152D">
      <w:pPr>
        <w:pStyle w:val="Tese-Introduo-Captulo"/>
      </w:pPr>
      <w:bookmarkStart w:id="1632" w:name="_Toc506450681"/>
      <w:bookmarkStart w:id="1633" w:name="_Toc512804494"/>
      <w:bookmarkStart w:id="1634" w:name="OLE_LINK164"/>
      <w:bookmarkStart w:id="1635" w:name="OLE_LINK439"/>
      <w:r w:rsidRPr="0050469B">
        <w:t xml:space="preserve">Este </w:t>
      </w:r>
    </w:p>
    <w:p w14:paraId="4CF19AA1" w14:textId="19C14D32" w:rsidR="002731A5" w:rsidRPr="0050469B" w:rsidRDefault="00E70DAF" w:rsidP="00CF152D">
      <w:pPr>
        <w:pStyle w:val="Tese-Heading2"/>
        <w:rPr>
          <w:b/>
        </w:rPr>
      </w:pPr>
      <w:bookmarkStart w:id="1636" w:name="_Toc13052677"/>
      <w:bookmarkStart w:id="1637" w:name="_Toc13053037"/>
      <w:bookmarkStart w:id="1638" w:name="_Toc13053126"/>
      <w:bookmarkStart w:id="1639" w:name="_Toc41897402"/>
      <w:bookmarkStart w:id="1640" w:name="_Toc68502433"/>
      <w:r w:rsidRPr="0050469B">
        <w:rPr>
          <w:rFonts w:hint="cs"/>
        </w:rPr>
        <w:t xml:space="preserve">1.1. </w:t>
      </w:r>
      <w:r w:rsidRPr="0050469B">
        <w:t xml:space="preserve">A </w:t>
      </w:r>
      <w:r w:rsidR="005309C9" w:rsidRPr="0050469B">
        <w:t xml:space="preserve">PoC </w:t>
      </w:r>
      <w:r w:rsidR="00A504F6" w:rsidRPr="0050469B">
        <w:t>– uma introdução</w:t>
      </w:r>
      <w:bookmarkEnd w:id="1636"/>
      <w:bookmarkEnd w:id="1637"/>
      <w:bookmarkEnd w:id="1638"/>
      <w:bookmarkEnd w:id="1639"/>
      <w:bookmarkEnd w:id="1640"/>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41" w:name="_Toc13052678"/>
      <w:bookmarkStart w:id="1642" w:name="_Toc13053038"/>
      <w:bookmarkStart w:id="1643" w:name="_Toc13053127"/>
      <w:bookmarkStart w:id="1644" w:name="_Toc41897403"/>
      <w:bookmarkStart w:id="1645" w:name="_Toc68502434"/>
      <w:r w:rsidRPr="0050469B">
        <w:t xml:space="preserve">1.2. A </w:t>
      </w:r>
      <w:r w:rsidR="005309C9" w:rsidRPr="0050469B">
        <w:t>PoC</w:t>
      </w:r>
      <w:r w:rsidRPr="0050469B">
        <w:t xml:space="preserve"> e sua aplicabilidade</w:t>
      </w:r>
      <w:bookmarkEnd w:id="1641"/>
      <w:bookmarkEnd w:id="1642"/>
      <w:bookmarkEnd w:id="1643"/>
      <w:bookmarkEnd w:id="1644"/>
      <w:bookmarkEnd w:id="1645"/>
    </w:p>
    <w:p w14:paraId="02096041" w14:textId="24BF820D" w:rsidR="00C56E2C" w:rsidRPr="0050469B" w:rsidRDefault="00B35DC8" w:rsidP="00C61741">
      <w:pPr>
        <w:pStyle w:val="Tese-Normal"/>
        <w:rPr>
          <w:noProof/>
        </w:rPr>
      </w:pPr>
      <w:bookmarkStart w:id="1646" w:name="OLE_LINK274"/>
      <w:bookmarkStart w:id="1647" w:name="OLE_LINK97"/>
      <w:bookmarkStart w:id="1648" w:name="OLE_LINK88"/>
      <w:bookmarkStart w:id="1649" w:name="OLE_LINK250"/>
      <w:bookmarkStart w:id="1650" w:name="OLE_LINK249"/>
      <w:bookmarkStart w:id="1651" w:name="OLE_LINK246"/>
      <w:bookmarkEnd w:id="1646"/>
      <w:bookmarkEnd w:id="1647"/>
      <w:bookmarkEnd w:id="1648"/>
      <w:r w:rsidRPr="0050469B">
        <w:t xml:space="preserve">A PoC </w:t>
      </w:r>
      <w:bookmarkEnd w:id="1649"/>
      <w:bookmarkEnd w:id="1650"/>
      <w:bookmarkEnd w:id="1651"/>
    </w:p>
    <w:p w14:paraId="73E9711C" w14:textId="38814FF6" w:rsidR="00AC36C9" w:rsidRPr="0050469B" w:rsidRDefault="00C56E2C" w:rsidP="002A0895">
      <w:pPr>
        <w:pStyle w:val="Tese-Heading2"/>
      </w:pPr>
      <w:bookmarkStart w:id="1652" w:name="_Toc13052679"/>
      <w:bookmarkStart w:id="1653" w:name="_Toc13053039"/>
      <w:bookmarkStart w:id="1654" w:name="_Toc13053128"/>
      <w:bookmarkStart w:id="1655" w:name="_Toc41897404"/>
      <w:bookmarkStart w:id="1656" w:name="_Toc68502435"/>
      <w:r w:rsidRPr="0050469B">
        <w:t xml:space="preserve">1.3. A </w:t>
      </w:r>
      <w:r w:rsidR="005309C9" w:rsidRPr="0050469B">
        <w:t>PoC</w:t>
      </w:r>
      <w:r w:rsidRPr="0050469B">
        <w:t xml:space="preserve"> e os Sistemas de Informação</w:t>
      </w:r>
      <w:bookmarkStart w:id="1657" w:name="OLE_LINK109"/>
      <w:bookmarkStart w:id="1658" w:name="OLE_LINK95"/>
      <w:bookmarkStart w:id="1659" w:name="OLE_LINK238"/>
      <w:bookmarkStart w:id="1660" w:name="OLE_LINK96"/>
      <w:bookmarkStart w:id="1661" w:name="OLE_LINK279"/>
      <w:bookmarkStart w:id="1662" w:name="OLE_LINK46"/>
      <w:bookmarkStart w:id="1663" w:name="OLE_LINK467"/>
      <w:bookmarkEnd w:id="1652"/>
      <w:bookmarkEnd w:id="1653"/>
      <w:bookmarkEnd w:id="1654"/>
      <w:bookmarkEnd w:id="1655"/>
      <w:bookmarkEnd w:id="1656"/>
    </w:p>
    <w:p w14:paraId="13B9BB36" w14:textId="69596472" w:rsidR="00C61741" w:rsidRPr="0050469B" w:rsidRDefault="00BB1D70" w:rsidP="00C61741">
      <w:pPr>
        <w:pStyle w:val="Tese-Normal"/>
        <w:rPr>
          <w:noProof/>
        </w:rPr>
      </w:pPr>
      <w:bookmarkStart w:id="1664" w:name="_Toc13052680"/>
      <w:bookmarkStart w:id="1665" w:name="_Toc13053040"/>
      <w:bookmarkStart w:id="1666" w:name="_Toc13053129"/>
      <w:bookmarkEnd w:id="1657"/>
      <w:bookmarkEnd w:id="1658"/>
      <w:bookmarkEnd w:id="1659"/>
      <w:bookmarkEnd w:id="1660"/>
      <w:bookmarkEnd w:id="1661"/>
      <w:bookmarkEnd w:id="1662"/>
      <w:bookmarkEnd w:id="1663"/>
      <w:r w:rsidRPr="0050469B">
        <w:t xml:space="preserve">Os trabalhos </w:t>
      </w:r>
      <w:bookmarkStart w:id="1667" w:name="OLE_LINK355"/>
    </w:p>
    <w:p w14:paraId="0F0AE2CE" w14:textId="1039DF37" w:rsidR="002C4443" w:rsidRPr="0050469B" w:rsidRDefault="00C56E2C" w:rsidP="005D2A0B">
      <w:pPr>
        <w:pStyle w:val="Tese-Heading2"/>
      </w:pPr>
      <w:bookmarkStart w:id="1668" w:name="_Toc41897405"/>
      <w:bookmarkStart w:id="1669" w:name="_Toc68502436"/>
      <w:bookmarkEnd w:id="1667"/>
      <w:r w:rsidRPr="0050469B">
        <w:t xml:space="preserve">1.4. </w:t>
      </w:r>
      <w:r w:rsidR="002731A5" w:rsidRPr="0050469B">
        <w:t xml:space="preserve">A </w:t>
      </w:r>
      <w:r w:rsidR="005309C9" w:rsidRPr="0050469B">
        <w:t>PoC</w:t>
      </w:r>
      <w:r w:rsidR="002731A5" w:rsidRPr="0050469B">
        <w:t xml:space="preserve"> e nossas reflexões</w:t>
      </w:r>
      <w:bookmarkEnd w:id="1664"/>
      <w:bookmarkEnd w:id="1665"/>
      <w:bookmarkEnd w:id="1666"/>
      <w:bookmarkEnd w:id="1668"/>
      <w:bookmarkEnd w:id="1669"/>
    </w:p>
    <w:p w14:paraId="7DA79C66" w14:textId="256F63B3" w:rsidR="007A798B" w:rsidRPr="0050469B" w:rsidRDefault="00D003F3" w:rsidP="00C61741">
      <w:pPr>
        <w:pStyle w:val="Tese-Normal"/>
      </w:pPr>
      <w:bookmarkStart w:id="1670" w:name="_Toc13052681"/>
      <w:bookmarkStart w:id="1671" w:name="_Toc13053041"/>
      <w:bookmarkStart w:id="1672" w:name="_Toc13053130"/>
      <w:r w:rsidRPr="0050469B">
        <w:rPr>
          <w:rFonts w:eastAsia="Calibri"/>
        </w:rPr>
        <w:t xml:space="preserve">No contexto </w:t>
      </w:r>
    </w:p>
    <w:p w14:paraId="6800FD50" w14:textId="10F04EBA" w:rsidR="00B91133" w:rsidRPr="0050469B" w:rsidRDefault="00DE5770" w:rsidP="009F3589">
      <w:pPr>
        <w:pStyle w:val="Tese-Heading1"/>
      </w:pPr>
      <w:bookmarkStart w:id="1673" w:name="_Toc41897406"/>
      <w:bookmarkStart w:id="1674" w:name="_Toc68502437"/>
      <w:r w:rsidRPr="0050469B">
        <w:t>2</w:t>
      </w:r>
      <w:r w:rsidR="00541015" w:rsidRPr="0050469B">
        <w:t>.</w:t>
      </w:r>
      <w:r w:rsidRPr="0050469B">
        <w:t xml:space="preserve"> </w:t>
      </w:r>
      <w:r w:rsidR="002C4443" w:rsidRPr="0050469B">
        <w:t>Objetivo e Metodologia</w:t>
      </w:r>
      <w:bookmarkEnd w:id="1670"/>
      <w:bookmarkEnd w:id="1671"/>
      <w:bookmarkEnd w:id="1672"/>
      <w:bookmarkEnd w:id="1673"/>
      <w:bookmarkEnd w:id="1674"/>
    </w:p>
    <w:p w14:paraId="18EAD9A1" w14:textId="16764D1F" w:rsidR="00FB6033" w:rsidRPr="0050469B" w:rsidRDefault="000F4DBD" w:rsidP="009F3589">
      <w:pPr>
        <w:pStyle w:val="Tese-Introduo-Captulo"/>
      </w:pPr>
      <w:bookmarkStart w:id="1675" w:name="_Toc13052682"/>
      <w:bookmarkStart w:id="1676" w:name="_Toc13053042"/>
      <w:bookmarkStart w:id="1677" w:name="_Toc13053131"/>
      <w:r w:rsidRPr="0050469B">
        <w:t xml:space="preserve">Este </w:t>
      </w:r>
    </w:p>
    <w:p w14:paraId="7ED33F79" w14:textId="7A9B6241" w:rsidR="005168B5" w:rsidRPr="0050469B" w:rsidRDefault="005168B5" w:rsidP="009F3589">
      <w:pPr>
        <w:pStyle w:val="Tese-Heading2"/>
      </w:pPr>
      <w:bookmarkStart w:id="1678" w:name="_Toc41897407"/>
      <w:bookmarkStart w:id="1679" w:name="_Toc68502438"/>
      <w:r w:rsidRPr="0050469B">
        <w:t>2.1. As lentes teóricas adotadas em nossa investigação</w:t>
      </w:r>
      <w:bookmarkEnd w:id="1675"/>
      <w:bookmarkEnd w:id="1676"/>
      <w:bookmarkEnd w:id="1677"/>
      <w:bookmarkEnd w:id="1678"/>
      <w:bookmarkEnd w:id="1679"/>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80" w:name="_Toc13052683"/>
      <w:bookmarkStart w:id="1681" w:name="_Toc13053043"/>
      <w:bookmarkStart w:id="1682" w:name="_Toc13053132"/>
      <w:bookmarkStart w:id="1683" w:name="_Toc41897408"/>
      <w:bookmarkStart w:id="1684" w:name="_Toc68502439"/>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80"/>
      <w:bookmarkEnd w:id="1681"/>
      <w:bookmarkEnd w:id="1682"/>
      <w:bookmarkEnd w:id="1683"/>
      <w:bookmarkEnd w:id="1684"/>
      <w:r w:rsidR="00FA3443" w:rsidRPr="0050469B">
        <w:t xml:space="preserve"> </w:t>
      </w:r>
    </w:p>
    <w:p w14:paraId="2BE23768" w14:textId="54CE63DD" w:rsidR="00D8349F" w:rsidRPr="0050469B" w:rsidRDefault="00882C4E" w:rsidP="00D8349F">
      <w:pPr>
        <w:pStyle w:val="Tese-Normal"/>
        <w:rPr>
          <w:rFonts w:eastAsia="Times"/>
        </w:rPr>
      </w:pPr>
      <w:bookmarkStart w:id="1685" w:name="_Toc13052684"/>
      <w:bookmarkStart w:id="1686" w:name="_Toc13053044"/>
      <w:bookmarkStart w:id="1687" w:name="_Toc13053133"/>
      <w:r w:rsidRPr="0050469B">
        <w:rPr>
          <w:noProof/>
        </w:rPr>
        <w:t xml:space="preserve">Em nossa </w:t>
      </w:r>
    </w:p>
    <w:p w14:paraId="23214A4D" w14:textId="6D6755D6" w:rsidR="00FA3443" w:rsidRPr="0050469B" w:rsidRDefault="00F97E59" w:rsidP="009F3589">
      <w:pPr>
        <w:pStyle w:val="Tese-Heading2"/>
      </w:pPr>
      <w:bookmarkStart w:id="1688" w:name="_Toc41897409"/>
      <w:bookmarkStart w:id="1689" w:name="_Toc68502440"/>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85"/>
      <w:bookmarkEnd w:id="1686"/>
      <w:bookmarkEnd w:id="1687"/>
      <w:bookmarkEnd w:id="1688"/>
      <w:bookmarkEnd w:id="1689"/>
    </w:p>
    <w:p w14:paraId="105E3754" w14:textId="16BFAB76" w:rsidR="00D8349F" w:rsidRPr="0050469B" w:rsidRDefault="006D4608" w:rsidP="00D8349F">
      <w:pPr>
        <w:pStyle w:val="Tese-Normal"/>
        <w:rPr>
          <w:rFonts w:eastAsia="Times"/>
          <w:color w:val="000000" w:themeColor="text1"/>
        </w:rPr>
      </w:pPr>
      <w:bookmarkStart w:id="1690" w:name="_Toc13052685"/>
      <w:bookmarkStart w:id="1691" w:name="_Toc13053045"/>
      <w:bookmarkStart w:id="1692" w:name="_Toc13053134"/>
      <w:r w:rsidRPr="0050469B">
        <w:t xml:space="preserve">De acordo </w:t>
      </w:r>
    </w:p>
    <w:p w14:paraId="5F6B000E" w14:textId="14B1137B" w:rsidR="00A07EDE" w:rsidRPr="0050469B" w:rsidRDefault="00F97E59" w:rsidP="009F3589">
      <w:pPr>
        <w:pStyle w:val="Tese-Heading2"/>
      </w:pPr>
      <w:bookmarkStart w:id="1693" w:name="_Toc41897410"/>
      <w:bookmarkStart w:id="1694" w:name="_Toc68502441"/>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90"/>
      <w:bookmarkEnd w:id="1691"/>
      <w:bookmarkEnd w:id="1692"/>
      <w:bookmarkEnd w:id="1693"/>
      <w:bookmarkEnd w:id="1694"/>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95" w:name="_Toc13052686"/>
      <w:bookmarkStart w:id="1696" w:name="_Toc13053046"/>
      <w:bookmarkStart w:id="1697" w:name="_Toc13053135"/>
      <w:bookmarkStart w:id="1698" w:name="_Toc41897411"/>
      <w:bookmarkStart w:id="1699" w:name="_Toc68502442"/>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95"/>
      <w:bookmarkEnd w:id="1696"/>
      <w:bookmarkEnd w:id="1697"/>
      <w:bookmarkEnd w:id="1698"/>
      <w:bookmarkEnd w:id="1699"/>
    </w:p>
    <w:p w14:paraId="70414F3A" w14:textId="3FDFC52E" w:rsidR="00D8349F" w:rsidRPr="0050469B" w:rsidRDefault="00795215" w:rsidP="00D8349F">
      <w:pPr>
        <w:pStyle w:val="Tese-Normal"/>
      </w:pPr>
      <w:bookmarkStart w:id="1700" w:name="_Toc13052687"/>
      <w:bookmarkStart w:id="1701" w:name="_Toc13053047"/>
      <w:bookmarkStart w:id="1702"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703"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704" w:name="_Toc68502443"/>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700"/>
      <w:bookmarkEnd w:id="1701"/>
      <w:bookmarkEnd w:id="1702"/>
      <w:bookmarkEnd w:id="1703"/>
      <w:bookmarkEnd w:id="1704"/>
    </w:p>
    <w:p w14:paraId="2E38516D" w14:textId="069C4E6E" w:rsidR="00513F18" w:rsidRPr="0050469B" w:rsidRDefault="00513F18" w:rsidP="00DE3FDE">
      <w:pPr>
        <w:pStyle w:val="Tese-Introduo-Captulo"/>
      </w:pPr>
      <w:bookmarkStart w:id="1705" w:name="_Toc13052688"/>
      <w:bookmarkStart w:id="1706" w:name="_Toc13053048"/>
      <w:bookmarkStart w:id="1707" w:name="_Toc13053137"/>
      <w:r w:rsidRPr="0050469B">
        <w:t xml:space="preserve">Este capítulo </w:t>
      </w:r>
    </w:p>
    <w:p w14:paraId="77B672FC" w14:textId="57BA1F55" w:rsidR="00ED513D" w:rsidRPr="0050469B" w:rsidRDefault="0050559A" w:rsidP="00DE3FDE">
      <w:pPr>
        <w:pStyle w:val="Tese-Heading2"/>
      </w:pPr>
      <w:bookmarkStart w:id="1708" w:name="_Toc41897413"/>
      <w:bookmarkStart w:id="1709" w:name="_Toc68502444"/>
      <w:r w:rsidRPr="0050469B">
        <w:rPr>
          <w:rFonts w:hint="cs"/>
        </w:rPr>
        <w:t xml:space="preserve">3.1. </w:t>
      </w:r>
      <w:r w:rsidR="000E2134" w:rsidRPr="0050469B">
        <w:t xml:space="preserve">A </w:t>
      </w:r>
      <w:r w:rsidR="002C4443" w:rsidRPr="0050469B">
        <w:rPr>
          <w:rFonts w:hint="cs"/>
        </w:rPr>
        <w:t>Engenharia do Contexto</w:t>
      </w:r>
      <w:bookmarkStart w:id="1710" w:name="OLE_LINK123"/>
      <w:bookmarkEnd w:id="1705"/>
      <w:bookmarkEnd w:id="1706"/>
      <w:bookmarkEnd w:id="1707"/>
      <w:bookmarkEnd w:id="1708"/>
      <w:bookmarkEnd w:id="1709"/>
    </w:p>
    <w:p w14:paraId="667B35F1" w14:textId="111F3E51" w:rsidR="00D8349F" w:rsidRPr="0050469B" w:rsidRDefault="00C92807" w:rsidP="00D8349F">
      <w:pPr>
        <w:pStyle w:val="Tese-Normal"/>
        <w:rPr>
          <w:noProof/>
        </w:rPr>
      </w:pPr>
      <w:bookmarkStart w:id="1711" w:name="_Toc13052689"/>
      <w:bookmarkStart w:id="1712" w:name="_Toc13053049"/>
      <w:bookmarkStart w:id="1713" w:name="_Toc13053138"/>
      <w:bookmarkEnd w:id="1710"/>
      <w:r w:rsidRPr="0050469B">
        <w:rPr>
          <w:noProof/>
        </w:rPr>
        <w:t xml:space="preserve">Na perspectiva do DSI, </w:t>
      </w:r>
    </w:p>
    <w:p w14:paraId="576E1C75" w14:textId="0CE4379D" w:rsidR="00793646" w:rsidRPr="0050469B" w:rsidRDefault="002C4443" w:rsidP="00DE3FDE">
      <w:pPr>
        <w:pStyle w:val="Tese-Heading2"/>
      </w:pPr>
      <w:bookmarkStart w:id="1714" w:name="_Toc41897414"/>
      <w:bookmarkStart w:id="1715" w:name="_Toc68502445"/>
      <w:r w:rsidRPr="0050469B">
        <w:t xml:space="preserve">3.2. </w:t>
      </w:r>
      <w:r w:rsidR="00F74FD7" w:rsidRPr="0050469B">
        <w:t xml:space="preserve">A </w:t>
      </w:r>
      <w:r w:rsidRPr="0050469B">
        <w:t>Teoria da Atividade</w:t>
      </w:r>
      <w:bookmarkEnd w:id="1711"/>
      <w:bookmarkEnd w:id="1712"/>
      <w:bookmarkEnd w:id="1713"/>
      <w:bookmarkEnd w:id="1714"/>
      <w:bookmarkEnd w:id="1715"/>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6" w:name="_Toc13052690"/>
      <w:bookmarkStart w:id="1717" w:name="_Toc13053050"/>
      <w:bookmarkStart w:id="1718" w:name="_Toc13053139"/>
      <w:bookmarkStart w:id="1719" w:name="_Toc41897415"/>
      <w:bookmarkStart w:id="1720" w:name="_Toc68502446"/>
      <w:r w:rsidRPr="0050469B">
        <w:t xml:space="preserve">3.3. </w:t>
      </w:r>
      <w:r w:rsidR="00520175" w:rsidRPr="0050469B">
        <w:t xml:space="preserve">As </w:t>
      </w:r>
      <w:r w:rsidRPr="0050469B">
        <w:t>Práticas</w:t>
      </w:r>
      <w:bookmarkEnd w:id="1716"/>
      <w:bookmarkEnd w:id="1717"/>
      <w:bookmarkEnd w:id="1718"/>
      <w:bookmarkEnd w:id="1719"/>
      <w:bookmarkEnd w:id="1720"/>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21" w:name="_Toc13052691"/>
      <w:bookmarkStart w:id="1722" w:name="_Toc13053051"/>
      <w:bookmarkStart w:id="1723" w:name="_Toc13053140"/>
    </w:p>
    <w:p w14:paraId="5D623B3E" w14:textId="5F46482F" w:rsidR="00864250" w:rsidRPr="0050469B" w:rsidRDefault="002C4443" w:rsidP="00465640">
      <w:pPr>
        <w:pStyle w:val="Tese-Heading2"/>
      </w:pPr>
      <w:bookmarkStart w:id="1724" w:name="_Toc41897416"/>
      <w:bookmarkStart w:id="1725" w:name="_Toc68502447"/>
      <w:r w:rsidRPr="0050469B">
        <w:t xml:space="preserve">3.4. </w:t>
      </w:r>
      <w:r w:rsidR="00864250" w:rsidRPr="0050469B">
        <w:t xml:space="preserve">A </w:t>
      </w:r>
      <w:r w:rsidRPr="0050469B">
        <w:t>Hermenêutica</w:t>
      </w:r>
      <w:bookmarkEnd w:id="1721"/>
      <w:bookmarkEnd w:id="1722"/>
      <w:bookmarkEnd w:id="1723"/>
      <w:bookmarkEnd w:id="1724"/>
      <w:bookmarkEnd w:id="1725"/>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6" w:name="_Toc13052692"/>
      <w:bookmarkStart w:id="1727" w:name="_Toc13053052"/>
      <w:bookmarkStart w:id="1728" w:name="_Toc13053141"/>
      <w:bookmarkStart w:id="1729" w:name="_Toc41897417"/>
      <w:bookmarkStart w:id="1730" w:name="_Toc68502448"/>
      <w:r w:rsidRPr="0050469B">
        <w:t xml:space="preserve">3.5. </w:t>
      </w:r>
      <w:r w:rsidR="008E1FA2" w:rsidRPr="0050469B">
        <w:t xml:space="preserve">A </w:t>
      </w:r>
      <w:r w:rsidRPr="0050469B">
        <w:t>Gestão do Conhecimento</w:t>
      </w:r>
      <w:bookmarkEnd w:id="1726"/>
      <w:bookmarkEnd w:id="1727"/>
      <w:bookmarkEnd w:id="1728"/>
      <w:bookmarkEnd w:id="1729"/>
      <w:bookmarkEnd w:id="1730"/>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31" w:name="_Toc13052693"/>
      <w:bookmarkStart w:id="1732" w:name="_Toc13053053"/>
      <w:bookmarkStart w:id="1733" w:name="_Toc13053142"/>
      <w:bookmarkStart w:id="1734"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35" w:name="_Toc68502449"/>
      <w:r w:rsidRPr="0050469B">
        <w:lastRenderedPageBreak/>
        <w:t>4</w:t>
      </w:r>
      <w:r w:rsidR="00541015" w:rsidRPr="0050469B">
        <w:t>.</w:t>
      </w:r>
      <w:r w:rsidRPr="0050469B">
        <w:t xml:space="preserve"> </w:t>
      </w:r>
      <w:r w:rsidR="002C4443" w:rsidRPr="0050469B">
        <w:t>Recolha de evidências</w:t>
      </w:r>
      <w:bookmarkEnd w:id="1731"/>
      <w:bookmarkEnd w:id="1732"/>
      <w:bookmarkEnd w:id="1733"/>
      <w:bookmarkEnd w:id="1734"/>
      <w:bookmarkEnd w:id="1735"/>
    </w:p>
    <w:p w14:paraId="40F9FCF7" w14:textId="14983760" w:rsidR="00F41B35" w:rsidRPr="0050469B" w:rsidRDefault="00713A03" w:rsidP="00ED583E">
      <w:pPr>
        <w:pStyle w:val="Tese-Introduo-Captulo"/>
      </w:pPr>
      <w:bookmarkStart w:id="1736" w:name="_Toc13052694"/>
      <w:bookmarkStart w:id="1737" w:name="_Toc13053054"/>
      <w:bookmarkStart w:id="1738" w:name="_Toc13053143"/>
      <w:r w:rsidRPr="0050469B">
        <w:t xml:space="preserve">Este capítulo </w:t>
      </w:r>
    </w:p>
    <w:p w14:paraId="1FFB9443" w14:textId="17A05958" w:rsidR="002C4443" w:rsidRPr="0050469B" w:rsidRDefault="002C4443" w:rsidP="00ED583E">
      <w:pPr>
        <w:pStyle w:val="Tese-Heading2"/>
      </w:pPr>
      <w:bookmarkStart w:id="1739" w:name="_Toc68502450"/>
      <w:r w:rsidRPr="0050469B">
        <w:rPr>
          <w:rFonts w:hint="cs"/>
        </w:rPr>
        <w:t>4.1. Relato das evidências</w:t>
      </w:r>
      <w:bookmarkEnd w:id="1736"/>
      <w:bookmarkEnd w:id="1737"/>
      <w:bookmarkEnd w:id="1738"/>
      <w:r w:rsidR="00233EFC" w:rsidRPr="0050469B">
        <w:t xml:space="preserve"> no contexto da PoC</w:t>
      </w:r>
      <w:bookmarkEnd w:id="1739"/>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40" w:name="_Toc41897420"/>
      <w:bookmarkStart w:id="1741" w:name="_Toc68502451"/>
      <w:r w:rsidRPr="0050469B">
        <w:rPr>
          <w:rFonts w:hint="cs"/>
        </w:rPr>
        <w:t>4.</w:t>
      </w:r>
      <w:r w:rsidRPr="0050469B">
        <w:t>3</w:t>
      </w:r>
      <w:r w:rsidRPr="0050469B">
        <w:rPr>
          <w:rFonts w:hint="cs"/>
        </w:rPr>
        <w:t xml:space="preserve">. </w:t>
      </w:r>
      <w:r w:rsidRPr="0050469B">
        <w:t>22 competências dos praticantes no contexto da PoC</w:t>
      </w:r>
      <w:bookmarkEnd w:id="1740"/>
      <w:bookmarkEnd w:id="1741"/>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42" w:name="_Toc13052695"/>
      <w:bookmarkStart w:id="1743" w:name="_Toc13053055"/>
      <w:bookmarkStart w:id="1744" w:name="_Toc13053144"/>
      <w:bookmarkStart w:id="1745"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6" w:name="_Toc68502452"/>
      <w:r w:rsidRPr="0050469B">
        <w:lastRenderedPageBreak/>
        <w:t>5</w:t>
      </w:r>
      <w:bookmarkEnd w:id="1742"/>
      <w:bookmarkEnd w:id="1743"/>
      <w:bookmarkEnd w:id="1744"/>
      <w:r w:rsidR="00541015" w:rsidRPr="0050469B">
        <w:t xml:space="preserve">. </w:t>
      </w:r>
      <w:r w:rsidR="00E175EF" w:rsidRPr="0050469B">
        <w:t>U</w:t>
      </w:r>
      <w:r w:rsidR="00541015" w:rsidRPr="0050469B">
        <w:t>m</w:t>
      </w:r>
      <w:r w:rsidR="0027302E" w:rsidRPr="0050469B">
        <w:t xml:space="preserve"> modelo de contexto de práticas de </w:t>
      </w:r>
      <w:bookmarkEnd w:id="1745"/>
      <w:r w:rsidR="00E175EF" w:rsidRPr="0050469B">
        <w:t>PoC</w:t>
      </w:r>
      <w:bookmarkEnd w:id="1746"/>
    </w:p>
    <w:p w14:paraId="3754EE96" w14:textId="3DBD0070" w:rsidR="0027302E" w:rsidRPr="0050469B" w:rsidRDefault="00C1574F" w:rsidP="004A0BD3">
      <w:pPr>
        <w:pStyle w:val="Tese-Introduo-Captulo"/>
      </w:pPr>
      <w:bookmarkStart w:id="1747" w:name="_Toc13052696"/>
      <w:bookmarkStart w:id="1748" w:name="_Toc13053056"/>
      <w:bookmarkStart w:id="1749" w:name="_Toc13053145"/>
      <w:r w:rsidRPr="0050469B">
        <w:t xml:space="preserve">Este capítulo tem como objetivo </w:t>
      </w:r>
      <w:bookmarkStart w:id="1750" w:name="_Toc13052697"/>
      <w:bookmarkStart w:id="1751" w:name="_Toc13053057"/>
      <w:bookmarkStart w:id="1752" w:name="_Toc13053146"/>
      <w:bookmarkEnd w:id="1747"/>
      <w:bookmarkEnd w:id="1748"/>
      <w:bookmarkEnd w:id="1749"/>
    </w:p>
    <w:p w14:paraId="707AA6B5" w14:textId="624B318C" w:rsidR="00B90E62" w:rsidRPr="0050469B" w:rsidRDefault="00B90E62" w:rsidP="004A0BD3">
      <w:pPr>
        <w:pStyle w:val="Tese-Heading2"/>
      </w:pPr>
      <w:bookmarkStart w:id="1753" w:name="_Toc41897422"/>
      <w:bookmarkStart w:id="1754" w:name="_Toc68502453"/>
      <w:r w:rsidRPr="0050469B">
        <w:t xml:space="preserve">5.1 Mapeando </w:t>
      </w:r>
      <w:r w:rsidR="00BD66CF" w:rsidRPr="0050469B">
        <w:t xml:space="preserve">as </w:t>
      </w:r>
      <w:r w:rsidRPr="0050469B">
        <w:t xml:space="preserve">práticas de PoC com a estrutura de problemas da </w:t>
      </w:r>
      <w:bookmarkEnd w:id="1753"/>
      <w:r w:rsidR="00BD66CF" w:rsidRPr="0050469B">
        <w:t>EC</w:t>
      </w:r>
      <w:bookmarkEnd w:id="1754"/>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55" w:name="_Toc41897423"/>
      <w:bookmarkStart w:id="1756" w:name="_Toc68502454"/>
      <w:r w:rsidRPr="00A017DD">
        <w:t>5.</w:t>
      </w:r>
      <w:r w:rsidR="00D8349F">
        <w:t>2</w:t>
      </w:r>
      <w:r w:rsidRPr="00A017DD">
        <w:t xml:space="preserve"> </w:t>
      </w:r>
      <w:bookmarkEnd w:id="1755"/>
      <w:r w:rsidR="00BD66CF" w:rsidRPr="00A017DD">
        <w:t>Apresentando a</w:t>
      </w:r>
      <w:r w:rsidR="005309C9" w:rsidRPr="00A017DD">
        <w:t xml:space="preserve">s práticas de PoC </w:t>
      </w:r>
      <w:r w:rsidR="00FF373B" w:rsidRPr="00A017DD">
        <w:t>utilizando as lentes teóricas da EC e da TA</w:t>
      </w:r>
      <w:bookmarkEnd w:id="1756"/>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7" w:name="_Toc41897424"/>
      <w:bookmarkStart w:id="1758" w:name="_Toc68502455"/>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7"/>
      <w:bookmarkEnd w:id="1758"/>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9" w:name="_Toc41897425"/>
      <w:bookmarkStart w:id="1760" w:name="_Toc68502456"/>
      <w:r w:rsidRPr="0050469B">
        <w:t>5.</w:t>
      </w:r>
      <w:r w:rsidR="00D8349F">
        <w:t>2</w:t>
      </w:r>
      <w:r w:rsidR="000753EB" w:rsidRPr="0050469B">
        <w:t>.</w:t>
      </w:r>
      <w:r w:rsidRPr="0050469B">
        <w:t>2. A prática de Compreensão</w:t>
      </w:r>
      <w:bookmarkEnd w:id="1759"/>
      <w:bookmarkEnd w:id="1760"/>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61"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62" w:name="_Toc68502457"/>
      <w:r w:rsidRPr="001E4B99">
        <w:t>5.</w:t>
      </w:r>
      <w:r w:rsidR="00964DB1">
        <w:t>2</w:t>
      </w:r>
      <w:r w:rsidR="000753EB" w:rsidRPr="001E4B99">
        <w:t>.3</w:t>
      </w:r>
      <w:r w:rsidRPr="001E4B99">
        <w:t>. A prática de Modelagem</w:t>
      </w:r>
      <w:bookmarkEnd w:id="1761"/>
      <w:bookmarkEnd w:id="1762"/>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63" w:name="_Toc41897427"/>
      <w:bookmarkStart w:id="1764" w:name="_Toc68502458"/>
      <w:r w:rsidRPr="0050469B">
        <w:lastRenderedPageBreak/>
        <w:t>5.</w:t>
      </w:r>
      <w:r w:rsidR="00964DB1">
        <w:t>2</w:t>
      </w:r>
      <w:r w:rsidR="000753EB" w:rsidRPr="0050469B">
        <w:t>.</w:t>
      </w:r>
      <w:r w:rsidRPr="0050469B">
        <w:t>4. A prática de Especificação</w:t>
      </w:r>
      <w:bookmarkEnd w:id="1763"/>
      <w:bookmarkEnd w:id="1764"/>
    </w:p>
    <w:p w14:paraId="4EE7E37F" w14:textId="34BCC8B9" w:rsidR="000A3590" w:rsidRPr="0050469B" w:rsidRDefault="00B65F9C" w:rsidP="00964DB1">
      <w:pPr>
        <w:pStyle w:val="Tese-Normal"/>
      </w:pPr>
      <w:r w:rsidRPr="0050469B">
        <w:t xml:space="preserve">Durante nossas observações e participação no contexto da PoC, </w:t>
      </w:r>
      <w:bookmarkStart w:id="1765" w:name="_Toc41897428"/>
    </w:p>
    <w:p w14:paraId="5743611B" w14:textId="7F0EC690" w:rsidR="00CC6502" w:rsidRPr="0050469B" w:rsidRDefault="006A5D8B" w:rsidP="00630337">
      <w:pPr>
        <w:pStyle w:val="Tese-Heading3"/>
      </w:pPr>
      <w:bookmarkStart w:id="1766" w:name="_Toc68502459"/>
      <w:r w:rsidRPr="0050469B">
        <w:t>5.</w:t>
      </w:r>
      <w:r w:rsidR="00964DB1">
        <w:t>2</w:t>
      </w:r>
      <w:r w:rsidR="000753EB" w:rsidRPr="0050469B">
        <w:t>.</w:t>
      </w:r>
      <w:r w:rsidRPr="0050469B">
        <w:t>5. A prática de Execução</w:t>
      </w:r>
      <w:bookmarkEnd w:id="1765"/>
      <w:bookmarkEnd w:id="1766"/>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7" w:name="_Toc41897429"/>
      <w:bookmarkStart w:id="1768" w:name="_Toc68502460"/>
      <w:r w:rsidRPr="0050469B">
        <w:t>5.</w:t>
      </w:r>
      <w:r w:rsidR="00964DB1">
        <w:t>2</w:t>
      </w:r>
      <w:r w:rsidR="000753EB" w:rsidRPr="0050469B">
        <w:t>.</w:t>
      </w:r>
      <w:r w:rsidRPr="0050469B">
        <w:t>6. A prática de Negociação</w:t>
      </w:r>
      <w:bookmarkEnd w:id="1767"/>
      <w:bookmarkEnd w:id="1768"/>
    </w:p>
    <w:p w14:paraId="59E5D103" w14:textId="19AB2779" w:rsidR="00F8479A" w:rsidRPr="0050469B" w:rsidRDefault="00503175" w:rsidP="00964DB1">
      <w:pPr>
        <w:pStyle w:val="Tese-Normal"/>
      </w:pPr>
      <w:r w:rsidRPr="0050469B">
        <w:t xml:space="preserve">Essa prática se materializa </w:t>
      </w:r>
      <w:bookmarkStart w:id="1769" w:name="_Toc41897430"/>
    </w:p>
    <w:p w14:paraId="1C4D8CD1" w14:textId="636F66A3" w:rsidR="00CA675B" w:rsidRPr="0050469B" w:rsidRDefault="006A5D8B" w:rsidP="00630337">
      <w:pPr>
        <w:pStyle w:val="Tese-Heading3"/>
      </w:pPr>
      <w:bookmarkStart w:id="1770" w:name="_Toc68502461"/>
      <w:r w:rsidRPr="0050469B">
        <w:t>5.</w:t>
      </w:r>
      <w:r w:rsidR="00964DB1">
        <w:t>2</w:t>
      </w:r>
      <w:r w:rsidR="000753EB" w:rsidRPr="0050469B">
        <w:t>.</w:t>
      </w:r>
      <w:r w:rsidRPr="0050469B">
        <w:t>7. A prática de Improvisação</w:t>
      </w:r>
      <w:bookmarkEnd w:id="1769"/>
      <w:bookmarkEnd w:id="1770"/>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71" w:name="_Toc41897431"/>
    </w:p>
    <w:p w14:paraId="51C6AE51" w14:textId="6DC5CAC7" w:rsidR="00CA675B" w:rsidRPr="0050469B" w:rsidRDefault="006A5D8B" w:rsidP="00B36FB4">
      <w:pPr>
        <w:pStyle w:val="Tese-Heading3"/>
      </w:pPr>
      <w:bookmarkStart w:id="1772" w:name="_Toc68502462"/>
      <w:r w:rsidRPr="0050469B">
        <w:t>5.</w:t>
      </w:r>
      <w:r w:rsidR="00964DB1">
        <w:t>2</w:t>
      </w:r>
      <w:r w:rsidR="000753EB" w:rsidRPr="0050469B">
        <w:t>.</w:t>
      </w:r>
      <w:r w:rsidRPr="0050469B">
        <w:t>8. A prática de Reflexão</w:t>
      </w:r>
      <w:bookmarkEnd w:id="1771"/>
      <w:bookmarkEnd w:id="1772"/>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73" w:name="_Toc41897432"/>
    </w:p>
    <w:p w14:paraId="76C01C17" w14:textId="3EF4B894" w:rsidR="00CA675B" w:rsidRPr="0050469B" w:rsidRDefault="006A5D8B" w:rsidP="00BE14ED">
      <w:pPr>
        <w:pStyle w:val="Tese-Heading3"/>
      </w:pPr>
      <w:bookmarkStart w:id="1774" w:name="_Toc68502463"/>
      <w:r w:rsidRPr="0050469B">
        <w:t>5.</w:t>
      </w:r>
      <w:r w:rsidR="00964DB1">
        <w:t>2</w:t>
      </w:r>
      <w:r w:rsidR="000753EB" w:rsidRPr="0050469B">
        <w:t>.</w:t>
      </w:r>
      <w:r w:rsidRPr="0050469B">
        <w:t>9. A prática de Descrição</w:t>
      </w:r>
      <w:bookmarkEnd w:id="1773"/>
      <w:bookmarkEnd w:id="1774"/>
    </w:p>
    <w:p w14:paraId="6EC8E175" w14:textId="0290E1D6" w:rsidR="00F25FEE" w:rsidRPr="0050469B" w:rsidRDefault="008A67FE" w:rsidP="00964DB1">
      <w:pPr>
        <w:pStyle w:val="Tese-Normal"/>
      </w:pPr>
      <w:r w:rsidRPr="0050469B">
        <w:t xml:space="preserve">A prática de Descrição (ou da explanação) ocorre </w:t>
      </w:r>
      <w:bookmarkStart w:id="1775" w:name="_Toc41897433"/>
    </w:p>
    <w:p w14:paraId="09413E1E" w14:textId="77213F46" w:rsidR="00CA675B" w:rsidRPr="0050469B" w:rsidRDefault="006A5D8B" w:rsidP="00EC12B5">
      <w:pPr>
        <w:pStyle w:val="Tese-Heading3"/>
      </w:pPr>
      <w:bookmarkStart w:id="1776" w:name="_Toc68502464"/>
      <w:r w:rsidRPr="0050469B">
        <w:t>5.</w:t>
      </w:r>
      <w:r w:rsidR="00964DB1">
        <w:t>2</w:t>
      </w:r>
      <w:r w:rsidR="000753EB" w:rsidRPr="0050469B">
        <w:t>.</w:t>
      </w:r>
      <w:r w:rsidRPr="0050469B">
        <w:t>10. A prática de Documentação</w:t>
      </w:r>
      <w:bookmarkEnd w:id="1775"/>
      <w:bookmarkEnd w:id="1776"/>
    </w:p>
    <w:p w14:paraId="25302136" w14:textId="51856ABD" w:rsidR="00A96AF6" w:rsidRPr="0050469B" w:rsidRDefault="00F4105E" w:rsidP="00964DB1">
      <w:pPr>
        <w:pStyle w:val="Tese-Normal"/>
      </w:pPr>
      <w:bookmarkStart w:id="1777" w:name="_Toc13052698"/>
      <w:bookmarkStart w:id="1778" w:name="_Toc13053058"/>
      <w:bookmarkStart w:id="1779" w:name="_Toc13053147"/>
      <w:bookmarkEnd w:id="1750"/>
      <w:bookmarkEnd w:id="1751"/>
      <w:bookmarkEnd w:id="1752"/>
      <w:r w:rsidRPr="0050469B">
        <w:t xml:space="preserve">O objetivo </w:t>
      </w:r>
      <w:r w:rsidR="00B134CD" w:rsidRPr="0050469B">
        <w:t>dos</w:t>
      </w:r>
      <w:r w:rsidRPr="0050469B">
        <w:t xml:space="preserve"> atores no contexto da PoC </w:t>
      </w:r>
      <w:bookmarkStart w:id="1780" w:name="OLE_LINK381"/>
      <w:bookmarkStart w:id="1781" w:name="OLE_LINK382"/>
      <w:bookmarkStart w:id="1782" w:name="OLE_LINK383"/>
      <w:bookmarkStart w:id="1783" w:name="OLE_LINK384"/>
    </w:p>
    <w:p w14:paraId="13026AC3" w14:textId="2C20BBDD" w:rsidR="00FF373B" w:rsidRPr="0050469B" w:rsidRDefault="00FF373B" w:rsidP="00EC12B5">
      <w:pPr>
        <w:pStyle w:val="Tese-Heading2"/>
      </w:pPr>
      <w:bookmarkStart w:id="1784" w:name="_Toc68502465"/>
      <w:r w:rsidRPr="0050469B">
        <w:t>5.</w:t>
      </w:r>
      <w:r w:rsidR="00964DB1">
        <w:t>3</w:t>
      </w:r>
      <w:r w:rsidRPr="0050469B">
        <w:t xml:space="preserve"> Apresentando nossa proposta de um modelo de contexto de práticas de PoC</w:t>
      </w:r>
      <w:bookmarkEnd w:id="1784"/>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85" w:name="OLE_LINK742"/>
      <w:bookmarkStart w:id="1786" w:name="OLE_LINK743"/>
      <w:bookmarkStart w:id="1787" w:name="OLE_LINK746"/>
      <w:bookmarkStart w:id="1788" w:name="OLE_LINK747"/>
      <w:bookmarkStart w:id="1789" w:name="OLE_LINK379"/>
      <w:bookmarkStart w:id="1790" w:name="OLE_LINK380"/>
    </w:p>
    <w:p w14:paraId="32B1AB08" w14:textId="54C36145" w:rsidR="00D36AFD" w:rsidRPr="00C92804" w:rsidRDefault="00D36AFD" w:rsidP="00C92804">
      <w:pPr>
        <w:pStyle w:val="Tese-Normal"/>
      </w:pPr>
    </w:p>
    <w:p w14:paraId="3008065D" w14:textId="5396E3B2" w:rsidR="00D13BFD" w:rsidRPr="0050469B" w:rsidRDefault="00D13BFD" w:rsidP="0061262D">
      <w:pPr>
        <w:pStyle w:val="Tese-Heading1"/>
      </w:pPr>
      <w:bookmarkStart w:id="1791" w:name="_Toc41897434"/>
      <w:bookmarkStart w:id="1792" w:name="_Toc68502466"/>
      <w:bookmarkEnd w:id="1777"/>
      <w:bookmarkEnd w:id="1778"/>
      <w:bookmarkEnd w:id="1779"/>
      <w:bookmarkEnd w:id="1780"/>
      <w:bookmarkEnd w:id="1781"/>
      <w:bookmarkEnd w:id="1782"/>
      <w:bookmarkEnd w:id="1783"/>
      <w:bookmarkEnd w:id="1785"/>
      <w:bookmarkEnd w:id="1786"/>
      <w:bookmarkEnd w:id="1787"/>
      <w:bookmarkEnd w:id="1788"/>
      <w:bookmarkEnd w:id="1789"/>
      <w:bookmarkEnd w:id="1790"/>
      <w:r w:rsidRPr="0050469B">
        <w:lastRenderedPageBreak/>
        <w:t xml:space="preserve">6. </w:t>
      </w:r>
      <w:r w:rsidR="00DC4ADD">
        <w:t xml:space="preserve">Modelos de Contexto </w:t>
      </w:r>
      <w:r w:rsidR="00F93CC3">
        <w:t>de Práticas e</w:t>
      </w:r>
      <w:r w:rsidR="00DC4ADD">
        <w:t xml:space="preserve"> a Gestão do Conhecimento</w:t>
      </w:r>
      <w:bookmarkEnd w:id="1792"/>
      <w:r w:rsidR="00DC4ADD">
        <w:t xml:space="preserve"> </w:t>
      </w:r>
    </w:p>
    <w:p w14:paraId="76B50530" w14:textId="5E9F99B9"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w:t>
      </w:r>
      <w:r w:rsidR="002306F7">
        <w:t>Teoria da Percolação</w:t>
      </w:r>
      <w:r w:rsidRPr="0050469B">
        <w:t xml:space="preserve">. Por outras palavras, baseados na </w:t>
      </w:r>
      <w:r w:rsidR="002306F7">
        <w:t>Teoria da Percolação</w:t>
      </w:r>
      <w:r w:rsidRPr="0050469B">
        <w:t xml:space="preserve">,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93" w:name="_Toc68502467"/>
      <w:r w:rsidRPr="0050469B">
        <w:t xml:space="preserve">6.1 </w:t>
      </w:r>
      <w:r w:rsidR="008400B6">
        <w:t>O</w:t>
      </w:r>
      <w:r w:rsidRPr="0050469B">
        <w:t xml:space="preserve"> contexto da PoC e suas redes de conhecimento</w:t>
      </w:r>
      <w:bookmarkEnd w:id="1793"/>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CC76A4D"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6803EB">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B. Schmidt, 2006)","manualFormatting":"Schmidt (2006)","plainTextFormattedCitation":"(B. Schmidt, 2006)","previouslyFormattedCitation":"(B. 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 xml:space="preserve">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occurs at the boundaries between mind sets, not within the provincial territory of one knowledge and skill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r>
        <w:t>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90210" cy="3906795"/>
                    </a:xfrm>
                    <a:prstGeom prst="rect">
                      <a:avLst/>
                    </a:prstGeom>
                  </pic:spPr>
                </pic:pic>
              </a:graphicData>
            </a:graphic>
          </wp:inline>
        </w:drawing>
      </w:r>
    </w:p>
    <w:p w14:paraId="0A0CAD69" w14:textId="412B0A0D" w:rsidR="000E440C" w:rsidRPr="0050469B" w:rsidRDefault="000E440C" w:rsidP="000E440C">
      <w:pPr>
        <w:pStyle w:val="Tese-Caption"/>
      </w:pPr>
      <w:bookmarkStart w:id="1794" w:name="_Toc6850239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r w:rsidR="00F93CC3">
        <w:t>R</w:t>
      </w:r>
      <w:r>
        <w:t>ede de conhecimento baseada no modelo de contexto de práticas</w:t>
      </w:r>
      <w:bookmarkEnd w:id="1794"/>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 xml:space="preserve">Assim, segundo Vygotsky, o conhecimento é construído como resultado da experiência pessoal e subjetiva de uma atividade que precede o conhecimento, e as próprias tecnologias são artefatos da atividade prática. Assim, quando os artefatos mudam, o mesmo ocorre com a atividade envolvendo novos ciclos de aprendizagem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em um ciclo de aprendizagem contínuo, ou seja, a produção e disseminação de conhecimento no contexto da PoC sendo alicerçado por uma rede de conhecimento complexa, que neste estudo denominamos de </w:t>
      </w:r>
      <w:r w:rsidRPr="004E39A4">
        <w:rPr>
          <w:b/>
          <w:bCs/>
        </w:rPr>
        <w:t>PoC Knowledge Networks</w:t>
      </w:r>
      <w:r>
        <w:t xml:space="preserve"> (nossa ênfase).</w:t>
      </w:r>
    </w:p>
    <w:p w14:paraId="50B92875" w14:textId="43814675" w:rsidR="007A7243" w:rsidRDefault="007A7243" w:rsidP="007A7243">
      <w:pPr>
        <w:pStyle w:val="Tese-Normal"/>
      </w:pPr>
      <w:r>
        <w:t xml:space="preserve">Como podemos observar na Figura 129, apresentamos uma rede de conhecimento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r w:rsidRPr="00B650BA">
        <w:t xml:space="preserve">the simplest description of a set of interconnected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r w:rsidRPr="0050469B">
        <w:t xml:space="preserve">Entretanto, segundo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nossa ênfase)</w:t>
      </w:r>
    </w:p>
    <w:p w14:paraId="74431A7E" w14:textId="2B65D5A5" w:rsidR="00B26879" w:rsidRPr="0050469B" w:rsidRDefault="00B26879" w:rsidP="00B26879">
      <w:pPr>
        <w:pStyle w:val="Tese-Lista"/>
      </w:pPr>
      <w:r w:rsidRPr="0050469B">
        <w:t xml:space="preserve">Por outras palavras, o mesmo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descreve que uma “</w:t>
      </w:r>
      <w:r w:rsidRPr="0050469B">
        <w:rPr>
          <w:b/>
          <w:bCs/>
        </w:rPr>
        <w:t xml:space="preserve">Network is </w:t>
      </w:r>
      <w:r w:rsidRPr="0050469B">
        <w:rPr>
          <w:b/>
          <w:bCs/>
          <w:noProof/>
        </w:rPr>
        <w:t>a concept, not a thing out there</w:t>
      </w:r>
      <w:r w:rsidRPr="0050469B">
        <w:rPr>
          <w:noProof/>
        </w:rPr>
        <w:t xml:space="preserve">. It is </w:t>
      </w:r>
      <w:r w:rsidRPr="0050469B">
        <w:rPr>
          <w:b/>
          <w:bCs/>
          <w:noProof/>
        </w:rPr>
        <w:t>a tool to help describe something</w:t>
      </w:r>
      <w:r w:rsidRPr="0050469B">
        <w:rPr>
          <w:noProof/>
        </w:rPr>
        <w:t xml:space="preserve">, not what is being described. It has the same relationship with the topic at hand as a perspective grid to a traditional single point perspective painting: drawn first, the lines might </w:t>
      </w:r>
      <w:r w:rsidRPr="0050469B">
        <w:rPr>
          <w:noProof/>
        </w:rPr>
        <w:lastRenderedPageBreak/>
        <w:t xml:space="preserve">allow one to project a three-dimensional object onto a flat piece of linen; but they are not what is to be painted, only what has allowed the painter to give the impression of depth before they are erased. </w:t>
      </w:r>
      <w:r w:rsidRPr="0050469B">
        <w:rPr>
          <w:b/>
          <w:bCs/>
          <w:noProof/>
        </w:rPr>
        <w:t>In the same way, a network is not what is represented in the text, but what readies the text to take the relay of actors as mediators</w:t>
      </w:r>
      <w:r w:rsidRPr="0050469B">
        <w:rPr>
          <w:noProof/>
        </w:rPr>
        <w:t>”</w:t>
      </w:r>
      <w:r w:rsidRPr="0050469B">
        <w:t xml:space="preserve"> (nossa ênfase).</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nossa ênfas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r w:rsidRPr="0050469B">
        <w:t xml:space="preserve">Onde, segundo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nossa ênfase).</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um estudo que 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lastRenderedPageBreak/>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7628D8D" w14:textId="77777777" w:rsidR="00BE7F1E"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342F587D" w:rsidR="00CD2334" w:rsidRDefault="00CD2334" w:rsidP="00CD2334">
      <w:pPr>
        <w:pStyle w:val="Tese-Normal"/>
      </w:pPr>
      <w:r>
        <w:t>Destacamos que a rede de conhecimento no contexto da PoC é formada por diversas sub-redes, onde cada sub-rede (ou cluster) pode produzir e disseminar conhecimento, “</w:t>
      </w:r>
      <w:r w:rsidRPr="00CD2334">
        <w:rPr>
          <w:rFonts w:ascii="Calibri" w:hAnsi="Calibri" w:cs="Calibri"/>
        </w:rPr>
        <w:t>﻿</w:t>
      </w:r>
      <w:r w:rsidRPr="00CD2334">
        <w:t>while employing a reuse protocol and open characteristics, i.e., aiming to allow other networks to use each of the networks</w:t>
      </w:r>
      <w:r>
        <w:t xml:space="preserve">” </w:t>
      </w:r>
      <w:r>
        <w:fldChar w:fldCharType="begin" w:fldLock="1"/>
      </w:r>
      <w:r w:rsidR="004658E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eviously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3639B381">
            <wp:extent cx="5227503" cy="4147183"/>
            <wp:effectExtent l="0" t="0" r="5080" b="6350"/>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3"/>
                    <a:srcRect l="1642" t="1629" r="1876" b="1778"/>
                    <a:stretch/>
                  </pic:blipFill>
                  <pic:spPr>
                    <a:xfrm>
                      <a:off x="0" y="0"/>
                      <a:ext cx="5234754" cy="4152936"/>
                    </a:xfrm>
                    <a:prstGeom prst="rect">
                      <a:avLst/>
                    </a:prstGeom>
                  </pic:spPr>
                </pic:pic>
              </a:graphicData>
            </a:graphic>
          </wp:inline>
        </w:drawing>
      </w:r>
    </w:p>
    <w:p w14:paraId="62C7A914" w14:textId="49F66353" w:rsidR="00DB110D" w:rsidRPr="00DB110D" w:rsidRDefault="00DB110D" w:rsidP="00DB110D">
      <w:pPr>
        <w:pStyle w:val="Tese-Caption"/>
      </w:pPr>
      <w:bookmarkStart w:id="1795" w:name="_Toc68502399"/>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sub-redes</w:t>
      </w:r>
      <w:bookmarkEnd w:id="1795"/>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802E20" w14:textId="6D196541" w:rsidR="005151C1" w:rsidRDefault="00CD2334" w:rsidP="005151C1">
      <w:pPr>
        <w:pStyle w:val="Tese-Normal"/>
      </w:pPr>
      <w:r>
        <w:t>Como pode ser visto na Figura 130, os praticantes (players) 1 e 2 formam uma rede (Network A) durante a prática de Exploração. Esta rede produz algum conhecimento (Knowledge A), que pode formar um novo vértice (nó) para qualquer outra rede.</w:t>
      </w:r>
      <w:r w:rsidR="00951D67">
        <w:t xml:space="preserve"> </w:t>
      </w:r>
      <w:r>
        <w:t xml:space="preserve">Podemos observar o mesmo funcionamento na prática de Documentação e Improvisação, a formação de redes denominadas Network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sub-redes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ição. No entanto, a rede de sub-red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r w:rsidR="005151C1" w:rsidRPr="0050469B">
        <w:t>De modo a refletirmos sob a óptica de uma rede, buscamos mapear todas as interações (conexões) entre as práticas, as competências e os movimentos que identificamos e caracterizamos no contexto da PoC</w:t>
      </w:r>
      <w:r w:rsidR="005151C1">
        <w:t xml:space="preserve">. </w:t>
      </w:r>
    </w:p>
    <w:p w14:paraId="43BB3656" w14:textId="77777777" w:rsidR="005151C1" w:rsidRDefault="005151C1" w:rsidP="005151C1">
      <w:pPr>
        <w:pStyle w:val="Tese-Normal"/>
      </w:pPr>
      <w:r w:rsidRPr="0050469B">
        <w:lastRenderedPageBreak/>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6181AF5F" w14:textId="77777777" w:rsidR="00951D67" w:rsidRDefault="00951D67" w:rsidP="00951D67">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xml:space="preserve">) nessa rede demonstra uma maior probabilidade de produção e disseminação de conhecimento através dos nós conectados, e potencialmente, uma maior influência em toda a rede. </w:t>
      </w:r>
      <w:r>
        <w:t xml:space="preserve">Por outras palavras, ao identificar um praticante da PoC ou uma prática (um nó) sendo utilizada na PoC, observamos suas interações (fluxos) em relação às próximas ações (ligações), ou seja, as competências, os movimentos, e os cenários no contexto da PoC. </w:t>
      </w:r>
    </w:p>
    <w:p w14:paraId="4731BF74" w14:textId="77777777" w:rsidR="00951D67" w:rsidRDefault="00951D67" w:rsidP="00951D67">
      <w:pPr>
        <w:pStyle w:val="Tese-Normal"/>
      </w:pPr>
      <w:r>
        <w:t xml:space="preserve">Dessa forma, </w:t>
      </w:r>
      <w:r w:rsidRPr="00E60B8B">
        <w:t xml:space="preserve">analisamos um ciclo de </w:t>
      </w:r>
      <w:r w:rsidRPr="00E60B8B">
        <w:rPr>
          <w:i/>
          <w:iCs/>
        </w:rPr>
        <w:t>design</w:t>
      </w:r>
      <w:r w:rsidRPr="00E60B8B">
        <w:t xml:space="preserve"> interativo </w:t>
      </w:r>
      <w:r>
        <w:fldChar w:fldCharType="begin" w:fldLock="1"/>
      </w:r>
      <w:r>
        <w:instrText>ADDIN CSL_CITATION {"citationItems":[{"id":"ITEM-1","itemData":{"abstract":"As a commentary to Juhani Iivari’s insightful essay, I briefly analyze design science research as an embodiment of three closely related cycles of activities. The Relevance Cycle inputs requirements from the contextual environment into the research and introduces the research artifacts into environ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 of design science.","author":[{"dropping-particle":"","family":"Hevner","given":"Alan R","non-dropping-particle":"","parse-names":false,"suffix":""}],"container-title":"Scandinavian Journal of Information Systems","id":"ITEM-1","issue":"2","issued":{"date-parts":[["2007"]]},"page":"87-92","title":"A Three Cycle View of Design Science Research","type":"article-journal","volume":"19"},"uris":["http://www.mendeley.com/documents/?uuid=c2c56d49-e279-3442-b55f-224281bc14a8"]}],"mendeley":{"formattedCitation":"(Hevner, 2007)","plainTextFormattedCitation":"(Hevner, 2007)"},"properties":{"noteIndex":0},"schema":"https://github.com/citation-style-language/schema/raw/master/csl-citation.json"}</w:instrText>
      </w:r>
      <w:r>
        <w:fldChar w:fldCharType="separate"/>
      </w:r>
      <w:r w:rsidRPr="00E60B8B">
        <w:rPr>
          <w:noProof/>
        </w:rPr>
        <w:t>(Hevner, 2007)</w:t>
      </w:r>
      <w:r>
        <w:fldChar w:fldCharType="end"/>
      </w:r>
      <w:r>
        <w:t xml:space="preserve"> </w:t>
      </w:r>
      <w:r w:rsidRPr="00E60B8B">
        <w:t>dentro do qual adaptamos continuamente um modelo de rede de conhecimento por meio das próximas atividades d</w:t>
      </w:r>
      <w:r>
        <w:t>a</w:t>
      </w:r>
      <w:r w:rsidRPr="00E60B8B">
        <w:t xml:space="preserve"> PoC, </w:t>
      </w:r>
      <w:r>
        <w:t>de modo a</w:t>
      </w:r>
      <w:r w:rsidRPr="00E60B8B">
        <w:t xml:space="preserve"> descobrir como essas práticas, movimentos, competências e cenários se relacionam e evoluem durante </w:t>
      </w:r>
      <w:r>
        <w:t>o desenvolvimento e a</w:t>
      </w:r>
      <w:r w:rsidRPr="00E60B8B">
        <w:t xml:space="preserve"> execução</w:t>
      </w:r>
      <w:r>
        <w:t xml:space="preserve"> da PoC</w:t>
      </w:r>
      <w:r w:rsidRPr="00E60B8B">
        <w:t xml:space="preserve">, com o objetivo de caracterizar uma rede </w:t>
      </w:r>
      <w:r>
        <w:t xml:space="preserve">de conhecimento </w:t>
      </w:r>
      <w:r w:rsidRPr="00E60B8B">
        <w:t>no contexto d</w:t>
      </w:r>
      <w:r>
        <w:t>a</w:t>
      </w:r>
      <w:r w:rsidRPr="00E60B8B">
        <w:t xml:space="preserve"> PoC. </w:t>
      </w:r>
      <w:r>
        <w:t>Por outras palavras</w:t>
      </w:r>
      <w:r w:rsidRPr="00E60B8B">
        <w:t>, contextualizamos as atividades d</w:t>
      </w:r>
      <w:r>
        <w:t>a</w:t>
      </w:r>
      <w:r w:rsidRPr="00E60B8B">
        <w:t xml:space="preserve"> PoC durante a fase de tradução quando um praticante </w:t>
      </w:r>
      <w:r>
        <w:t>“</w:t>
      </w:r>
      <w:r w:rsidRPr="00E60B8B">
        <w:t>traduz</w:t>
      </w:r>
      <w:r>
        <w:t>”</w:t>
      </w:r>
      <w:r w:rsidRPr="00E60B8B">
        <w:t xml:space="preserve"> os fenômenos de um mundo (</w:t>
      </w:r>
      <w:r>
        <w:t xml:space="preserve">como </w:t>
      </w:r>
      <w:r w:rsidRPr="00E60B8B">
        <w:t xml:space="preserve">por exemplo, </w:t>
      </w:r>
      <w:r>
        <w:t xml:space="preserve">o </w:t>
      </w:r>
      <w:r w:rsidRPr="00E60B8B">
        <w:t>mundo d</w:t>
      </w:r>
      <w:r>
        <w:t>e uma</w:t>
      </w:r>
      <w:r w:rsidRPr="00E60B8B">
        <w:t xml:space="preserve"> organização) </w:t>
      </w:r>
      <w:r>
        <w:t>de modo a</w:t>
      </w:r>
      <w:r w:rsidRPr="00E60B8B">
        <w:t xml:space="preserve"> serem reproduzidos em um mundo diferente (</w:t>
      </w:r>
      <w:r>
        <w:t xml:space="preserve">como por exemplo, o </w:t>
      </w:r>
      <w:r w:rsidRPr="00E60B8B">
        <w:t>mundo d</w:t>
      </w:r>
      <w:r>
        <w:t>a</w:t>
      </w:r>
      <w:r w:rsidRPr="00E60B8B">
        <w:t xml:space="preserve"> PoC)</w:t>
      </w:r>
      <w:r>
        <w:t>,</w:t>
      </w:r>
      <w:r w:rsidRPr="00E60B8B">
        <w:t xml:space="preserve"> e a </w:t>
      </w:r>
      <w:r>
        <w:t>“</w:t>
      </w:r>
      <w:r w:rsidRPr="00E60B8B">
        <w:t>fase de transição</w:t>
      </w:r>
      <w:r>
        <w:t>”</w:t>
      </w:r>
      <w:r w:rsidRPr="00E60B8B">
        <w:t xml:space="preserve"> (ou seja, do mundo da organização para </w:t>
      </w:r>
      <w:r>
        <w:t>o</w:t>
      </w:r>
      <w:r w:rsidRPr="00E60B8B">
        <w:t xml:space="preserve"> mundo </w:t>
      </w:r>
      <w:r>
        <w:t xml:space="preserve">da </w:t>
      </w:r>
      <w:r w:rsidRPr="00E60B8B">
        <w:t xml:space="preserve">PoC) quando um praticante </w:t>
      </w:r>
      <w:r>
        <w:t xml:space="preserve">adapta, </w:t>
      </w:r>
      <w:r w:rsidRPr="00E60B8B">
        <w:t>muda, combina ou improvisa os fenômenos no contexto d</w:t>
      </w:r>
      <w:r>
        <w:t>a</w:t>
      </w:r>
      <w:r w:rsidRPr="00E60B8B">
        <w:t xml:space="preserve"> PoC.</w:t>
      </w:r>
    </w:p>
    <w:p w14:paraId="76F4D65E" w14:textId="01F11F9B" w:rsidR="005151C1" w:rsidRDefault="005151C1" w:rsidP="005151C1">
      <w:pPr>
        <w:pStyle w:val="Tese-Normal"/>
      </w:pPr>
      <w:r w:rsidRPr="0050469B">
        <w:t>A seguir, apresentamos todos os mapeamentos de todas as dez práticas, seus respectivos nós e conexões no contexto do PoC (veja nos Anexos para o mapeamento completo).</w:t>
      </w:r>
    </w:p>
    <w:p w14:paraId="1A561C1B" w14:textId="77777777" w:rsidR="00951D67" w:rsidRPr="0050469B" w:rsidRDefault="00951D67" w:rsidP="00951D67">
      <w:pPr>
        <w:pStyle w:val="Tese-Normal"/>
        <w:ind w:firstLine="0"/>
      </w:pP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4658E4">
        <w:trPr>
          <w:trHeight w:val="176"/>
          <w:jc w:val="center"/>
        </w:trPr>
        <w:tc>
          <w:tcPr>
            <w:tcW w:w="0" w:type="auto"/>
            <w:shd w:val="clear" w:color="auto" w:fill="F2F2F2" w:themeFill="background1" w:themeFillShade="F2"/>
          </w:tcPr>
          <w:p w14:paraId="29D0D2DB" w14:textId="77777777" w:rsidR="005151C1" w:rsidRPr="0050469B" w:rsidRDefault="005151C1" w:rsidP="004658E4">
            <w:pPr>
              <w:spacing w:before="60" w:after="60" w:line="276" w:lineRule="auto"/>
              <w:rPr>
                <w:b/>
                <w:bCs/>
              </w:rPr>
            </w:pPr>
            <w:r w:rsidRPr="0050469B">
              <w:rPr>
                <w:b/>
                <w:bCs/>
              </w:rPr>
              <w:lastRenderedPageBreak/>
              <w:t>Práticas</w:t>
            </w:r>
          </w:p>
        </w:tc>
        <w:tc>
          <w:tcPr>
            <w:tcW w:w="0" w:type="auto"/>
            <w:shd w:val="clear" w:color="auto" w:fill="F2F2F2" w:themeFill="background1" w:themeFillShade="F2"/>
          </w:tcPr>
          <w:p w14:paraId="4B35D507" w14:textId="77777777" w:rsidR="005151C1" w:rsidRPr="0050469B" w:rsidRDefault="005151C1" w:rsidP="004658E4">
            <w:pPr>
              <w:spacing w:before="60" w:after="60" w:line="276" w:lineRule="auto"/>
              <w:jc w:val="center"/>
              <w:rPr>
                <w:b/>
                <w:bCs/>
              </w:rPr>
            </w:pPr>
            <w:r w:rsidRPr="0050469B">
              <w:rPr>
                <w:b/>
                <w:bCs/>
              </w:rPr>
              <w:t>Nós</w:t>
            </w:r>
          </w:p>
        </w:tc>
        <w:tc>
          <w:tcPr>
            <w:tcW w:w="0" w:type="auto"/>
            <w:shd w:val="clear" w:color="auto" w:fill="F2F2F2" w:themeFill="background1" w:themeFillShade="F2"/>
          </w:tcPr>
          <w:p w14:paraId="6B3A5398" w14:textId="77777777" w:rsidR="005151C1" w:rsidRPr="0050469B" w:rsidRDefault="005151C1" w:rsidP="004658E4">
            <w:pPr>
              <w:spacing w:before="60" w:after="60" w:line="276" w:lineRule="auto"/>
              <w:jc w:val="center"/>
              <w:rPr>
                <w:b/>
                <w:bCs/>
              </w:rPr>
            </w:pPr>
            <w:r w:rsidRPr="0050469B">
              <w:rPr>
                <w:b/>
                <w:bCs/>
              </w:rPr>
              <w:t>Links</w:t>
            </w:r>
          </w:p>
        </w:tc>
      </w:tr>
      <w:tr w:rsidR="005151C1" w:rsidRPr="0050469B" w14:paraId="71C0ECC2" w14:textId="77777777" w:rsidTr="004658E4">
        <w:trPr>
          <w:jc w:val="center"/>
        </w:trPr>
        <w:tc>
          <w:tcPr>
            <w:tcW w:w="0" w:type="auto"/>
            <w:shd w:val="clear" w:color="auto" w:fill="auto"/>
          </w:tcPr>
          <w:p w14:paraId="703D5F12" w14:textId="77777777" w:rsidR="005151C1" w:rsidRPr="0050469B" w:rsidRDefault="005151C1" w:rsidP="004658E4">
            <w:pPr>
              <w:spacing w:before="60" w:after="60" w:line="276" w:lineRule="auto"/>
            </w:pPr>
            <w:r w:rsidRPr="0050469B">
              <w:rPr>
                <w:b/>
                <w:bCs/>
              </w:rPr>
              <w:t>P01</w:t>
            </w:r>
            <w:r w:rsidRPr="0050469B">
              <w:t xml:space="preserve"> – Prática de Exploração</w:t>
            </w:r>
          </w:p>
        </w:tc>
        <w:tc>
          <w:tcPr>
            <w:tcW w:w="0" w:type="auto"/>
            <w:shd w:val="clear" w:color="auto" w:fill="auto"/>
          </w:tcPr>
          <w:p w14:paraId="7D75216F" w14:textId="77777777" w:rsidR="005151C1" w:rsidRPr="0050469B" w:rsidRDefault="005151C1" w:rsidP="004658E4">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4658E4">
            <w:pPr>
              <w:spacing w:before="60" w:after="60" w:line="276" w:lineRule="auto"/>
              <w:jc w:val="center"/>
            </w:pPr>
            <w:r w:rsidRPr="0050469B">
              <w:t>523</w:t>
            </w:r>
          </w:p>
        </w:tc>
      </w:tr>
      <w:tr w:rsidR="005151C1" w:rsidRPr="0050469B" w14:paraId="13DBE919" w14:textId="77777777" w:rsidTr="004658E4">
        <w:trPr>
          <w:jc w:val="center"/>
        </w:trPr>
        <w:tc>
          <w:tcPr>
            <w:tcW w:w="0" w:type="auto"/>
            <w:shd w:val="clear" w:color="auto" w:fill="auto"/>
          </w:tcPr>
          <w:p w14:paraId="1147B13C" w14:textId="77777777" w:rsidR="005151C1" w:rsidRPr="0050469B" w:rsidRDefault="005151C1" w:rsidP="004658E4">
            <w:pPr>
              <w:spacing w:before="60" w:after="60" w:line="276" w:lineRule="auto"/>
            </w:pPr>
            <w:r w:rsidRPr="0050469B">
              <w:rPr>
                <w:b/>
                <w:bCs/>
              </w:rPr>
              <w:t>P02</w:t>
            </w:r>
            <w:r w:rsidRPr="0050469B">
              <w:t xml:space="preserve"> – Prática de Compreensão</w:t>
            </w:r>
          </w:p>
        </w:tc>
        <w:tc>
          <w:tcPr>
            <w:tcW w:w="0" w:type="auto"/>
            <w:shd w:val="clear" w:color="auto" w:fill="auto"/>
          </w:tcPr>
          <w:p w14:paraId="06670DDD" w14:textId="77777777" w:rsidR="005151C1" w:rsidRPr="0050469B" w:rsidRDefault="005151C1" w:rsidP="004658E4">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4658E4">
            <w:pPr>
              <w:spacing w:before="60" w:after="60" w:line="276" w:lineRule="auto"/>
              <w:jc w:val="center"/>
            </w:pPr>
            <w:r w:rsidRPr="0050469B">
              <w:t>443</w:t>
            </w:r>
          </w:p>
        </w:tc>
      </w:tr>
      <w:tr w:rsidR="005151C1" w:rsidRPr="0050469B" w14:paraId="5DB7BD14" w14:textId="77777777" w:rsidTr="004658E4">
        <w:trPr>
          <w:jc w:val="center"/>
        </w:trPr>
        <w:tc>
          <w:tcPr>
            <w:tcW w:w="0" w:type="auto"/>
            <w:shd w:val="clear" w:color="auto" w:fill="auto"/>
          </w:tcPr>
          <w:p w14:paraId="768A0D24" w14:textId="77777777" w:rsidR="005151C1" w:rsidRPr="0050469B" w:rsidRDefault="005151C1" w:rsidP="004658E4">
            <w:pPr>
              <w:spacing w:before="60" w:after="60" w:line="276" w:lineRule="auto"/>
            </w:pPr>
            <w:r w:rsidRPr="0050469B">
              <w:rPr>
                <w:b/>
                <w:bCs/>
              </w:rPr>
              <w:t>P03</w:t>
            </w:r>
            <w:r w:rsidRPr="0050469B">
              <w:t xml:space="preserve"> – Prática de Modelagem</w:t>
            </w:r>
          </w:p>
        </w:tc>
        <w:tc>
          <w:tcPr>
            <w:tcW w:w="0" w:type="auto"/>
            <w:shd w:val="clear" w:color="auto" w:fill="auto"/>
          </w:tcPr>
          <w:p w14:paraId="29270C99" w14:textId="77777777" w:rsidR="005151C1" w:rsidRPr="0050469B" w:rsidRDefault="005151C1" w:rsidP="004658E4">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4658E4">
            <w:pPr>
              <w:spacing w:before="60" w:after="60" w:line="276" w:lineRule="auto"/>
              <w:jc w:val="center"/>
            </w:pPr>
            <w:r w:rsidRPr="0050469B">
              <w:t>565</w:t>
            </w:r>
          </w:p>
        </w:tc>
      </w:tr>
      <w:tr w:rsidR="005151C1" w:rsidRPr="0050469B" w14:paraId="65EC9BBB" w14:textId="77777777" w:rsidTr="004658E4">
        <w:trPr>
          <w:jc w:val="center"/>
        </w:trPr>
        <w:tc>
          <w:tcPr>
            <w:tcW w:w="0" w:type="auto"/>
            <w:shd w:val="clear" w:color="auto" w:fill="auto"/>
          </w:tcPr>
          <w:p w14:paraId="6CDD8D0B" w14:textId="77777777" w:rsidR="005151C1" w:rsidRPr="0050469B" w:rsidRDefault="005151C1" w:rsidP="004658E4">
            <w:pPr>
              <w:spacing w:before="60" w:after="60" w:line="276" w:lineRule="auto"/>
            </w:pPr>
            <w:r w:rsidRPr="0050469B">
              <w:rPr>
                <w:b/>
                <w:bCs/>
              </w:rPr>
              <w:t>P04</w:t>
            </w:r>
            <w:r w:rsidRPr="0050469B">
              <w:t xml:space="preserve"> – Prática de Especificação</w:t>
            </w:r>
          </w:p>
        </w:tc>
        <w:tc>
          <w:tcPr>
            <w:tcW w:w="0" w:type="auto"/>
            <w:shd w:val="clear" w:color="auto" w:fill="auto"/>
          </w:tcPr>
          <w:p w14:paraId="0A78C49A" w14:textId="77777777" w:rsidR="005151C1" w:rsidRPr="0050469B" w:rsidRDefault="005151C1" w:rsidP="004658E4">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4658E4">
            <w:pPr>
              <w:spacing w:before="60" w:after="60" w:line="276" w:lineRule="auto"/>
              <w:jc w:val="center"/>
            </w:pPr>
            <w:r w:rsidRPr="0050469B">
              <w:t>628</w:t>
            </w:r>
          </w:p>
        </w:tc>
      </w:tr>
      <w:tr w:rsidR="005151C1" w:rsidRPr="0050469B" w14:paraId="52B2CD65" w14:textId="77777777" w:rsidTr="004658E4">
        <w:trPr>
          <w:jc w:val="center"/>
        </w:trPr>
        <w:tc>
          <w:tcPr>
            <w:tcW w:w="0" w:type="auto"/>
            <w:shd w:val="clear" w:color="auto" w:fill="auto"/>
          </w:tcPr>
          <w:p w14:paraId="411F379D" w14:textId="77777777" w:rsidR="005151C1" w:rsidRPr="0050469B" w:rsidRDefault="005151C1" w:rsidP="004658E4">
            <w:pPr>
              <w:spacing w:before="60" w:after="60" w:line="276" w:lineRule="auto"/>
            </w:pPr>
            <w:r w:rsidRPr="0050469B">
              <w:rPr>
                <w:b/>
                <w:bCs/>
              </w:rPr>
              <w:t>P05</w:t>
            </w:r>
            <w:r w:rsidRPr="0050469B">
              <w:t xml:space="preserve"> – Prática de Execução</w:t>
            </w:r>
          </w:p>
        </w:tc>
        <w:tc>
          <w:tcPr>
            <w:tcW w:w="0" w:type="auto"/>
            <w:shd w:val="clear" w:color="auto" w:fill="auto"/>
          </w:tcPr>
          <w:p w14:paraId="65A56457" w14:textId="77777777" w:rsidR="005151C1" w:rsidRPr="0050469B" w:rsidRDefault="005151C1" w:rsidP="004658E4">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4658E4">
            <w:pPr>
              <w:spacing w:before="60" w:after="60" w:line="276" w:lineRule="auto"/>
              <w:jc w:val="center"/>
            </w:pPr>
            <w:r w:rsidRPr="0050469B">
              <w:t>836</w:t>
            </w:r>
          </w:p>
        </w:tc>
      </w:tr>
      <w:tr w:rsidR="005151C1" w:rsidRPr="0050469B" w14:paraId="0327D2A7" w14:textId="77777777" w:rsidTr="004658E4">
        <w:trPr>
          <w:jc w:val="center"/>
        </w:trPr>
        <w:tc>
          <w:tcPr>
            <w:tcW w:w="0" w:type="auto"/>
            <w:shd w:val="clear" w:color="auto" w:fill="auto"/>
          </w:tcPr>
          <w:p w14:paraId="307E6DE4" w14:textId="77777777" w:rsidR="005151C1" w:rsidRPr="0050469B" w:rsidRDefault="005151C1" w:rsidP="004658E4">
            <w:pPr>
              <w:spacing w:before="60" w:after="60" w:line="276" w:lineRule="auto"/>
            </w:pPr>
            <w:r w:rsidRPr="0050469B">
              <w:rPr>
                <w:b/>
                <w:bCs/>
              </w:rPr>
              <w:t>P06</w:t>
            </w:r>
            <w:r w:rsidRPr="0050469B">
              <w:t xml:space="preserve"> – Prática de Negociação</w:t>
            </w:r>
          </w:p>
        </w:tc>
        <w:tc>
          <w:tcPr>
            <w:tcW w:w="0" w:type="auto"/>
            <w:shd w:val="clear" w:color="auto" w:fill="auto"/>
          </w:tcPr>
          <w:p w14:paraId="7D4A8144" w14:textId="77777777" w:rsidR="005151C1" w:rsidRPr="0050469B" w:rsidRDefault="005151C1" w:rsidP="004658E4">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4658E4">
            <w:pPr>
              <w:spacing w:before="60" w:after="60" w:line="276" w:lineRule="auto"/>
              <w:jc w:val="center"/>
            </w:pPr>
            <w:r w:rsidRPr="0050469B">
              <w:t>737</w:t>
            </w:r>
          </w:p>
        </w:tc>
      </w:tr>
      <w:tr w:rsidR="005151C1" w:rsidRPr="0050469B" w14:paraId="08693313" w14:textId="77777777" w:rsidTr="004658E4">
        <w:trPr>
          <w:jc w:val="center"/>
        </w:trPr>
        <w:tc>
          <w:tcPr>
            <w:tcW w:w="0" w:type="auto"/>
            <w:shd w:val="clear" w:color="auto" w:fill="auto"/>
          </w:tcPr>
          <w:p w14:paraId="29C90AF7" w14:textId="77777777" w:rsidR="005151C1" w:rsidRPr="0050469B" w:rsidRDefault="005151C1" w:rsidP="004658E4">
            <w:pPr>
              <w:spacing w:before="60" w:after="60" w:line="276" w:lineRule="auto"/>
            </w:pPr>
            <w:r w:rsidRPr="0050469B">
              <w:rPr>
                <w:b/>
                <w:bCs/>
              </w:rPr>
              <w:t>P07</w:t>
            </w:r>
            <w:r w:rsidRPr="0050469B">
              <w:t xml:space="preserve"> – Prática de Improvisação</w:t>
            </w:r>
          </w:p>
        </w:tc>
        <w:tc>
          <w:tcPr>
            <w:tcW w:w="0" w:type="auto"/>
            <w:shd w:val="clear" w:color="auto" w:fill="auto"/>
          </w:tcPr>
          <w:p w14:paraId="20B66559" w14:textId="77777777" w:rsidR="005151C1" w:rsidRPr="0050469B" w:rsidRDefault="005151C1" w:rsidP="004658E4">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4658E4">
            <w:pPr>
              <w:spacing w:before="60" w:after="60" w:line="276" w:lineRule="auto"/>
              <w:jc w:val="center"/>
            </w:pPr>
            <w:r w:rsidRPr="0050469B">
              <w:t>761</w:t>
            </w:r>
          </w:p>
        </w:tc>
      </w:tr>
      <w:tr w:rsidR="005151C1" w:rsidRPr="0050469B" w14:paraId="5069A3B8" w14:textId="77777777" w:rsidTr="004658E4">
        <w:trPr>
          <w:jc w:val="center"/>
        </w:trPr>
        <w:tc>
          <w:tcPr>
            <w:tcW w:w="0" w:type="auto"/>
            <w:shd w:val="clear" w:color="auto" w:fill="auto"/>
          </w:tcPr>
          <w:p w14:paraId="46D91EEB" w14:textId="77777777" w:rsidR="005151C1" w:rsidRPr="0050469B" w:rsidRDefault="005151C1" w:rsidP="004658E4">
            <w:pPr>
              <w:spacing w:before="60" w:after="60" w:line="276" w:lineRule="auto"/>
            </w:pPr>
            <w:r w:rsidRPr="0050469B">
              <w:rPr>
                <w:b/>
                <w:bCs/>
              </w:rPr>
              <w:t xml:space="preserve">P08 </w:t>
            </w:r>
            <w:r w:rsidRPr="0050469B">
              <w:t>– Prática de Reflexão</w:t>
            </w:r>
          </w:p>
        </w:tc>
        <w:tc>
          <w:tcPr>
            <w:tcW w:w="0" w:type="auto"/>
            <w:shd w:val="clear" w:color="auto" w:fill="auto"/>
          </w:tcPr>
          <w:p w14:paraId="1283EDFF" w14:textId="77777777" w:rsidR="005151C1" w:rsidRPr="0050469B" w:rsidRDefault="005151C1" w:rsidP="004658E4">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4658E4">
            <w:pPr>
              <w:spacing w:before="60" w:after="60" w:line="276" w:lineRule="auto"/>
              <w:jc w:val="center"/>
            </w:pPr>
            <w:r w:rsidRPr="0050469B">
              <w:t>751</w:t>
            </w:r>
          </w:p>
        </w:tc>
      </w:tr>
      <w:tr w:rsidR="005151C1" w:rsidRPr="0050469B" w14:paraId="07A7B986" w14:textId="77777777" w:rsidTr="004658E4">
        <w:trPr>
          <w:jc w:val="center"/>
        </w:trPr>
        <w:tc>
          <w:tcPr>
            <w:tcW w:w="0" w:type="auto"/>
            <w:shd w:val="clear" w:color="auto" w:fill="auto"/>
          </w:tcPr>
          <w:p w14:paraId="7FBAB6B6" w14:textId="77777777" w:rsidR="005151C1" w:rsidRPr="0050469B" w:rsidRDefault="005151C1" w:rsidP="004658E4">
            <w:pPr>
              <w:spacing w:before="60" w:after="60" w:line="276" w:lineRule="auto"/>
            </w:pPr>
            <w:r w:rsidRPr="0050469B">
              <w:rPr>
                <w:b/>
                <w:bCs/>
              </w:rPr>
              <w:t>P09</w:t>
            </w:r>
            <w:r w:rsidRPr="0050469B">
              <w:t xml:space="preserve"> – Prática de Descrição</w:t>
            </w:r>
          </w:p>
        </w:tc>
        <w:tc>
          <w:tcPr>
            <w:tcW w:w="0" w:type="auto"/>
            <w:shd w:val="clear" w:color="auto" w:fill="auto"/>
          </w:tcPr>
          <w:p w14:paraId="39006166" w14:textId="77777777" w:rsidR="005151C1" w:rsidRPr="0050469B" w:rsidRDefault="005151C1" w:rsidP="004658E4">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4658E4">
            <w:pPr>
              <w:spacing w:before="60" w:after="60" w:line="276" w:lineRule="auto"/>
              <w:jc w:val="center"/>
            </w:pPr>
            <w:r w:rsidRPr="0050469B">
              <w:t>550</w:t>
            </w:r>
          </w:p>
        </w:tc>
      </w:tr>
      <w:tr w:rsidR="005151C1" w:rsidRPr="0050469B" w14:paraId="44D02E3B" w14:textId="77777777" w:rsidTr="004658E4">
        <w:trPr>
          <w:jc w:val="center"/>
        </w:trPr>
        <w:tc>
          <w:tcPr>
            <w:tcW w:w="0" w:type="auto"/>
            <w:shd w:val="clear" w:color="auto" w:fill="auto"/>
          </w:tcPr>
          <w:p w14:paraId="4885094B" w14:textId="77777777" w:rsidR="005151C1" w:rsidRPr="0050469B" w:rsidRDefault="005151C1" w:rsidP="004658E4">
            <w:pPr>
              <w:spacing w:before="60" w:after="60" w:line="276" w:lineRule="auto"/>
            </w:pPr>
            <w:r w:rsidRPr="0050469B">
              <w:rPr>
                <w:b/>
                <w:bCs/>
              </w:rPr>
              <w:t>P10</w:t>
            </w:r>
            <w:r w:rsidRPr="0050469B">
              <w:t xml:space="preserve"> – Pr</w:t>
            </w:r>
            <w:r>
              <w:t>ática</w:t>
            </w:r>
            <w:r w:rsidRPr="0050469B">
              <w:t xml:space="preserve"> de Documentação</w:t>
            </w:r>
          </w:p>
        </w:tc>
        <w:tc>
          <w:tcPr>
            <w:tcW w:w="0" w:type="auto"/>
            <w:shd w:val="clear" w:color="auto" w:fill="auto"/>
          </w:tcPr>
          <w:p w14:paraId="32C26441" w14:textId="77777777" w:rsidR="005151C1" w:rsidRPr="0050469B" w:rsidRDefault="005151C1" w:rsidP="004658E4">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4658E4">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96" w:name="_Toc68502389"/>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96"/>
      <w:r w:rsidRPr="00940E00">
        <w:t xml:space="preserve"> </w:t>
      </w:r>
    </w:p>
    <w:p w14:paraId="4962137C" w14:textId="77777777" w:rsidR="00EE3F8B" w:rsidRDefault="005151C1" w:rsidP="00EE3F8B">
      <w:pPr>
        <w:pStyle w:val="Tese-Tabela-Caption"/>
      </w:pPr>
      <w:r w:rsidRPr="00940E00">
        <w:t>Fonte: Elaboração nossa.</w:t>
      </w:r>
    </w:p>
    <w:p w14:paraId="2F77062D" w14:textId="405CF64F" w:rsidR="00343C2A" w:rsidRPr="0050469B" w:rsidRDefault="00343C2A" w:rsidP="00EE3F8B">
      <w:pPr>
        <w:pStyle w:val="Tese-Heading2"/>
      </w:pPr>
      <w:bookmarkStart w:id="1797" w:name="_Toc68502468"/>
      <w:r w:rsidRPr="0050469B">
        <w:t>6.</w:t>
      </w:r>
      <w:r>
        <w:t>2</w:t>
      </w:r>
      <w:r w:rsidRPr="0050469B">
        <w:t xml:space="preserve"> </w:t>
      </w:r>
      <w:r>
        <w:t>A</w:t>
      </w:r>
      <w:r w:rsidR="00502D20">
        <w:t>presentando as</w:t>
      </w:r>
      <w:r>
        <w:t xml:space="preserve"> rede</w:t>
      </w:r>
      <w:r w:rsidR="00502D20">
        <w:t>s</w:t>
      </w:r>
      <w:r>
        <w:t xml:space="preserve"> de conhecimento no contexto da PoC</w:t>
      </w:r>
      <w:bookmarkEnd w:id="1797"/>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lastRenderedPageBreak/>
        <w:drawing>
          <wp:inline distT="0" distB="0" distL="0" distR="0" wp14:anchorId="08C446CE" wp14:editId="6FF18C40">
            <wp:extent cx="4870554" cy="3718193"/>
            <wp:effectExtent l="0" t="0" r="0" b="0"/>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4"/>
                    <a:srcRect l="660" t="1332" r="545" b="1037"/>
                    <a:stretch/>
                  </pic:blipFill>
                  <pic:spPr>
                    <a:xfrm>
                      <a:off x="0" y="0"/>
                      <a:ext cx="4870554" cy="3718193"/>
                    </a:xfrm>
                    <a:prstGeom prst="rect">
                      <a:avLst/>
                    </a:prstGeom>
                  </pic:spPr>
                </pic:pic>
              </a:graphicData>
            </a:graphic>
          </wp:inline>
        </w:drawing>
      </w:r>
    </w:p>
    <w:p w14:paraId="5B331E93" w14:textId="4BFD280D" w:rsidR="00343C2A" w:rsidRPr="00DB110D" w:rsidRDefault="00343C2A" w:rsidP="00343C2A">
      <w:pPr>
        <w:pStyle w:val="Tese-Caption"/>
      </w:pPr>
      <w:bookmarkStart w:id="1798" w:name="_Toc68502400"/>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bookmarkEnd w:id="1798"/>
    </w:p>
    <w:p w14:paraId="5BEEA475" w14:textId="13A96CBE" w:rsidR="00343C2A" w:rsidRDefault="00343C2A" w:rsidP="00BE7F1E">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contexto da PoC, como por exemplo: “30 KB como tamanho do bloco de dados”, “94% de operações aleatórias (randômicas) de IO”, “&lt; 0.88 milisegundos (ms)”, dentre outros.</w:t>
      </w:r>
    </w:p>
    <w:p w14:paraId="4FB7273D" w14:textId="77777777" w:rsidR="00343C2A" w:rsidRPr="0050469B" w:rsidRDefault="00343C2A" w:rsidP="00343C2A">
      <w:pPr>
        <w:pStyle w:val="Tese-Lista"/>
        <w:rPr>
          <w:lang w:val="pt-BR"/>
        </w:rPr>
      </w:pPr>
      <w:r w:rsidRPr="0050469B">
        <w:rPr>
          <w:lang w:val="pt-BR"/>
        </w:rPr>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r w:rsidRPr="0050469B">
        <w:rPr>
          <w:i/>
          <w:iCs/>
          <w:lang w:val="pt-BR"/>
        </w:rPr>
        <w:t>wrapper</w:t>
      </w:r>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lastRenderedPageBreak/>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r w:rsidRPr="0050469B">
        <w:rPr>
          <w:i/>
          <w:iCs/>
          <w:lang w:val="pt-BR"/>
        </w:rPr>
        <w:t>outstanding</w:t>
      </w:r>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Vergonha-IO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r w:rsidRPr="0050469B">
        <w:rPr>
          <w:i/>
          <w:iCs/>
          <w:lang w:val="pt-BR"/>
        </w:rPr>
        <w:t>kernel</w:t>
      </w:r>
      <w:r w:rsidRPr="0050469B">
        <w:rPr>
          <w:lang w:val="pt-BR"/>
        </w:rPr>
        <w:t xml:space="preserve">, identificamos que este software não abre todos os arquivos com a </w:t>
      </w:r>
      <w:r w:rsidRPr="0050469B">
        <w:rPr>
          <w:i/>
          <w:iCs/>
          <w:lang w:val="pt-BR"/>
        </w:rPr>
        <w:t>flag</w:t>
      </w:r>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comparação com o seu antecessor (versão anterior). Lembre-se de que, nem todos os IOPS são criados da mesma maneira”.</w:t>
      </w:r>
    </w:p>
    <w:p w14:paraId="41FD9155" w14:textId="5EA834E0" w:rsidR="00343C2A" w:rsidRDefault="00343C2A" w:rsidP="00343C2A">
      <w:pPr>
        <w:pStyle w:val="Tese-Normal"/>
      </w:pPr>
      <w:r w:rsidRPr="0050469B">
        <w:t>Portanto, apresentamos a rede</w:t>
      </w:r>
      <w:r w:rsidR="00C405DC">
        <w:t xml:space="preserve"> </w:t>
      </w:r>
      <w:r w:rsidRPr="0050469B">
        <w:t xml:space="preserve">de conhecimento no contexto da PoC como um espaço composto de diversos e complexos fenômenos sociotécnicos, onde ocorrem a troca de conhecimento entre os seus atores durante o desenvolvimento e a execução da PoC. 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 xml:space="preserve">(Teixeira, 2011, p. </w:t>
      </w:r>
      <w:r w:rsidRPr="0050469B">
        <w:rPr>
          <w:noProof/>
        </w:rPr>
        <w:lastRenderedPageBreak/>
        <w:t>19)</w:t>
      </w:r>
      <w:r w:rsidRPr="0050469B">
        <w:fldChar w:fldCharType="end"/>
      </w:r>
      <w:r w:rsidRPr="0050469B">
        <w:t>, que no contexto de nossa investigação, destacamos os diversos fluxos de informações associados ao conjunto de práticas no contexto da PoC</w:t>
      </w:r>
      <w:r w:rsidR="00C405DC">
        <w:t xml:space="preserve"> (Figura 131).</w:t>
      </w:r>
    </w:p>
    <w:p w14:paraId="60E850C7" w14:textId="578ED4F9" w:rsidR="00C405DC" w:rsidRPr="00BE7F1E" w:rsidRDefault="00C405DC" w:rsidP="00BE7F1E">
      <w:pPr>
        <w:pStyle w:val="Tese-Figura"/>
        <w:rPr>
          <w:b/>
          <w:bCs/>
        </w:rPr>
      </w:pPr>
      <w:r w:rsidRPr="00C405DC">
        <mc:AlternateContent>
          <mc:Choice Requires="wpg">
            <w:drawing>
              <wp:inline distT="0" distB="0" distL="0" distR="0" wp14:anchorId="71C68F9D" wp14:editId="67CE9ACE">
                <wp:extent cx="4975457" cy="3316077"/>
                <wp:effectExtent l="0" t="0" r="3175" b="0"/>
                <wp:docPr id="92"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75457" cy="3316077"/>
                          <a:chOff x="0" y="0"/>
                          <a:chExt cx="9914414" cy="6608639"/>
                        </a:xfrm>
                      </wpg:grpSpPr>
                      <pic:pic xmlns:pic="http://schemas.openxmlformats.org/drawingml/2006/picture">
                        <pic:nvPicPr>
                          <pic:cNvPr id="93" name="Picture 93"/>
                          <pic:cNvPicPr>
                            <a:picLocks noChangeAspect="1"/>
                          </pic:cNvPicPr>
                        </pic:nvPicPr>
                        <pic:blipFill rotWithShape="1">
                          <a:blip r:embed="rId25"/>
                          <a:srcRect l="3542" b="9630"/>
                          <a:stretch/>
                        </pic:blipFill>
                        <pic:spPr>
                          <a:xfrm>
                            <a:off x="0" y="0"/>
                            <a:ext cx="9914414" cy="6197600"/>
                          </a:xfrm>
                          <a:prstGeom prst="rect">
                            <a:avLst/>
                          </a:prstGeom>
                        </pic:spPr>
                      </pic:pic>
                      <pic:pic xmlns:pic="http://schemas.openxmlformats.org/drawingml/2006/picture">
                        <pic:nvPicPr>
                          <pic:cNvPr id="94" name="Picture 94"/>
                          <pic:cNvPicPr>
                            <a:picLocks noChangeAspect="1"/>
                          </pic:cNvPicPr>
                        </pic:nvPicPr>
                        <pic:blipFill>
                          <a:blip r:embed="rId26"/>
                          <a:stretch>
                            <a:fillRect/>
                          </a:stretch>
                        </pic:blipFill>
                        <pic:spPr>
                          <a:xfrm>
                            <a:off x="2073478" y="6197600"/>
                            <a:ext cx="5971485" cy="411039"/>
                          </a:xfrm>
                          <a:prstGeom prst="rect">
                            <a:avLst/>
                          </a:prstGeom>
                        </pic:spPr>
                      </pic:pic>
                    </wpg:wgp>
                  </a:graphicData>
                </a:graphic>
              </wp:inline>
            </w:drawing>
          </mc:Choice>
          <mc:Fallback>
            <w:pict>
              <v:group w14:anchorId="2180C0EE" id="Group 8" o:spid="_x0000_s1026" style="width:391.75pt;height:261.1pt;mso-position-horizontal-relative:char;mso-position-vertical-relative:line" coordsize="99144,660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7" type="#_x0000_t75" style="position:absolute;width:99144;height:619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">
                  <v:imagedata r:id="rId27" o:title="" cropbottom="6311f" cropleft="2321f"/>
                </v:shape>
                <v:shape id="Picture 94" o:spid="_x0000_s1028" type="#_x0000_t75" style="position:absolute;left:20734;top:61976;width:59715;height: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">
                  <v:imagedata r:id="rId28" o:title=""/>
                </v:shape>
                <w10:anchorlock/>
              </v:group>
            </w:pict>
          </mc:Fallback>
        </mc:AlternateContent>
      </w:r>
    </w:p>
    <w:p w14:paraId="34108C36" w14:textId="054FC940" w:rsidR="00C405DC" w:rsidRPr="00C405DC" w:rsidRDefault="00C405DC" w:rsidP="00C405DC">
      <w:pPr>
        <w:pStyle w:val="Tese-Caption"/>
      </w:pPr>
      <w:bookmarkStart w:id="1799" w:name="_Toc68502401"/>
      <w:r w:rsidRPr="00C405DC">
        <w:rPr>
          <w:b/>
          <w:bCs w:val="0"/>
        </w:rPr>
        <w:t xml:space="preserve">Figura </w:t>
      </w:r>
      <w:r w:rsidRPr="00C405DC">
        <w:rPr>
          <w:b/>
          <w:bCs w:val="0"/>
        </w:rPr>
        <w:fldChar w:fldCharType="begin"/>
      </w:r>
      <w:r w:rsidRPr="00C405DC">
        <w:rPr>
          <w:b/>
          <w:bCs w:val="0"/>
        </w:rPr>
        <w:instrText xml:space="preserve"> SEQ Figura \* ARABIC </w:instrText>
      </w:r>
      <w:r w:rsidRPr="00C405DC">
        <w:rPr>
          <w:b/>
          <w:bCs w:val="0"/>
        </w:rPr>
        <w:fldChar w:fldCharType="separate"/>
      </w:r>
      <w:r w:rsidRPr="00C405DC">
        <w:rPr>
          <w:b/>
          <w:bCs w:val="0"/>
        </w:rPr>
        <w:t>129</w:t>
      </w:r>
      <w:r w:rsidRPr="00C405DC">
        <w:rPr>
          <w:b/>
          <w:bCs w:val="0"/>
        </w:rPr>
        <w:fldChar w:fldCharType="end"/>
      </w:r>
      <w:r w:rsidRPr="00C405DC">
        <w:rPr>
          <w:b/>
          <w:bCs w:val="0"/>
        </w:rPr>
        <w:t>.</w:t>
      </w:r>
      <w:r w:rsidRPr="00C405DC">
        <w:t xml:space="preserve"> A rede completa de conhecimento no contexto da PoC.</w:t>
      </w:r>
      <w:bookmarkEnd w:id="1799"/>
    </w:p>
    <w:p w14:paraId="79DFD505" w14:textId="77777777" w:rsidR="00C405DC" w:rsidRPr="00C405DC" w:rsidRDefault="00C405DC" w:rsidP="00C405DC">
      <w:pPr>
        <w:pStyle w:val="Tese-Caption"/>
      </w:pPr>
      <w:r w:rsidRPr="00C405DC">
        <w:t>Fonte: Elaboração nossa.</w:t>
      </w:r>
    </w:p>
    <w:p w14:paraId="37BD3662" w14:textId="40E90978" w:rsidR="00343C2A" w:rsidRPr="0050469B" w:rsidRDefault="00343C2A" w:rsidP="00343C2A">
      <w:pPr>
        <w:pStyle w:val="Tese-Normal"/>
      </w:pPr>
      <w:r w:rsidRPr="0050469B">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7F2B0170" w14:textId="77777777" w:rsidR="00BE7F1E" w:rsidRDefault="00343C2A" w:rsidP="00343C2A">
      <w:pPr>
        <w:pStyle w:val="Tese-Normal"/>
      </w:pPr>
      <w:r w:rsidRPr="0050469B">
        <w:lastRenderedPageBreak/>
        <w:t>Dessa forma, visualizamos uma estrutura (formação) sociotécnica fundamentada em uma rede de conhecimento de características abertas e altamente dinâmica, composta de diversos nós e fluxos, onde essa relação constitui-se de códigos interoperacionais e fundamentais na formação e orientação (pode-se ler aqui, desconstrução e desorientação) de um conhecimento para uma sociedade, ou seja, por outras palavras, a prática da Prova de Conceito.</w:t>
      </w:r>
      <w:r w:rsidR="00C405DC">
        <w:t xml:space="preserve"> </w:t>
      </w:r>
    </w:p>
    <w:p w14:paraId="3F44C01B" w14:textId="66D7C846" w:rsidR="00343C2A" w:rsidRPr="0050469B" w:rsidRDefault="00343C2A" w:rsidP="00343C2A">
      <w:pPr>
        <w:pStyle w:val="Tese-Normal"/>
      </w:pPr>
      <w:r w:rsidRPr="0050469B">
        <w:t xml:space="preserve">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Por outras palavras, essas redes e sub redes são conhecidas como “knowledge networks”, ou seja, “a set of nodes — individuals or higher level collectives that serve as heterogeneously distributed repositories of knowledge and agents that search for, transmit, and create knowledge — interconnected by social relationships that enable and constrain nodes’ efforts to acquire, transfer, and create knowledg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0A69FDA0" w14:textId="7C15B5B0" w:rsidR="00C405DC" w:rsidRDefault="00343C2A" w:rsidP="00343C2A">
      <w:pPr>
        <w:pStyle w:val="Tese-Normal"/>
      </w:pPr>
      <w:r w:rsidRPr="0050469B">
        <w:t xml:space="preserve">No contexto de nossa investigação, optamos por refletir a respeito das redes no contexto da PoC como “a catalog of a system’s components often called nodes or vertices and the direct interactions between them, called links or edges”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Assim sendo, destacamos o domínio de conhecimento da Teoria das Redes (ou </w:t>
      </w:r>
      <w:r w:rsidRPr="0050469B">
        <w:rPr>
          <w:i/>
          <w:iCs/>
        </w:rPr>
        <w:t>Network Science</w:t>
      </w:r>
      <w:r w:rsidRPr="0050469B">
        <w:t xml:space="preserve"> – um termo muito referenciado nos dias atuais), incorporando no seu 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0E415C17" w14:textId="4C5B15B5" w:rsidR="00BE7F1E" w:rsidRPr="0050469B" w:rsidRDefault="00343C2A" w:rsidP="00BE7F1E">
      <w:pPr>
        <w:pStyle w:val="Tese-Normal"/>
      </w:pPr>
      <w:r w:rsidRPr="0050469B">
        <w:t xml:space="preserve">Segundo West (2001, p. 2), um grafo é um “triple consisting of a vertex set V(G), an edge set E(G), and a relation that associated with each edge two vertices (not necessarily distinct) called its endpoints”, isto é, um grafo pode ser usado“ “represent any information that can be modeled as objects and relationships between those objects”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r w:rsidR="00951D67">
        <w:t xml:space="preserve"> </w:t>
      </w:r>
      <w:r w:rsidR="00BE7F1E" w:rsidRPr="0050469B">
        <w:t xml:space="preserve">A seguir, apresentamos </w:t>
      </w:r>
      <w:r w:rsidR="00BE7F1E">
        <w:t>as dez (10) redes de conhecimento no contexto da PoC, sendo composta de práticas, competências, movimentos e cenários na PoC.</w:t>
      </w:r>
    </w:p>
    <w:p w14:paraId="42BC3A8F" w14:textId="73288C7E" w:rsidR="00343C2A" w:rsidRPr="0050469B" w:rsidRDefault="00824053" w:rsidP="00BE7F1E">
      <w:pPr>
        <w:pStyle w:val="Tese-Figura"/>
      </w:pPr>
      <w:r w:rsidRPr="00824053">
        <w:lastRenderedPageBreak/>
        <mc:AlternateContent>
          <mc:Choice Requires="wpg">
            <w:drawing>
              <wp:inline distT="0" distB="0" distL="0" distR="0" wp14:anchorId="03C8C1C2" wp14:editId="6115E104">
                <wp:extent cx="4445306" cy="8411378"/>
                <wp:effectExtent l="0" t="0" r="0" b="0"/>
                <wp:docPr id="64" name="Group 20"/>
                <wp:cNvGraphicFramePr/>
                <a:graphic xmlns:a="http://schemas.openxmlformats.org/drawingml/2006/main">
                  <a:graphicData uri="http://schemas.microsoft.com/office/word/2010/wordprocessingGroup">
                    <wpg:wgp>
                      <wpg:cNvGrpSpPr/>
                      <wpg:grpSpPr>
                        <a:xfrm>
                          <a:off x="0" y="0"/>
                          <a:ext cx="4445306" cy="8411378"/>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43">
                            <a:extLst>
                              <a:ext uri="{BEBA8EAE-BF5A-486C-A8C5-ECC9F3942E4B}">
                                <a14:imgProps xmlns:a14="http://schemas.microsoft.com/office/drawing/2010/main">
                                  <a14:imgLayer r:embed="rId44">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45">
                            <a:extLst>
                              <a:ext uri="{BEBA8EAE-BF5A-486C-A8C5-ECC9F3942E4B}">
                                <a14:imgProps xmlns:a14="http://schemas.microsoft.com/office/drawing/2010/main">
                                  <a14:imgLayer r:embed="rId46">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7">
                            <a:extLst>
                              <a:ext uri="{BEBA8EAE-BF5A-486C-A8C5-ECC9F3942E4B}">
                                <a14:imgProps xmlns:a14="http://schemas.microsoft.com/office/drawing/2010/main">
                                  <a14:imgLayer r:embed="rId48">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inline>
            </w:drawing>
          </mc:Choice>
          <mc:Fallback>
            <w:pict>
              <v:group w14:anchorId="438A7F1B" id="Group 20" o:spid="_x0000_s1026" style="width:350pt;height:662.3pt;mso-position-horizontal-relative:char;mso-position-vertical-relative:line"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">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9"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50"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51"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52"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53"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54"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55"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6"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7"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8" o:title="A close up of a logo&#10;&#10;Description automatically generated"/>
                </v:shape>
                <w10:anchorlock/>
              </v:group>
            </w:pict>
          </mc:Fallback>
        </mc:AlternateContent>
      </w:r>
    </w:p>
    <w:p w14:paraId="2B7B63B4" w14:textId="22ED1AA5" w:rsidR="00824053" w:rsidRPr="00824053" w:rsidRDefault="00824053" w:rsidP="00824053">
      <w:pPr>
        <w:pStyle w:val="Tese-Caption"/>
      </w:pPr>
      <w:bookmarkStart w:id="1800" w:name="_Toc68502402"/>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bookmarkEnd w:id="1800"/>
    </w:p>
    <w:p w14:paraId="37ACC0B7" w14:textId="20C691D2" w:rsidR="00824053" w:rsidRPr="00824053" w:rsidRDefault="00824053" w:rsidP="00824053">
      <w:pPr>
        <w:pStyle w:val="Tese-Caption"/>
      </w:pPr>
      <w:r w:rsidRPr="00824053">
        <w:t xml:space="preserve">Fonte: </w:t>
      </w:r>
      <w:r>
        <w:t>Elaboração nossa.</w:t>
      </w:r>
    </w:p>
    <w:p w14:paraId="1E2487AE" w14:textId="6A6C066E" w:rsidR="00343C2A" w:rsidRDefault="00343C2A" w:rsidP="00343C2A">
      <w:pPr>
        <w:pStyle w:val="Tese-Heading3"/>
      </w:pPr>
      <w:bookmarkStart w:id="1801" w:name="_Toc68502469"/>
      <w:r>
        <w:lastRenderedPageBreak/>
        <w:t>6</w:t>
      </w:r>
      <w:r w:rsidRPr="0050469B">
        <w:t>.</w:t>
      </w:r>
      <w:r w:rsidR="00502D20">
        <w:t>2</w:t>
      </w:r>
      <w:r w:rsidRPr="0050469B">
        <w:t xml:space="preserve">.1. </w:t>
      </w:r>
      <w:r>
        <w:t>Um</w:t>
      </w:r>
      <w:r w:rsidR="004F0D5E">
        <w:t xml:space="preserve"> exemplo de</w:t>
      </w:r>
      <w:r>
        <w:t xml:space="preserve"> </w:t>
      </w:r>
      <w:r w:rsidR="00BE7F1E">
        <w:t xml:space="preserve">uma </w:t>
      </w:r>
      <w:r>
        <w:t>rede de conhecimento baseada na prática da Exploração</w:t>
      </w:r>
      <w:bookmarkEnd w:id="1801"/>
    </w:p>
    <w:p w14:paraId="11579A72" w14:textId="77777777" w:rsidR="00C30906" w:rsidRPr="0050469B" w:rsidRDefault="00C30906" w:rsidP="00C30906">
      <w:pPr>
        <w:pStyle w:val="Tese-Normal"/>
      </w:pPr>
      <w:r w:rsidRPr="0050469B">
        <w:t>De modo a exemplificar nossa modelagem de uma rede de conhecimento no contexto da PoC, optamos por ilustrar e detalhar uma rede completa de conhecimento baseada na prática de Exploração (Figura 130) e suas diversas sub redes (veja a Figura 131).</w:t>
      </w:r>
    </w:p>
    <w:p w14:paraId="2F1D945B" w14:textId="77777777" w:rsidR="00C30906" w:rsidRPr="0050469B" w:rsidRDefault="00C30906" w:rsidP="00C30906">
      <w:pPr>
        <w:pStyle w:val="Tese-Figura"/>
      </w:pPr>
      <w:r w:rsidRPr="0050469B">
        <w:drawing>
          <wp:inline distT="0" distB="0" distL="0" distR="0" wp14:anchorId="0FAA19F6" wp14:editId="469D045D">
            <wp:extent cx="3876842" cy="3013402"/>
            <wp:effectExtent l="0" t="0" r="0" b="0"/>
            <wp:docPr id="85" name="Picture 5" descr="A close up of a logo&#10;&#10;Description automatically generated">
              <a:extLst xmlns:a="http://schemas.openxmlformats.org/drawingml/2006/main">
                <a:ext uri="{FF2B5EF4-FFF2-40B4-BE49-F238E27FC236}">
                  <a16:creationId xmlns:a16="http://schemas.microsoft.com/office/drawing/2014/main" id="{9941274B-669C-E14E-A96B-C16378E10B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41274B-669C-E14E-A96B-C16378E10B8E}"/>
                        </a:ext>
                      </a:extLst>
                    </pic:cNvPr>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91999" cy="3025183"/>
                    </a:xfrm>
                    <a:prstGeom prst="rect">
                      <a:avLst/>
                    </a:prstGeom>
                  </pic:spPr>
                </pic:pic>
              </a:graphicData>
            </a:graphic>
          </wp:inline>
        </w:drawing>
      </w:r>
    </w:p>
    <w:p w14:paraId="1CD120FB" w14:textId="77777777" w:rsidR="00C30906" w:rsidRPr="0050469B" w:rsidRDefault="00C30906" w:rsidP="00C30906">
      <w:pPr>
        <w:pStyle w:val="Tese-Caption"/>
      </w:pPr>
      <w:bookmarkStart w:id="1802" w:name="_Toc68502403"/>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30</w:t>
      </w:r>
      <w:r w:rsidRPr="0050469B">
        <w:rPr>
          <w:b/>
        </w:rPr>
        <w:fldChar w:fldCharType="end"/>
      </w:r>
      <w:r w:rsidRPr="0050469B">
        <w:rPr>
          <w:b/>
        </w:rPr>
        <w:t>.</w:t>
      </w:r>
      <w:r w:rsidRPr="0050469B">
        <w:t xml:space="preserve"> A prática de Exploração e sua rede de conhecimento</w:t>
      </w:r>
      <w:bookmarkEnd w:id="1802"/>
    </w:p>
    <w:p w14:paraId="1DEB0052" w14:textId="77777777" w:rsidR="00C30906" w:rsidRPr="0050469B" w:rsidRDefault="00C30906" w:rsidP="00C30906">
      <w:pPr>
        <w:pStyle w:val="Tese-Caption"/>
      </w:pPr>
      <w:r w:rsidRPr="0050469B">
        <w:rPr>
          <w:color w:val="000000"/>
        </w:rPr>
        <w:t>Fonte:</w:t>
      </w:r>
      <w:r w:rsidRPr="0050469B">
        <w:t xml:space="preserve"> Elaboração nossa.</w:t>
      </w:r>
    </w:p>
    <w:p w14:paraId="5B781A09" w14:textId="77777777" w:rsidR="00C30906" w:rsidRPr="0050469B" w:rsidRDefault="00C30906" w:rsidP="00C30906">
      <w:pPr>
        <w:pStyle w:val="Tese-Normal"/>
      </w:pPr>
      <w:r w:rsidRPr="0050469B">
        <w:t xml:space="preserve">Como podemos observar na Figura 130, apresentamos uma rede de conhecimento de modo a representar uma prática no contexto da PoC e suas relações. O círculo em azul representa um nó, a prática de Exploração. </w:t>
      </w:r>
    </w:p>
    <w:p w14:paraId="298BB9B7" w14:textId="77777777" w:rsidR="00C30906" w:rsidRPr="0050469B" w:rsidRDefault="00C30906" w:rsidP="00C30906">
      <w:pPr>
        <w:pStyle w:val="Tese-Normal"/>
      </w:pPr>
      <w:r w:rsidRPr="0050469B">
        <w:t xml:space="preserve">Os círculos em laranja representam as competências associadas a essa prática: </w:t>
      </w:r>
      <w:r w:rsidRPr="0050469B">
        <w:rPr>
          <w:b/>
          <w:bCs/>
        </w:rPr>
        <w:t>(C01)</w:t>
      </w:r>
      <w:r w:rsidRPr="0050469B">
        <w:t xml:space="preserve"> Coletando, analisando, interpretando e compreendendo os requisitos na PoC; </w:t>
      </w:r>
      <w:r w:rsidRPr="0050469B">
        <w:rPr>
          <w:b/>
          <w:bCs/>
        </w:rPr>
        <w:t>(C02)</w:t>
      </w:r>
      <w:r w:rsidRPr="0050469B">
        <w:t xml:space="preserve"> Comparando as combinações dos artefatos, experimentos e requisitos na PoC ou de diferentes PoC; </w:t>
      </w:r>
      <w:r w:rsidRPr="0050469B">
        <w:rPr>
          <w:b/>
          <w:bCs/>
        </w:rPr>
        <w:t>(C05)</w:t>
      </w:r>
      <w:r w:rsidRPr="0050469B">
        <w:t xml:space="preserve"> Lidando com a falta de informações na PoC e as combinações dos artefatos, experimentos e requisitos; </w:t>
      </w:r>
      <w:r w:rsidRPr="0050469B">
        <w:rPr>
          <w:b/>
          <w:bCs/>
        </w:rPr>
        <w:t>(C08)</w:t>
      </w:r>
      <w:r w:rsidRPr="0050469B">
        <w:t xml:space="preserve"> Dialogando com os praticantes da PoC e os diferentes atores envolvidos (antes, durante e após a sua execução); </w:t>
      </w:r>
      <w:r w:rsidRPr="0050469B">
        <w:rPr>
          <w:b/>
          <w:bCs/>
        </w:rPr>
        <w:t>(C11)</w:t>
      </w:r>
      <w:r w:rsidRPr="0050469B">
        <w:t xml:space="preserve"> Explorando diferentes cenários e combinações dos artefatos, experimentos e requisitos na PoC; </w:t>
      </w:r>
      <w:r w:rsidRPr="0050469B">
        <w:rPr>
          <w:b/>
          <w:bCs/>
        </w:rPr>
        <w:t>(C14)</w:t>
      </w:r>
      <w:r w:rsidRPr="0050469B">
        <w:t xml:space="preserve"> Adaptando o que fazer na PoC e como fazer; </w:t>
      </w:r>
      <w:r w:rsidRPr="0050469B">
        <w:rPr>
          <w:b/>
          <w:bCs/>
        </w:rPr>
        <w:t>(C21)</w:t>
      </w:r>
      <w:r w:rsidRPr="0050469B">
        <w:t xml:space="preserve"> Buscando conhecimento na PoC por meio das diferentes combinações dos artefatos, experimentos e requisitos. </w:t>
      </w:r>
    </w:p>
    <w:p w14:paraId="70607147" w14:textId="77777777" w:rsidR="00C30906" w:rsidRPr="0050469B" w:rsidRDefault="00C30906" w:rsidP="00C30906">
      <w:pPr>
        <w:pStyle w:val="Tese-Normal"/>
      </w:pPr>
      <w:r w:rsidRPr="0050469B">
        <w:lastRenderedPageBreak/>
        <w:t>Os círculos em verde representam os movimentos da PoC (veja a seção 4.2. 110 movimentos no contexto da PoC), ou seja, o que os praticantes fazem no contexto de PoC: M001; M002; M003; M004; M005; M006; M007; M008; M009; M010; M011; M012; M013; M014; M015; M017; M018; M019; M021; M022; M023; M024; M025; M026; M027; M028; M030; M031; M032; M033; M034; M035; M039; M040; M041; M042; M043; M044; M045; M046; M047; M048; M049; M055; M056; M057; M058; M059; M060; M061; M062; M063; M064; M065; M074; M076; M077; M078; M079; M080; M081; M082; M083; M084; M085; M086; M087; M088; M089; M092; M093; M097; M098; M099; M100; M101; M102; M103; M104; M105; M106; M107; M108; M109; M110</w:t>
      </w:r>
      <w:r>
        <w:t>.</w:t>
      </w:r>
    </w:p>
    <w:p w14:paraId="3EE69BCA" w14:textId="77777777" w:rsidR="00C30906" w:rsidRPr="0050469B" w:rsidRDefault="00C30906" w:rsidP="00C30906">
      <w:pPr>
        <w:pStyle w:val="Tese-Normal"/>
      </w:pPr>
      <w:r w:rsidRPr="0050469B">
        <w:t xml:space="preserve">Os círculos em vermelho representam os cenários na PoC associados aos respectivos nós (ou seja, a prática, as competências, e os movimentos) nessa rede de conhecimento. Nota-se que adotamos a seguinte convenção para a descrição desses cenários na PoC: </w:t>
      </w:r>
    </w:p>
    <w:p w14:paraId="2FF37CE9" w14:textId="77777777" w:rsidR="00C30906" w:rsidRPr="0050469B" w:rsidRDefault="00C30906" w:rsidP="00C30906">
      <w:pPr>
        <w:pStyle w:val="Tese-Lista"/>
        <w:rPr>
          <w:lang w:val="pt-BR"/>
        </w:rPr>
      </w:pPr>
      <w:r w:rsidRPr="0050469B">
        <w:rPr>
          <w:lang w:val="pt-BR"/>
        </w:rPr>
        <w:t>Ao identificarmos 04 cenários em relação ao movimento M001, representamo-los como S001, S002, S003, S004.</w:t>
      </w:r>
    </w:p>
    <w:p w14:paraId="2B0BB908" w14:textId="77777777" w:rsidR="00C30906" w:rsidRPr="0050469B" w:rsidRDefault="00C30906" w:rsidP="00C30906">
      <w:pPr>
        <w:pStyle w:val="Tese-Lista"/>
        <w:rPr>
          <w:lang w:val="pt-BR"/>
        </w:rPr>
      </w:pPr>
      <w:r w:rsidRPr="0050469B">
        <w:rPr>
          <w:lang w:val="pt-BR"/>
        </w:rPr>
        <w:t>Ao identificarmos 03 cenários em relação ao movimento M002, representamo-los como S005, S006, S007.</w:t>
      </w:r>
    </w:p>
    <w:p w14:paraId="7BC63F32" w14:textId="77777777" w:rsidR="00C30906" w:rsidRPr="0050469B" w:rsidRDefault="00C30906" w:rsidP="00C30906">
      <w:pPr>
        <w:pStyle w:val="Tese-Lista"/>
        <w:rPr>
          <w:lang w:val="pt-BR"/>
        </w:rPr>
      </w:pPr>
      <w:r w:rsidRPr="0050469B">
        <w:rPr>
          <w:lang w:val="pt-BR"/>
        </w:rPr>
        <w:t>Ao identificarmos 03 cenários em relação ao movimento M003, representamo-los como S008, S009, S010.</w:t>
      </w:r>
    </w:p>
    <w:p w14:paraId="7F735274" w14:textId="77777777" w:rsidR="00C30906" w:rsidRPr="0050469B" w:rsidRDefault="00C30906" w:rsidP="00C30906">
      <w:pPr>
        <w:pStyle w:val="Tese-Lista"/>
        <w:rPr>
          <w:lang w:val="pt-BR"/>
        </w:rPr>
      </w:pPr>
      <w:r w:rsidRPr="0050469B">
        <w:rPr>
          <w:lang w:val="pt-BR"/>
        </w:rPr>
        <w:t>Assim, utilizamos da mesma metodologia para todos os outros cenários em todas as redes de conhecimento no contexto da PoC (veja a lista nos Anexos – A rede completa de conhecimento no contexto da PoC).</w:t>
      </w:r>
    </w:p>
    <w:p w14:paraId="062F1E8F" w14:textId="77777777" w:rsidR="00C30906" w:rsidRPr="0050469B" w:rsidRDefault="00C30906" w:rsidP="00C30906">
      <w:pPr>
        <w:pStyle w:val="Tese-Normal"/>
      </w:pPr>
      <w:r w:rsidRPr="0050469B">
        <w:t xml:space="preserve">Portanto, apresentamos a seguir, os seguintes cenários na PoC dessa rede de conhecimento como sendo: S001; S002; S003; S004; S005; S006; S007; S008; S009; S010; S011; S012; S013; S014; S015; S016; S017; S018; S019; S020; S021; S022; S023; S024; S025; S026; S027; S028; S029; S030; S031; S032; S033; S034; S035; S036; S037; S038; S039; S040; S041; S042; S043; S044; S045; S046; S047; S048; S049; S050; S051; S052; S053; S054; S055; S056; S057; S058; S059; S060; S065; S066; S067; S068; S069; S070; S071; S072; S073; S074; S075; S076; S081; S082; S083; S084; S085; S086; S087; S088; S089; S090; S091; S092; S093; S094; S095; S096; S097; S098; S099; S100; S101; S102; S103; S104; S105; S106; S107; S108; S109; S110; S111; S112; S113; S114; S119; </w:t>
      </w:r>
      <w:r w:rsidRPr="0050469B">
        <w:lastRenderedPageBreak/>
        <w:t xml:space="preserve">S120; S121; S122; S123; S124; S125; S126; S127; S128; S129; S130; S131; S132; S133; S134; S135; S136; S137; S138; S139; S140; S141; S161; S162; S163; S164; S165; S166; S167; S168; S169; S170; S171; S172; S173; S174; S175; S176; S177; S178; S179; S180; S181; S182; S183; S184; S185; S186; S187; S188; S189; S190; S191; S192; S193; S194; S195; S196; S197; S198; S199; S200; S201; S202; S203; S204; S205; S206; S207; S227; S228; S229; S230; S231; S232; S233; S234; S235; S236; S237; S238; S239; S240; S241; S242; S243; S244; S245; S246; S247; S248; S249; S250; S251; S252; S253; S254; S255; S256; S257; S258; S259; S260; S261; S262; S263; S264; S265; S266; S267; S268; S269; S270; S295; S296; S297; S301; S302; S303; S304; S305; S306; S307; S308; S309; S310; S311; S312; S313; S314; S315; S316; S317; S318; S319; S320; S321; S322; S323; S324; S325; S326; S327; S328; S329; S330; S331; S332; S338; S339; S340; S341; S342; S343; S344; S353; S354; S355; S356; S357; S358; S359; S360; S361; S362; S363; S364; S365; S366; S367; S368; S369; S370; S371; S372; S373; S374; S375; S376; S377; S378; S379; S380; S381; S382; S383; S384; S385; S386; S387; S388; S389; S390; S391; S392; S393; S394; S395; S396; S398; S402; S404; S405; S406; S407; S408; S409; S410; S411; S412; S418; S423; S424; S428; S432; S433; S441; S442. </w:t>
      </w:r>
    </w:p>
    <w:p w14:paraId="492796B9" w14:textId="12FF8511" w:rsidR="00C405DC" w:rsidRDefault="00C30906" w:rsidP="00C30906">
      <w:pPr>
        <w:pStyle w:val="Tese-Normal"/>
      </w:pPr>
      <w:r w:rsidRPr="0050469B">
        <w:t>Portanto, a rede apresentada na Figura 130, representa a rede de conhecimento da prática de Exploração sendo composta de 1 prática, 7 competências, 85 movimentos, e 325 cenários na PoC, totalizando uma rede de 418 nós e 523 conexões (</w:t>
      </w:r>
      <w:r w:rsidRPr="0050469B">
        <w:rPr>
          <w:i/>
          <w:iCs/>
        </w:rPr>
        <w:t>links</w:t>
      </w:r>
      <w:r w:rsidRPr="0050469B">
        <w:t>).</w:t>
      </w:r>
    </w:p>
    <w:p w14:paraId="48212345" w14:textId="2FCF922D" w:rsidR="00DB110D" w:rsidRDefault="00006701" w:rsidP="00CD2334">
      <w:pPr>
        <w:pStyle w:val="Tese-Normal"/>
      </w:pPr>
      <w:r>
        <w:t>Dessa forma, a</w:t>
      </w:r>
      <w:r w:rsidR="00CD2334">
        <w:t xml:space="preserve">s redes </w:t>
      </w:r>
      <w:r>
        <w:t xml:space="preserve">e as sub-redes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27B96505">
            <wp:extent cx="4719359" cy="2154989"/>
            <wp:effectExtent l="0" t="0" r="5080"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9"/>
                    <a:stretch>
                      <a:fillRect/>
                    </a:stretch>
                  </pic:blipFill>
                  <pic:spPr>
                    <a:xfrm>
                      <a:off x="0" y="0"/>
                      <a:ext cx="4761069" cy="2174035"/>
                    </a:xfrm>
                    <a:prstGeom prst="rect">
                      <a:avLst/>
                    </a:prstGeom>
                  </pic:spPr>
                </pic:pic>
              </a:graphicData>
            </a:graphic>
          </wp:inline>
        </w:drawing>
      </w:r>
    </w:p>
    <w:p w14:paraId="0C8AFC8D" w14:textId="0E81F7CE" w:rsidR="007E7B1B" w:rsidRPr="00DB110D" w:rsidRDefault="007E7B1B" w:rsidP="007E7B1B">
      <w:pPr>
        <w:pStyle w:val="Tese-Caption"/>
      </w:pPr>
      <w:bookmarkStart w:id="1803" w:name="_Toc68502404"/>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bookmarkEnd w:id="1803"/>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282BE2B1" w14:textId="3D766A72" w:rsidR="00C30906" w:rsidRPr="0050469B" w:rsidRDefault="00C30906" w:rsidP="00C30906">
      <w:pPr>
        <w:pStyle w:val="Tese-Normal"/>
      </w:pPr>
      <w:r w:rsidRPr="0050469B">
        <w:lastRenderedPageBreak/>
        <w:t>Numa alusão em como poderíamos solucionar um quebra-cabeça</w:t>
      </w:r>
      <w:r>
        <w:t xml:space="preserve"> no contexto da PoC (como por exemplo, a solução de um problema na execução de um experimento na atividade da PoC)</w:t>
      </w:r>
      <w:r w:rsidRPr="0050469B">
        <w:t xml:space="preserve">, uma possível estratégica seria selecionar áreas específicas e com uma pequena quantidade de peças de modo a facilitar a sua resolução. Da mesma forma, podemos adotar essa mesma estratégica no estudo das redes de conhecimento no contexto da PoC, através da formação de sub redes de conhecimento, isto é, redes com uma menor estrutura (ou seja, uma menor quantidade de nós e </w:t>
      </w:r>
      <w:r w:rsidRPr="0050469B">
        <w:rPr>
          <w:i/>
          <w:iCs/>
        </w:rPr>
        <w:t>links</w:t>
      </w:r>
      <w:r w:rsidRPr="0050469B">
        <w:t>).</w:t>
      </w:r>
    </w:p>
    <w:p w14:paraId="36A46516" w14:textId="77777777" w:rsidR="00C30906" w:rsidRPr="0050469B" w:rsidRDefault="00C30906" w:rsidP="00C30906">
      <w:pPr>
        <w:pStyle w:val="Tese-Normal"/>
      </w:pPr>
      <w:r w:rsidRPr="0050469B">
        <w:t>Como podemos observar na Figura 131, apresentamos as seguintes sub redes de conhecimento da prática de Exploração:</w:t>
      </w:r>
    </w:p>
    <w:p w14:paraId="5BC6CD17"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1 representa uma sub rede de conhecimento sendo composta de 8 nós (uma prática e 7 competências) e 7 conexões (</w:t>
      </w:r>
      <w:r w:rsidRPr="0050469B">
        <w:rPr>
          <w:i/>
          <w:iCs/>
          <w:lang w:val="pt-BR"/>
        </w:rPr>
        <w:t>links</w:t>
      </w:r>
      <w:r w:rsidRPr="0050469B">
        <w:rPr>
          <w:lang w:val="pt-BR"/>
        </w:rPr>
        <w:t>).</w:t>
      </w:r>
    </w:p>
    <w:p w14:paraId="74B6CBDC"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2 representa uma outra sub rede de conhecimento sendo composta de 92 nós (7 competências e 85 movimentos) e 191 conexões (</w:t>
      </w:r>
      <w:r w:rsidRPr="0050469B">
        <w:rPr>
          <w:i/>
          <w:iCs/>
          <w:lang w:val="pt-BR"/>
        </w:rPr>
        <w:t>links</w:t>
      </w:r>
      <w:r w:rsidRPr="0050469B">
        <w:rPr>
          <w:lang w:val="pt-BR"/>
        </w:rPr>
        <w:t>).</w:t>
      </w:r>
    </w:p>
    <w:p w14:paraId="23B7B554"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3 representa uma diferente (e mais densa) sub rede de conhecimento sendo composta de 410 nós (85 movimentos e 325 cenários na PoC) e 316 conexões (</w:t>
      </w:r>
      <w:r w:rsidRPr="0050469B">
        <w:rPr>
          <w:i/>
          <w:iCs/>
          <w:lang w:val="pt-BR"/>
        </w:rPr>
        <w:t>links</w:t>
      </w:r>
      <w:r w:rsidRPr="0050469B">
        <w:rPr>
          <w:lang w:val="pt-BR"/>
        </w:rPr>
        <w:t>).</w:t>
      </w:r>
    </w:p>
    <w:p w14:paraId="1D079C8C" w14:textId="7C4233F2" w:rsidR="007E7B1B" w:rsidRDefault="00C30906" w:rsidP="00C30906">
      <w:pPr>
        <w:pStyle w:val="Tese-Normal"/>
      </w:pPr>
      <w:r w:rsidRPr="0050469B">
        <w:t>As conexões (</w:t>
      </w:r>
      <w:r w:rsidRPr="0050469B">
        <w:rPr>
          <w:i/>
          <w:iCs/>
        </w:rPr>
        <w:t>links</w:t>
      </w:r>
      <w:r w:rsidRPr="0050469B">
        <w:t>) [C02, S412], [C05, S418], [C08, S423], [C08, S424], [C11, S428], [C14, S432], [C14, S433], [C21, S441] e [C21, S442] são pertinentes aos nós de competência e dos esboços no contexto da PoC. Portanto, optamos por não representar essas 9 conexões (</w:t>
      </w:r>
      <w:r w:rsidRPr="0050469B">
        <w:rPr>
          <w:i/>
          <w:iCs/>
        </w:rPr>
        <w:t>links</w:t>
      </w:r>
      <w:r w:rsidRPr="0050469B">
        <w:t xml:space="preserve">) na sub rede de conhecimento </w:t>
      </w:r>
      <w:r w:rsidRPr="0050469B">
        <w:rPr>
          <w:i/>
          <w:iCs/>
        </w:rPr>
        <w:t>Network 2</w:t>
      </w:r>
      <w:r w:rsidRPr="0050469B">
        <w:t xml:space="preserve"> (ou seja, uma rede baseada em uma formação específica dos nós de competência e movimentos).</w:t>
      </w:r>
    </w:p>
    <w:p w14:paraId="37D799E9" w14:textId="724E5BFD" w:rsidR="00311D04" w:rsidRPr="0050469B" w:rsidRDefault="00D13BFD" w:rsidP="007D2264">
      <w:pPr>
        <w:pStyle w:val="Tese-Heading2"/>
      </w:pPr>
      <w:bookmarkStart w:id="1804" w:name="_Toc68502470"/>
      <w:r w:rsidRPr="0050469B">
        <w:t>6.</w:t>
      </w:r>
      <w:r w:rsidR="00C30906">
        <w:t>3</w:t>
      </w:r>
      <w:r w:rsidRPr="0050469B">
        <w:t xml:space="preserve"> </w:t>
      </w:r>
      <w:r w:rsidR="00FC7823" w:rsidRPr="00FC7823">
        <w:t xml:space="preserve">Uma teoria emprestada da </w:t>
      </w:r>
      <w:r w:rsidR="00EE3F8B">
        <w:t>F</w:t>
      </w:r>
      <w:r w:rsidR="00FC7823" w:rsidRPr="00FC7823">
        <w:t xml:space="preserve">ísica: </w:t>
      </w:r>
      <w:r w:rsidR="00FC7823">
        <w:t>i</w:t>
      </w:r>
      <w:r w:rsidR="00FC7823" w:rsidRPr="00FC7823">
        <w:t xml:space="preserve">ntroduzindo a </w:t>
      </w:r>
      <w:r w:rsidR="002306F7">
        <w:t>Teoria da Percolação</w:t>
      </w:r>
      <w:r w:rsidR="00FC7823" w:rsidRPr="00FC7823">
        <w:t xml:space="preserve"> </w:t>
      </w:r>
      <w:r w:rsidR="00F93CC3">
        <w:t>na</w:t>
      </w:r>
      <w:r w:rsidR="00FC7823" w:rsidRPr="00FC7823">
        <w:t xml:space="preserve"> PoC</w:t>
      </w:r>
      <w:bookmarkEnd w:id="1804"/>
    </w:p>
    <w:p w14:paraId="0CF15FCE" w14:textId="2E644E45" w:rsidR="00FC7823" w:rsidRPr="0050469B" w:rsidRDefault="00FC7823" w:rsidP="00FC7823">
      <w:pPr>
        <w:pStyle w:val="Tese-Normal"/>
      </w:pPr>
      <w:r w:rsidRPr="0050469B">
        <w:t xml:space="preserve">Na perspectiva da gestão de conhecimento em uma organização, ou até mesmo, no contexto da PoC, entendemos que os fluxos de produção e disseminação de conhecimento são dinâmicos e acontecem por meio de interações sociais entre seus indivíduos </w:t>
      </w:r>
      <w:r w:rsidRPr="0050469B">
        <w:fldChar w:fldCharType="begin" w:fldLock="1"/>
      </w:r>
      <w:r w:rsidR="004658E4">
        <w:instrText>ADDIN CSL_CITATION {"citationItems":[{"id":"ITEM-1","itemData":{"DOI":"10.1016/S0024-6301(99)00115-6","ISBN":"1412912407","ISSN":"00246301","PMID":"19012248","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1","issued":{"date-parts":[["2000"]]},"page":"5-34","title":"SECI, Ba and Leadership: A Unified Model of Dynamic Knowledge Creation","type":"article-journal","volume":"33"},"uris":["http://www.mendeley.com/documents/?uuid=4e10136a-b4f4-356c-82c5-9d52477702ca"]}],"mendeley":{"formattedCitation":"(Nonaka et al., 2000)","manualFormatting":"(Nonaka et al., 2000)","plainTextFormattedCitation":"(Nonaka et al., 2000)","previouslyFormattedCitation":"(Nonaka et al., 2000)"},"properties":{"noteIndex":0},"schema":"https://github.com/citation-style-language/schema/raw/master/csl-citation.json"}</w:instrText>
      </w:r>
      <w:r w:rsidRPr="0050469B">
        <w:fldChar w:fldCharType="separate"/>
      </w:r>
      <w:r w:rsidRPr="0050469B">
        <w:rPr>
          <w:noProof/>
        </w:rPr>
        <w:t>(Nonaka et al., 2000)</w:t>
      </w:r>
      <w:r w:rsidRPr="0050469B">
        <w:fldChar w:fldCharType="end"/>
      </w:r>
      <w:r w:rsidRPr="0050469B">
        <w:t xml:space="preserve"> em toda a rede. </w:t>
      </w:r>
    </w:p>
    <w:p w14:paraId="22F510BE" w14:textId="2E47F40A" w:rsidR="00FC7823" w:rsidRDefault="00FC7823" w:rsidP="00FC7823">
      <w:pPr>
        <w:pStyle w:val="Tese-Normal"/>
      </w:pPr>
      <w:r w:rsidRPr="0050469B">
        <w:lastRenderedPageBreak/>
        <w:t xml:space="preserve">Por outras palavras, visualizamos essa transferência de conhecimento no contexto da PoC quando seus praticantes “espalham” (ou seja, </w:t>
      </w:r>
      <w:r w:rsidRPr="0050469B">
        <w:rPr>
          <w:i/>
          <w:iCs/>
        </w:rPr>
        <w:t>spread</w:t>
      </w:r>
      <w:r w:rsidRPr="0050469B">
        <w:t>) conhecimento explícito e tácito para outros indivíduos através da rede de conhecimento da PoC, onde usando uma analogia como exemplo, podemos representar essa transferência de conhecimento em uma rede de conhecimento no contexto da PoC, como a propagação de um vírus em uma rede de computadores ou a disseminação de informações em uma rede social.</w:t>
      </w:r>
    </w:p>
    <w:p w14:paraId="6E46BFA8" w14:textId="0F299CA6" w:rsidR="004658E4" w:rsidRDefault="00FC7823" w:rsidP="004658E4">
      <w:pPr>
        <w:pStyle w:val="Tese-Normal"/>
      </w:pPr>
      <w:r>
        <w:t xml:space="preserve">Dessa forma, </w:t>
      </w:r>
      <w:r w:rsidR="004658E4">
        <w:t>necessitamos buscar</w:t>
      </w:r>
      <w:r>
        <w:t xml:space="preserve"> </w:t>
      </w:r>
      <w:r w:rsidR="004658E4">
        <w:t xml:space="preserve">o apoio na revisão da literatura, onde encontramos diversos e interessantes estudos no campo da física </w:t>
      </w:r>
      <w:r w:rsidR="004658E4">
        <w:fldChar w:fldCharType="begin" w:fldLock="1"/>
      </w:r>
      <w:r w:rsidR="004658E4">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id":"ITEM-2","itemData":{"DOI":"https://doi.org/10.1201/9781315274386","abstract":"2nd ed.","author":[{"dropping-particle":"","family":"Stauffer","given":"Dietrich","non-dropping-particle":"","parse-names":false,"suffix":""},{"dropping-particle":"","family":"Aharony","given":"Amnon","non-dropping-particle":"","parse-names":false,"suffix":""}],"id":"ITEM-2","issued":{"date-parts":[["1992"]]},"publisher":"Taylor &amp; Francis","publisher-place":"London","title":"Introduction to Percolation Theory","type":"book"},"uris":["http://www.mendeley.com/documents/?uuid=23e5eb19-bffa-465d-94fc-57f333b1c13b"]}],"mendeley":{"formattedCitation":"(Sahimi, 1994; Stauffer &amp; Aharony, 1992)","plainTextFormattedCitation":"(Sahimi, 1994; Stauffer &amp; Aharony, 1992)","previouslyFormattedCitation":"(Sahimi, 1994; Stauffer &amp; Aharony, 1992)"},"properties":{"noteIndex":0},"schema":"https://github.com/citation-style-language/schema/raw/master/csl-citation.json"}</w:instrText>
      </w:r>
      <w:r w:rsidR="004658E4">
        <w:fldChar w:fldCharType="separate"/>
      </w:r>
      <w:r w:rsidR="004658E4" w:rsidRPr="004658E4">
        <w:rPr>
          <w:noProof/>
        </w:rPr>
        <w:t>(Sahimi, 1994; Stauffer &amp; Aharony, 1992)</w:t>
      </w:r>
      <w:r w:rsidR="004658E4">
        <w:fldChar w:fldCharType="end"/>
      </w:r>
      <w:r w:rsidR="004658E4">
        <w:t xml:space="preserve"> relacionados à </w:t>
      </w:r>
      <w:r w:rsidR="002306F7">
        <w:t>Teoria da Percolação</w:t>
      </w:r>
      <w:r w:rsidR="004658E4">
        <w:t xml:space="preserve"> que descrevem as propriedades daqueles clusters (redes e sub-redes) onde um processo de percolação consiste na propagação do estado de um vértice (nó) para outros vértices (nós), que após serem ‘ativos’ continuam com o processo de propagação (percolação).</w:t>
      </w:r>
    </w:p>
    <w:p w14:paraId="2E9017A0" w14:textId="11ED5123" w:rsidR="00FC7823" w:rsidRPr="0050469B" w:rsidRDefault="00FC7823" w:rsidP="00FC7823">
      <w:pPr>
        <w:pStyle w:val="Tese-Normal"/>
      </w:pPr>
      <w:r w:rsidRPr="0050469B">
        <w:t xml:space="preserve">Entretanto, no melhor do nosso conhecimento, o termo propagação em uma rede vem sendo discutido desde longa data em diferentes domínios de conhecimento na ciência, como por exemplo, nas últimas seis décadas, </w:t>
      </w:r>
      <w:r w:rsidRPr="0050469B">
        <w:fldChar w:fldCharType="begin" w:fldLock="1"/>
      </w:r>
      <w:r w:rsidRPr="0050469B">
        <w:instrText>ADDIN CSL_CITATION {"citationItems":[{"id":"ITEM-1","itemData":{"DOI":"10.1017/S0305004100032680","ISSN":"14698064","abstract":"The paper studies, in a general way, how the random properties of a ‘medium’ influence the percolation of a ‘fluid’ through it. The treatment diifers from conventional diffusion theory, in which it is the random properties of the fluid that matter. Fluid and medium bear general interpretations: for example, solute diffusing through solvent, electrons migrating over an atomic lattice, molecules penetrating a porous solid, disease infecting a community, etc. © 1957, Cambridge Philosophical Society. All rights reserved.","author":[{"dropping-particle":"","family":"Broadbent","given":"S. R.","non-dropping-particle":"","parse-names":false,"suffix":""},{"dropping-particle":"","family":"Hammersley","given":"J. M.","non-dropping-particle":"","parse-names":false,"suffix":""}],"container-title":"Mathematical Proceedings of the Cambridge Philosophical Society","id":"ITEM-1","issue":"3","issued":{"date-parts":[["1957"]]},"page":"629-641","title":"Percolation processes","type":"article-journal","volume":"53"},"uris":["http://www.mendeley.com/documents/?uuid=034ca9d5-c539-37d2-b577-7a79ff2b85a5"]}],"mendeley":{"formattedCitation":"(Broadbent &amp; Hammersley, 1957)","manualFormatting":"Broadbent &amp; Hammersley (1957)","plainTextFormattedCitation":"(Broadbent &amp; Hammersley, 1957)","previouslyFormattedCitation":"(Broadbent &amp; Hammersley, 1957)"},"properties":{"noteIndex":0},"schema":"https://github.com/citation-style-language/schema/raw/master/csl-citation.json"}</w:instrText>
      </w:r>
      <w:r w:rsidRPr="0050469B">
        <w:fldChar w:fldCharType="separate"/>
      </w:r>
      <w:r w:rsidRPr="0050469B">
        <w:rPr>
          <w:noProof/>
        </w:rPr>
        <w:t>Broadbent &amp; Hammersley (1957)</w:t>
      </w:r>
      <w:r w:rsidRPr="0050469B">
        <w:fldChar w:fldCharType="end"/>
      </w:r>
      <w:r w:rsidRPr="0050469B">
        <w:t xml:space="preserve"> em </w:t>
      </w:r>
      <w:r w:rsidRPr="0050469B">
        <w:rPr>
          <w:i/>
          <w:iCs/>
        </w:rPr>
        <w:t>Percolation processes</w:t>
      </w:r>
      <w:r w:rsidRPr="0050469B">
        <w:t xml:space="preserve">, introduziram a </w:t>
      </w:r>
      <w:r w:rsidR="002306F7">
        <w:t>Teoria da Percolação</w:t>
      </w:r>
      <w:r w:rsidRPr="0050469B">
        <w:t>, que:</w:t>
      </w:r>
    </w:p>
    <w:p w14:paraId="68E71D5B" w14:textId="77777777" w:rsidR="00FC7823" w:rsidRPr="0050469B" w:rsidRDefault="00FC7823" w:rsidP="00FC7823">
      <w:pPr>
        <w:pStyle w:val="Tese-Citao-Direta"/>
      </w:pPr>
      <w:r w:rsidRPr="0050469B">
        <w:t>There are many physical phenomena in which a fluid spreads randomly through a medium. Here fluid and medium bear general interpretations: we may be concerned with a solute diffusing through a solvent, electrons migrating over an atomic lattice, molecules penetrating a porous solid, or disease infecting a community. Besides the random mechanism, external forces may govern the process, as with water percolating through limestone under gravity. According to the nature of the problem, it may be natural to ascribe the random mechanism either to the fluid or to the medium. Most mathematical analyses are confined to the former alternative, for which we retain the usual name of diffusion process: in contrast, there is (as far as we know) little published work on the latter alternative, which we shall call a percolation process. The present paper is a preliminary exploration of percolation processes; and, although our conclusions are somewhat scanty, we hope we may encourage others to investigate this terrain, which has both pure mathematical fascinations and many practical applications.</w:t>
      </w:r>
    </w:p>
    <w:p w14:paraId="055E09CC" w14:textId="54EE06B5" w:rsidR="00FC7823" w:rsidRPr="0050469B" w:rsidRDefault="00FC7823" w:rsidP="00FC7823">
      <w:pPr>
        <w:pStyle w:val="Tese-Normal"/>
      </w:pPr>
      <w:r w:rsidRPr="0050469B">
        <w:fldChar w:fldCharType="begin" w:fldLock="1"/>
      </w:r>
      <w:r w:rsidR="004658E4">
        <w:instrText>ADDIN CSL_CITATION {"citationItems":[{"id":"ITEM-1","itemData":{"author":[{"dropping-particle":"da","family":"Silva","given":"Antônio Djackson Alves","non-dropping-particle":"","parse-names":false,"suffix":""}],"id":"ITEM-1","issued":{"date-parts":[["2017"]]},"number-of-pages":"57","publisher":"Universidade Federal do Rio Grande do Norte","title":"Nova prova de resultados clássicos de percolação","type":"thesis"},"uris":["http://www.mendeley.com/documents/?uuid=5ff814bb-2b7b-384e-b475-b578f599894b"]}],"mendeley":{"formattedCitation":"(Silva, 2017)","manualFormatting":"Silva (2017, p. 11)","plainTextFormattedCitation":"(Silva, 2017)","previouslyFormattedCitation":"(Silva, 2017)"},"properties":{"noteIndex":0},"schema":"https://github.com/citation-style-language/schema/raw/master/csl-citation.json"}</w:instrText>
      </w:r>
      <w:r w:rsidRPr="0050469B">
        <w:fldChar w:fldCharType="separate"/>
      </w:r>
      <w:r w:rsidRPr="0050469B">
        <w:rPr>
          <w:noProof/>
        </w:rPr>
        <w:t>Silva (2017, p. 11)</w:t>
      </w:r>
      <w:r w:rsidRPr="0050469B">
        <w:fldChar w:fldCharType="end"/>
      </w:r>
      <w:r w:rsidRPr="0050469B">
        <w:t xml:space="preserve"> apresenta a </w:t>
      </w:r>
      <w:r w:rsidR="002306F7">
        <w:t>Teoria da Percolação</w:t>
      </w:r>
      <w:r w:rsidRPr="0050469B">
        <w:t xml:space="preserve"> como um modelo matemático e destaca a sua interação com a teoria dos grafos e a probabilidade, de modo a contribuir para o entendimento e a distribuição</w:t>
      </w:r>
    </w:p>
    <w:p w14:paraId="03AA9381" w14:textId="77777777" w:rsidR="00FC7823" w:rsidRPr="0050469B" w:rsidRDefault="00FC7823" w:rsidP="00FC7823">
      <w:pPr>
        <w:pStyle w:val="Tese-Citao-Direta"/>
      </w:pPr>
      <w:r w:rsidRPr="0050469B">
        <w:t xml:space="preserve">de um fluido através de um meio poroso – um meio consistindo de poros e canais microscópicos que ligam alguns desses poros. Sendo assim, a percolação pode ser definida como um processo aleatório que modela a distribuição ou transporte de um fluido através de um meio poroso. […] </w:t>
      </w:r>
      <w:r w:rsidRPr="0050469B">
        <w:rPr>
          <w:rFonts w:ascii="Calibri" w:hAnsi="Calibri" w:cs="Calibri"/>
        </w:rPr>
        <w:t>﻿</w:t>
      </w:r>
      <w:r w:rsidRPr="0050469B">
        <w:t xml:space="preserve">O modelo considerado por Hammersley e Broadbent é resultado da interação entre a teoria de grafos e a probabilidade. De fato, cada resultado do processo aleatório fornece um grafo aleatório ω em que seus vértices representam os poros do meio </w:t>
      </w:r>
      <w:r w:rsidRPr="0050469B">
        <w:lastRenderedPageBreak/>
        <w:t>e as arestas (ou elos) representam os canais que conectam alguns desses poros, sendo que cada aresta está presente com probabilidade p ou está ausente com probabilidade complementar 1 − p. Por fim, o fluido terá atravessado completamente o meio poroso (ou se distribuído completamente através do meio) se existir um caminho infinito composto por arestas que são duas a duas adjacentes no grafo aleatório ω.</w:t>
      </w:r>
    </w:p>
    <w:p w14:paraId="41E97EC6" w14:textId="4E81DAC4" w:rsidR="00FC7823" w:rsidRPr="0050469B" w:rsidRDefault="00FC7823" w:rsidP="00FC7823">
      <w:pPr>
        <w:pStyle w:val="Tese-Normal"/>
      </w:pPr>
      <w:r w:rsidRPr="0050469B">
        <w:t xml:space="preserve">Dessa forma, a </w:t>
      </w:r>
      <w:r w:rsidR="002306F7">
        <w:t>Teoria da Percolação</w:t>
      </w:r>
      <w:r w:rsidRPr="0050469B">
        <w:t xml:space="preserve"> </w:t>
      </w:r>
      <w:r w:rsidRPr="0050469B">
        <w:fldChar w:fldCharType="begin" w:fldLock="1"/>
      </w:r>
      <w:r w:rsidRPr="0050469B">
        <w:instrText>ADDIN CSL_CITATION {"citationItems":[{"id":"ITEM-1","itemData":{"DOI":"https://doi.org/10.1201/9781315274386","abstract":"2nd ed.","author":[{"dropping-particle":"","family":"Stauffer","given":"Dietrich","non-dropping-particle":"","parse-names":false,"suffix":""},{"dropping-particle":"","family":"Aharony","given":"Amnon","non-dropping-particle":"","parse-names":false,"suffix":""}],"id":"ITEM-1","issued":{"date-parts":[["1992"]]},"publisher":"Taylor &amp; Francis","publisher-place":"London","title":"Introduction to Percolation Theory","type":"book"},"uris":["http://www.mendeley.com/documents/?uuid=23e5eb19-bffa-465d-94fc-57f333b1c13b"]}],"mendeley":{"formattedCitation":"(Stauffer &amp; Aharony, 1992)","plainTextFormattedCitation":"(Stauffer &amp; Aharony, 1992)","previouslyFormattedCitation":"(Stauffer &amp; Aharony, 1992)"},"properties":{"noteIndex":0},"schema":"https://github.com/citation-style-language/schema/raw/master/csl-citation.json"}</w:instrText>
      </w:r>
      <w:r w:rsidRPr="0050469B">
        <w:fldChar w:fldCharType="separate"/>
      </w:r>
      <w:r w:rsidRPr="0050469B">
        <w:rPr>
          <w:noProof/>
        </w:rPr>
        <w:t>(Stauffer &amp; Aharony, 1992)</w:t>
      </w:r>
      <w:r w:rsidRPr="0050469B">
        <w:fldChar w:fldCharType="end"/>
      </w:r>
      <w:r w:rsidRPr="0050469B">
        <w:t xml:space="preserve"> tem sido utilizada de modo a “to modeling a wide variety of phenomena in disordered systems”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Por exemplo,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em seu trabalho </w:t>
      </w:r>
      <w:r w:rsidRPr="0050469B">
        <w:rPr>
          <w:i/>
          <w:iCs/>
        </w:rPr>
        <w:t>Applications of Percolation Theory</w:t>
      </w:r>
      <w:r w:rsidRPr="0050469B">
        <w:t>, apresenta algumas das classes de problemas para as quais a percolação tem sido empregada, como por exemplo, na</w:t>
      </w:r>
    </w:p>
    <w:p w14:paraId="35B153A3" w14:textId="77777777" w:rsidR="00FC7823" w:rsidRPr="0050469B" w:rsidRDefault="00FC7823" w:rsidP="00FC7823">
      <w:pPr>
        <w:pStyle w:val="Tese-Citao-Direta"/>
      </w:pPr>
      <w:r w:rsidRPr="0050469B">
        <w:t>characterization of porous media; earthquakes, and fracture and fault patterns in heterogenous rock; single-phase flow and transport in porous media; hydrodynamic dispersion in groundwater flow in rock; two-phase flow in porous media; transport, reaction, and deposition in evolving porous media; fractal diffusion and reaction kinetics; vibrations and density of states of disordered materials; structural, mechanical, and rheological properties of branched</w:t>
      </w:r>
      <w:r>
        <w:t xml:space="preserve"> </w:t>
      </w:r>
      <w:r w:rsidRPr="0050469B">
        <w:t xml:space="preserve">polymers and gels; morphological and transport properties of composite materials; hopping conductivity of semiconductors; percolation in biological systems. </w:t>
      </w:r>
    </w:p>
    <w:p w14:paraId="6EE268A8" w14:textId="571F58F8" w:rsidR="00FC7823" w:rsidRPr="0050469B" w:rsidRDefault="00FC7823" w:rsidP="00FC7823">
      <w:pPr>
        <w:pStyle w:val="Tese-Normal"/>
      </w:pPr>
      <w:r w:rsidRPr="0050469B">
        <w:t xml:space="preserve">No entanto, vários estudos, como os de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w:t>
      </w:r>
      <w:r w:rsidRPr="0050469B">
        <w:fldChar w:fldCharType="end"/>
      </w:r>
      <w:r w:rsidRPr="0050469B">
        <w:t xml:space="preserve"> 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w:t>
      </w:r>
      <w:r w:rsidRPr="0050469B">
        <w:fldChar w:fldCharType="end"/>
      </w:r>
      <w:r w:rsidRPr="0050469B">
        <w:t xml:space="preserve"> apresentam </w:t>
      </w:r>
      <w:r w:rsidRPr="0050469B">
        <w:rPr>
          <w:b/>
          <w:bCs/>
        </w:rPr>
        <w:t xml:space="preserve">uma nova </w:t>
      </w:r>
      <w:r w:rsidR="002306F7">
        <w:rPr>
          <w:b/>
          <w:bCs/>
        </w:rPr>
        <w:t>abordagem</w:t>
      </w:r>
      <w:r w:rsidRPr="0050469B">
        <w:t xml:space="preserve"> (nossa ênfase) de </w:t>
      </w:r>
      <w:r w:rsidR="002306F7">
        <w:t xml:space="preserve">como podemos </w:t>
      </w:r>
      <w:r w:rsidRPr="0050469B">
        <w:t xml:space="preserve">refletir a respeito da </w:t>
      </w:r>
      <w:r w:rsidR="002306F7">
        <w:t>Teoria da Percolação</w:t>
      </w:r>
      <w:r w:rsidRPr="0050469B">
        <w:t xml:space="preserve">. Segundo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 p. 446)","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 p. 446)</w:t>
      </w:r>
      <w:r w:rsidRPr="0050469B">
        <w:fldChar w:fldCharType="end"/>
      </w:r>
      <w:r w:rsidRPr="0050469B">
        <w:t xml:space="preserve">, a </w:t>
      </w:r>
      <w:r w:rsidR="002306F7">
        <w:t>Teoria da Percolação</w:t>
      </w:r>
      <w:r w:rsidRPr="0050469B">
        <w:t xml:space="preserve"> promove um “thinking regarding the relation between innovation and knowledge using a Physics-borrowed model, trying to prove </w:t>
      </w:r>
      <w:r w:rsidRPr="0050469B">
        <w:rPr>
          <w:b/>
          <w:bCs/>
        </w:rPr>
        <w:t>whether knowledge resources can ‘flow’ (be percolated) in a network or a grid</w:t>
      </w:r>
      <w:r w:rsidRPr="0050469B">
        <w:t>, in order to be transformed in technological innovation” (nossa ênfase).</w:t>
      </w:r>
    </w:p>
    <w:p w14:paraId="7ED5EA11" w14:textId="77777777" w:rsidR="00FC7823" w:rsidRPr="0050469B" w:rsidRDefault="00FC7823" w:rsidP="00FC7823">
      <w:pPr>
        <w:pStyle w:val="Tese-Normal"/>
      </w:pP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1)","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1)</w:t>
      </w:r>
      <w:r w:rsidRPr="0050469B">
        <w:fldChar w:fldCharType="end"/>
      </w:r>
      <w:r w:rsidRPr="0050469B">
        <w:t xml:space="preserve"> ressaltam que o processo de criação de conhecimento é o resultado de interações entre vários atores dentro de uma organização e depende de transações intra-organizacionais. Dessa forma, esses autores apresentam e discutem em sua investigação que o modelo de interação dentro da organização pode ser baseado em um modelo de processos de percolação, uma teoria desenvolvida no domínio de conhecimento da Física e  representando um aparato matemático universal, de modo a contribuir para a pesquisa em ambientes em </w:t>
      </w:r>
      <w:r w:rsidRPr="0050469B">
        <w:rPr>
          <w:i/>
          <w:iCs/>
        </w:rPr>
        <w:t>cluster</w:t>
      </w:r>
      <w:r w:rsidRPr="0050469B">
        <w:t xml:space="preserve"> (ou seja, em rede) e não em </w:t>
      </w:r>
      <w:r w:rsidRPr="0050469B">
        <w:rPr>
          <w:i/>
          <w:iCs/>
        </w:rPr>
        <w:t>cluster</w:t>
      </w:r>
      <w:r w:rsidRPr="0050469B">
        <w:t xml:space="preserve">, onde “the main specificity of percolation is connectedness, as percolation theory is a general mathematical theory of connectivity. In physics, percolation processes result from the counteraction of two forces – connectivity and receptivity”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3)","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3)</w:t>
      </w:r>
      <w:r w:rsidRPr="0050469B">
        <w:fldChar w:fldCharType="end"/>
      </w:r>
      <w:r w:rsidRPr="0050469B">
        <w:t>.</w:t>
      </w:r>
    </w:p>
    <w:p w14:paraId="6F8183E3" w14:textId="2078226C" w:rsidR="00FC7823" w:rsidRDefault="00FC7823" w:rsidP="00FC7823">
      <w:pPr>
        <w:pStyle w:val="Tese-Normal"/>
      </w:pPr>
      <w:r w:rsidRPr="0050469B">
        <w:lastRenderedPageBreak/>
        <w:t xml:space="preserve">No contexto de nossa investigação, pretendemos refletir a respeito da possibilidade de utilizar os </w:t>
      </w:r>
      <w:r w:rsidRPr="002306F7">
        <w:rPr>
          <w:b/>
          <w:bCs/>
        </w:rPr>
        <w:t xml:space="preserve">conceitos da </w:t>
      </w:r>
      <w:r w:rsidR="002306F7">
        <w:rPr>
          <w:b/>
          <w:bCs/>
        </w:rPr>
        <w:t>Teoria da Percolação</w:t>
      </w:r>
      <w:r w:rsidRPr="0050469B">
        <w:t xml:space="preserve"> </w:t>
      </w:r>
      <w:r w:rsidR="002306F7">
        <w:t xml:space="preserve">(nossa ênfase) </w:t>
      </w:r>
      <w:r w:rsidRPr="0050469B">
        <w:t>de modo a contribuir para a identificação e análise das nós e das conexões (</w:t>
      </w:r>
      <w:r w:rsidRPr="0050469B">
        <w:rPr>
          <w:i/>
          <w:iCs/>
        </w:rPr>
        <w:t>links</w:t>
      </w:r>
      <w:r w:rsidRPr="0050469B">
        <w:t xml:space="preserve">) na rede de conhecimento da PoC, bem como a capacidade e a habilidade de propagação de conhecimento desses nós. </w:t>
      </w:r>
    </w:p>
    <w:p w14:paraId="67469A9C" w14:textId="77777777" w:rsidR="004658E4" w:rsidRDefault="004658E4" w:rsidP="004658E4">
      <w:pPr>
        <w:pStyle w:val="Tese-Normal"/>
      </w:pPr>
      <w:r>
        <w:t xml:space="preserve">Assim, imaginamos que seja uma forma de entender se uma rede ou sub-rede específica de conhecimento está colaborando ou não com a produção ou disseminação do conhecimento dentro da prática no contexto da PoC. Por outras palavras, a colaboração (atividade) termina quando não houver mais vértices (nós) na rede que possam ser ativados, ou seja, quando a rede não produzir mais conhecimento. </w:t>
      </w:r>
    </w:p>
    <w:p w14:paraId="1AA63BF3" w14:textId="6FB517BC" w:rsidR="004658E4" w:rsidRPr="0050469B" w:rsidRDefault="004658E4" w:rsidP="004658E4">
      <w:pPr>
        <w:pStyle w:val="Tese-Normal"/>
      </w:pPr>
      <w:r>
        <w:t xml:space="preserve">No entanto, identificamos uma série de medidas de centralidade </w:t>
      </w:r>
      <w:r>
        <w:fldChar w:fldCharType="begin" w:fldLock="1"/>
      </w:r>
      <w:r>
        <w:instrText>ADDIN CSL_CITATION {"citationItems":[{"id":"ITEM-1","itemData":{"author":[{"dropping-particle":"de","family":"Paula","given":"Samira Moreira Cunha","non-dropping-particle":"","parse-names":false,"suffix":""}],"id":"ITEM-1","issued":{"date-parts":[["2015"]]},"number-of-pages":"65","publisher":"Universidade Federal de Goias","title":"Modelos Elementares de Percolação","type":"thesis"},"uris":["http://www.mendeley.com/documents/?uuid=c7f186cf-acdf-4345-b420-7fc0fae00b21"]},{"id":"ITEM-2","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2","issue":"1","issued":{"date-parts":[["2013"]]},"page":"53095","title":"Percolation Centrality: Quantifying Graph-Theoretic Impact of Nodes during Percolation in Networks","type":"article-journal","volume":"8"},"uris":["http://www.mendeley.com/documents/?uuid=333db367-f943-3aab-b15f-fa309adaad42"]}],"mendeley":{"formattedCitation":"(Paula, 2015; Piraveenan et al., 2013)","plainTextFormattedCitation":"(Paula, 2015; Piraveenan et al., 2013)","previouslyFormattedCitation":"(Paula, 2015; Piraveenan et al., 2013)"},"properties":{"noteIndex":0},"schema":"https://github.com/citation-style-language/schema/raw/master/csl-citation.json"}</w:instrText>
      </w:r>
      <w:r>
        <w:fldChar w:fldCharType="separate"/>
      </w:r>
      <w:r w:rsidRPr="004658E4">
        <w:rPr>
          <w:noProof/>
        </w:rPr>
        <w:t>(Paula, 2015; Piraveenan et al., 2013)</w:t>
      </w:r>
      <w:r>
        <w:fldChar w:fldCharType="end"/>
      </w:r>
      <w:r>
        <w:t xml:space="preserve"> de modo a determinar a “importância” de um único nó (vértice) em uma rede ou uma sub-rede, mas destacamos uma abordagem de modo a categorizar e calcular essas redes de características dinâmicas usando a Centralidade de Percolação </w:t>
      </w:r>
      <w:r>
        <w:fldChar w:fldCharType="begin" w:fldLock="1"/>
      </w:r>
      <w:r w:rsidR="002306F7">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fldChar w:fldCharType="separate"/>
      </w:r>
      <w:r w:rsidRPr="004658E4">
        <w:rPr>
          <w:noProof/>
        </w:rPr>
        <w:t>(Piraveenan et al., 2013</w:t>
      </w:r>
      <w:r>
        <w:rPr>
          <w:noProof/>
        </w:rPr>
        <w:t>, p. 3</w:t>
      </w:r>
      <w:r w:rsidRPr="004658E4">
        <w:rPr>
          <w:noProof/>
        </w:rPr>
        <w:t>)</w:t>
      </w:r>
      <w:r>
        <w:fldChar w:fldCharType="end"/>
      </w:r>
      <w:r>
        <w:t xml:space="preserve">, que </w:t>
      </w:r>
      <w:r w:rsidRPr="00163C74">
        <w:t>“measures the importance of nodes in terms of aiding the percolation through the network”</w:t>
      </w:r>
      <w:r>
        <w:t xml:space="preserve"> e especifica em detalhes a importância desses nós (ou seja, as práticas) em termos de sua percolação (propagação) através do grafo gerado (ou seja, modelo de contexto de práticas de PoC).</w:t>
      </w:r>
    </w:p>
    <w:p w14:paraId="4AF02B9E" w14:textId="50B7E913" w:rsidR="002306F7" w:rsidRDefault="00FC7823" w:rsidP="00FC7823">
      <w:pPr>
        <w:pStyle w:val="Tese-Normal"/>
      </w:pPr>
      <w:r w:rsidRPr="0050469B">
        <w:t xml:space="preserve">Por outras palavras, nosso objetivo é apresentar uma proposta conceitual baseada no modelo conceitual-relacional de contexto de práticas </w:t>
      </w:r>
      <w:r w:rsidRPr="0050469B">
        <w:fldChar w:fldCharType="begin" w:fldLock="1"/>
      </w:r>
      <w:r w:rsidR="004658E4">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rsidRPr="0050469B">
        <w:fldChar w:fldCharType="separate"/>
      </w:r>
      <w:r w:rsidR="004658E4" w:rsidRPr="004658E4">
        <w:rPr>
          <w:noProof/>
        </w:rPr>
        <w:t>(Neto et al., 2020b)</w:t>
      </w:r>
      <w:r w:rsidRPr="0050469B">
        <w:fldChar w:fldCharType="end"/>
      </w:r>
      <w:r w:rsidRPr="0050469B">
        <w:t xml:space="preserve"> e na </w:t>
      </w:r>
      <w:r w:rsidR="002306F7">
        <w:t>Teoria da Percolação</w:t>
      </w:r>
      <w:r w:rsidRPr="0050469B">
        <w:t xml:space="preserve">, de modo a contribuir para a formação dessas redes complexas de conhecimento e na produção e disseminação de conhecimento no contexto de PoC. </w:t>
      </w:r>
    </w:p>
    <w:p w14:paraId="56AD8317" w14:textId="6FB9EE19" w:rsidR="00FC7823" w:rsidRPr="0050469B" w:rsidRDefault="00FC7823" w:rsidP="00FC7823">
      <w:pPr>
        <w:pStyle w:val="Tese-Normal"/>
      </w:pPr>
      <w:r w:rsidRPr="0050469B">
        <w:t xml:space="preserve">Dessa forma, entendemos que essa proposta, mesmo que conceitual, possa contribuir para uma maior compreensão e uma reflexão a respeito das propriedades desses nós e conexões na rede de conhecimento da PoC, onde essas propriedades (ou seja, a conectividade, a receptividade, dentre outras) podem ser utilizadas de modo a contribuir para a gestão de conhecimento na atividade da PoC, através da distribuição desses nós e na avaliação de suas conexões na rede de conhecimento da PoC. </w:t>
      </w:r>
    </w:p>
    <w:p w14:paraId="598AEB49" w14:textId="77777777" w:rsidR="00FC7823" w:rsidRPr="0050469B" w:rsidRDefault="00FC7823" w:rsidP="00FC7823">
      <w:pPr>
        <w:pStyle w:val="Tese-Normal"/>
      </w:pPr>
      <w:r w:rsidRPr="0050469B">
        <w:t xml:space="preserve">Portanto, visualizamos a PoC representada por meio de uma rede composta de diversos nós (ou seja, os praticantes, seus movimentos, suas competências, os cenários na PoC, e até mesmo, um conhecimento produzido no decorrer do desenvolvimento e da execução da PoC) e suas conexões. Por exemplo, o nó A (ou seja, um praticante no contexto </w:t>
      </w:r>
      <w:r w:rsidRPr="0050469B">
        <w:lastRenderedPageBreak/>
        <w:t xml:space="preserve">da PoC) se conecta ao nó B (ou seja, uma prática), onde essa ligação, de alguma forma, produz um conhecimento, e potencialmente, o dissemina para outros nós na rede de conhecimento da PoC. </w:t>
      </w:r>
    </w:p>
    <w:p w14:paraId="417138DE" w14:textId="77777777" w:rsidR="00FC7823" w:rsidRPr="0050469B" w:rsidRDefault="00FC7823" w:rsidP="00FC7823">
      <w:pPr>
        <w:pStyle w:val="Tese-Normal"/>
      </w:pPr>
      <w:r w:rsidRPr="0050469B">
        <w:t xml:space="preserve">De modo a contribuir para nossas reflexões a respeito da formação dessas redes, utilizamos a terminologia e os conceitos da teoria dos grafos </w:t>
      </w:r>
      <w:r w:rsidRPr="0050469B">
        <w:fldChar w:fldCharType="begin" w:fldLock="1"/>
      </w:r>
      <w:r w:rsidRPr="0050469B">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www.obmep.org.br/docs/apostila5.pdf","accessed":{"date-parts":[["2019","11","28"]]},"author":[{"dropping-particle":"","family":"Jurkiewicz","given":"Samuel","non-dropping-particle":"","parse-names":false,"suffix":""}],"container-title":"Olimpíada Brasileira de Matemática das Escolas Públicas","id":"ITEM-2","issued":{"date-parts":[["2009"]]},"page":"119","title":"Grafos - Uma Introdução (Olimpíada Brasileira de Matemática das Escolas Públicas)","type":"webpage"},"uris":["http://www.mendeley.com/documents/?uuid=f3d08a2e-2454-3f1e-b2df-7697c14f7e78","http://www.mendeley.com/documents/?uuid=3e3d63d1-d3ee-47bb-92d1-bd5faa3ef247"]},{"id":"ITEM-3","itemData":{"author":[{"dropping-particle":"","family":"Gonçalves","given":"Andreia Leite","non-dropping-particle":"","parse-names":false,"suffix":""}],"id":"ITEM-3","issued":{"date-parts":[["2007"]]},"number-of-pages":"98","publisher":"Universidade Portucalense","title":"Grafos : Aplicações ao Jogo","type":"thesis"},"uris":["http://www.mendeley.com/documents/?uuid=e5157686-8f6d-34af-9fdf-f65a64298805","http://www.mendeley.com/documents/?uuid=28e6e32b-2848-49b8-a274-2d3e404e41be"]},{"id":"ITEM-4","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4","issued":{"date-parts":[["2011"]]},"page":"61","title":"Uma Introdução Sucinta à Teoria dos Grafos","type":"webpage"},"uris":["http://www.mendeley.com/documents/?uuid=cdb3a3e7-25fb-468c-ac92-f08c66aabb4a"]}],"mendeley":{"formattedCitation":"(Feofiloff et al., 2011; Gonçalves, 2007; Jurkiewicz, 2009; Lucchesi, 1979)","plainTextFormattedCitation":"(Feofiloff et al., 2011; Gonçalves, 2007; Jurkiewicz, 2009; Lucchesi, 1979)","previouslyFormattedCitation":"(Feofiloff et al., 2011; Gonçalves, 2007; Jurkiewicz, 2009; Lucchesi, 1979)"},"properties":{"noteIndex":0},"schema":"https://github.com/citation-style-language/schema/raw/master/csl-citation.json"}</w:instrText>
      </w:r>
      <w:r w:rsidRPr="0050469B">
        <w:fldChar w:fldCharType="separate"/>
      </w:r>
      <w:r w:rsidRPr="0050469B">
        <w:rPr>
          <w:noProof/>
        </w:rPr>
        <w:t>(Feofiloff et al., 2011; Gonçalves, 2007; Jurkiewicz, 2009; Lucchesi, 1979)</w:t>
      </w:r>
      <w:r w:rsidRPr="0050469B">
        <w:fldChar w:fldCharType="end"/>
      </w:r>
      <w:r w:rsidRPr="0050469B">
        <w:t>. Por outras palavras, uma estrutura do domínio de conhecimento da matemática usada para representar as relações entre os elementos de uma rede. Dessa forma, os praticantes, suas práticas, seus movimentos, suas competências, os cenários na PoC são representados como vértices (ou seja, os nós em uma rede) e suas conexões (</w:t>
      </w:r>
      <w:r w:rsidRPr="0050469B">
        <w:rPr>
          <w:i/>
          <w:iCs/>
        </w:rPr>
        <w:t>links</w:t>
      </w:r>
      <w:r w:rsidRPr="0050469B">
        <w:t xml:space="preserve">) sendo as unidades fundamentais da qual um grafo é formado. </w:t>
      </w:r>
    </w:p>
    <w:p w14:paraId="2F9F8553" w14:textId="77777777" w:rsidR="00FC7823" w:rsidRPr="0050469B" w:rsidRDefault="00FC7823" w:rsidP="00FC7823">
      <w:pPr>
        <w:pStyle w:val="Tese-Normal"/>
      </w:pPr>
      <w:r w:rsidRPr="0050469B">
        <w:t xml:space="preserve">Usando a terminologia da teoria dos grafos </w:t>
      </w:r>
      <w:r w:rsidRPr="0050469B">
        <w:rPr>
          <w:szCs w:val="22"/>
        </w:rPr>
        <w:fldChar w:fldCharType="begin" w:fldLock="1"/>
      </w:r>
      <w:r w:rsidRPr="0050469B">
        <w:rPr>
          <w:szCs w:val="22"/>
        </w:rPr>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2","issued":{"date-parts":[["2011"]]},"page":"61","title":"Uma Introdução Sucinta à Teoria dos Grafos","type":"webpage"},"uris":["http://www.mendeley.com/documents/?uuid=cdb3a3e7-25fb-468c-ac92-f08c66aabb4a"]}],"mendeley":{"formattedCitation":"(Feofiloff et al., 2011; Lucchesi, 1979)","plainTextFormattedCitation":"(Feofiloff et al., 2011; Lucchesi, 1979)","previouslyFormattedCitation":"(Feofiloff et al., 2011; Lucchesi, 1979)"},"properties":{"noteIndex":0},"schema":"https://github.com/citation-style-language/schema/raw/master/csl-citation.json"}</w:instrText>
      </w:r>
      <w:r w:rsidRPr="0050469B">
        <w:rPr>
          <w:szCs w:val="22"/>
        </w:rPr>
        <w:fldChar w:fldCharType="separate"/>
      </w:r>
      <w:r w:rsidRPr="0050469B">
        <w:rPr>
          <w:noProof/>
        </w:rPr>
        <w:t>(Feofiloff et al., 2011; Lucchesi, 1979)</w:t>
      </w:r>
      <w:r w:rsidRPr="0050469B">
        <w:rPr>
          <w:szCs w:val="22"/>
        </w:rPr>
        <w:fldChar w:fldCharType="end"/>
      </w:r>
      <w:r w:rsidRPr="0050469B">
        <w:t xml:space="preserve">, pode-se dizer que a distribuição da conectividade </w:t>
      </w:r>
      <m:oMath>
        <m:r>
          <w:rPr>
            <w:rFonts w:ascii="Cambria Math" w:hAnsi="Cambria Math"/>
          </w:rPr>
          <m:t xml:space="preserve">P(k) </m:t>
        </m:r>
      </m:oMath>
      <w:r w:rsidRPr="0050469B">
        <w:t xml:space="preserve">que fornece a probabilidade de que um vértice (por exemplo, uma prática ou um conhecimento) esteja conectado a outro </w:t>
      </w:r>
      <m:oMath>
        <m:r>
          <w:rPr>
            <w:rFonts w:ascii="Cambria Math" w:hAnsi="Cambria Math"/>
          </w:rPr>
          <m:t>k</m:t>
        </m:r>
      </m:oMath>
      <w:r w:rsidRPr="0050469B">
        <w:t xml:space="preserve"> vértice, é matematicamente descrito por uma lei de potência </w:t>
      </w:r>
      <m:oMath>
        <m:r>
          <w:rPr>
            <w:rFonts w:ascii="Cambria Math" w:hAnsi="Cambria Math"/>
            <w:szCs w:val="22"/>
          </w:rPr>
          <m:t>P</m:t>
        </m:r>
        <m:d>
          <m:dPr>
            <m:ctrlPr>
              <w:rPr>
                <w:rFonts w:ascii="Cambria Math" w:hAnsi="Cambria Math"/>
                <w:i/>
                <w:szCs w:val="22"/>
              </w:rPr>
            </m:ctrlPr>
          </m:dPr>
          <m:e>
            <m:r>
              <w:rPr>
                <w:rFonts w:ascii="Cambria Math" w:hAnsi="Cambria Math"/>
                <w:szCs w:val="22"/>
              </w:rPr>
              <m:t>k</m:t>
            </m:r>
          </m:e>
        </m:d>
        <m:r>
          <w:rPr>
            <w:rFonts w:ascii="Cambria Math" w:hAnsi="Cambria Math"/>
            <w:szCs w:val="22"/>
          </w:rPr>
          <m:t xml:space="preserve"> α </m:t>
        </m:r>
        <m:sSup>
          <m:sSupPr>
            <m:ctrlPr>
              <w:rPr>
                <w:rFonts w:ascii="Cambria Math" w:eastAsiaTheme="minorHAnsi" w:hAnsi="Cambria Math"/>
                <w:i/>
                <w:szCs w:val="22"/>
              </w:rPr>
            </m:ctrlPr>
          </m:sSupPr>
          <m:e>
            <m:r>
              <w:rPr>
                <w:rFonts w:ascii="Cambria Math" w:hAnsi="Cambria Math"/>
                <w:szCs w:val="22"/>
              </w:rPr>
              <m:t>k</m:t>
            </m:r>
          </m:e>
          <m:sup>
            <m:r>
              <w:rPr>
                <w:rFonts w:ascii="Cambria Math" w:hAnsi="Cambria Math"/>
                <w:szCs w:val="22"/>
              </w:rPr>
              <m:t>-γ</m:t>
            </m:r>
          </m:sup>
        </m:sSup>
      </m:oMath>
      <w:r w:rsidRPr="0050469B">
        <w:t xml:space="preserve">, onde o fator </w:t>
      </w:r>
      <m:oMath>
        <m:r>
          <w:rPr>
            <w:rFonts w:ascii="Cambria Math" w:hAnsi="Cambria Math"/>
            <w:szCs w:val="22"/>
          </w:rPr>
          <m:t>γ</m:t>
        </m:r>
      </m:oMath>
      <w:r w:rsidRPr="0050469B">
        <w:t xml:space="preserve"> dependerá da escala da rede </w:t>
      </w:r>
      <w:r w:rsidRPr="0050469B">
        <w:fldChar w:fldCharType="begin" w:fldLock="1"/>
      </w:r>
      <w:r w:rsidRPr="0050469B">
        <w:instrText xml:space="preserve">ADDIN CSL_CITATION {"citationItems":[{"id":"ITEM-1","itemData":{"abstract":"Redes de Computadores 313 Resumo—Diversos sistemas de interesse tecnológico e comercial (como a Internet) formam redes que podem ser convenientemente representadas por grafos cujas distribuições de conectividade seguem leis de potência do tipo γ k P(k) − </w:instrText>
      </w:r>
      <w:r w:rsidRPr="0050469B">
        <w:rPr>
          <w:rFonts w:ascii="Cambria Math" w:hAnsi="Cambria Math" w:cs="Cambria Math"/>
        </w:rPr>
        <w:instrText>∝</w:instrText>
      </w:r>
      <w:r w:rsidRPr="0050469B">
        <w:instrText xml:space="preserve"> . Neste trabalho, investigamos o comportamento das propriedades de conectividade destas redes frente à remoção de alguns de seus vértices. Nossa aproximação é baseada na teoria da percolação, cujo parâmetro principal está relacionado com a fração máxima de vértices retirados antes da total fragmentação da rede em subgrafos desconexos. Aplicamos diferentes estratégias de remoção de vértices e investigamos o comportamento das propriedades globais de conectividade frente a estas estratégias. Os resultados revelam que estratégias que visam a remoção dos vértices mais conectados facilmente fragmentam as redes.","author":[{"dropping-particle":"","family":"Michel","given":"Neila","non-dropping-particle":"","parse-names":false,"suffix":""},{"dropping-particle":"","family":"Zara","given":"Reginaldo","non-dropping-particle":"","parse-names":false,"suffix":""}],"container-title":"IV Congresso Brasileiro de Computação","id":"ITEM-1","issued":{"date-parts":[["2004"]]},"page":"313-317","title":"Percolação e Estratégias de Ataque em Redes de Escala Livre","type":"article-journal"},"uris":["http://www.mendeley.com/documents/?uuid=672d81a0-2638-460e-8233-54bd724b9a2b"]}],"mendeley":{"formattedCitation":"(Michel &amp; Zara, 2004)","plainTextFormattedCitation":"(Michel &amp; Zara, 2004)","previouslyFormattedCitation":"(Michel &amp; Zara, 2004)"},"properties":{"noteIndex":0},"schema":"https://github.com/citation-style-language/schema/raw/master/csl-citation.json"}</w:instrText>
      </w:r>
      <w:r w:rsidRPr="0050469B">
        <w:fldChar w:fldCharType="separate"/>
      </w:r>
      <w:r w:rsidRPr="0050469B">
        <w:rPr>
          <w:noProof/>
        </w:rPr>
        <w:t>(Michel &amp; Zara, 2004)</w:t>
      </w:r>
      <w:r w:rsidRPr="0050469B">
        <w:fldChar w:fldCharType="end"/>
      </w:r>
      <w:r w:rsidRPr="0050469B">
        <w:t xml:space="preserve">. Dessa forma, o crescimento da rede de conhecimento no contexto da PoC nasce com grafos aleatórios de vértices </w:t>
      </w:r>
      <m:oMath>
        <m:r>
          <w:rPr>
            <w:rFonts w:ascii="Cambria Math" w:hAnsi="Cambria Math"/>
            <w:szCs w:val="22"/>
          </w:rPr>
          <m:t>k0</m:t>
        </m:r>
      </m:oMath>
      <w:r w:rsidRPr="0050469B">
        <w:rPr>
          <w:szCs w:val="22"/>
        </w:rPr>
        <w:t xml:space="preserve"> e cada vértice </w:t>
      </w:r>
      <m:oMath>
        <m:r>
          <w:rPr>
            <w:rFonts w:ascii="Cambria Math" w:hAnsi="Cambria Math"/>
          </w:rPr>
          <m:t>k</m:t>
        </m:r>
      </m:oMath>
      <w:r w:rsidRPr="0050469B">
        <w:rPr>
          <w:szCs w:val="22"/>
        </w:rPr>
        <w:t xml:space="preserve"> pode ser um novo praticante, um novo movimento, uma nova prática, ou até mesmo, um novo conhecimento na rede de conhecimento da PoC. </w:t>
      </w:r>
    </w:p>
    <w:p w14:paraId="15CA917A" w14:textId="77777777" w:rsidR="00FC7823" w:rsidRPr="0050469B" w:rsidRDefault="00FC7823" w:rsidP="00FC7823">
      <w:pPr>
        <w:pStyle w:val="Tese-Normal"/>
      </w:pPr>
      <w:r w:rsidRPr="0050469B">
        <w:rPr>
          <w:szCs w:val="22"/>
        </w:rPr>
        <w:t xml:space="preserve">Por outras palavras, a hipótese de crescimento dessa rede de conhecimento é incorporada assumindo que em cada unidade de tempo </w:t>
      </w:r>
      <m:oMath>
        <m:r>
          <w:rPr>
            <w:rFonts w:ascii="Cambria Math" w:hAnsi="Cambria Math"/>
          </w:rPr>
          <m:t>t</m:t>
        </m:r>
      </m:oMath>
      <w:r w:rsidRPr="0050469B">
        <w:t xml:space="preserve">, cada vértice </w:t>
      </w:r>
      <m:oMath>
        <m:r>
          <w:rPr>
            <w:rFonts w:ascii="Cambria Math" w:hAnsi="Cambria Math"/>
          </w:rPr>
          <m:t>k</m:t>
        </m:r>
      </m:oMath>
      <w:r w:rsidRPr="0050469B">
        <w:t xml:space="preserve"> possui uma probabilidade </w:t>
      </w:r>
      <m:oMath>
        <m:r>
          <w:rPr>
            <w:rFonts w:ascii="Cambria Math" w:hAnsi="Cambria Math"/>
          </w:rPr>
          <m:t>p</m:t>
        </m:r>
      </m:oMath>
      <w:r w:rsidRPr="0050469B">
        <w:t xml:space="preserve"> em adquirir uma nova aresta (ou seja, uma nova conexão), como por exemplo, um conhecimento que foi gerado ou propagado para outros </w:t>
      </w:r>
      <m:oMath>
        <m:r>
          <w:rPr>
            <w:rFonts w:ascii="Cambria Math" w:hAnsi="Cambria Math"/>
          </w:rPr>
          <m:t>k</m:t>
        </m:r>
      </m:oMath>
      <w:r w:rsidRPr="0050469B">
        <w:t xml:space="preserve"> vértices, ou até mesmo, uma nova aresta de modo a representar uma nova conexão de um novo ator no contexto da PoC com a finalidade de estabelecer alianças sociais, tecnológicas, estratégicas, dentre outras, e ao mesmo tempo (potencialmente), produzindo ou consumindo conhecimento e contribuindo para a evolução e crescimento dessa rede de conhecimento.</w:t>
      </w:r>
    </w:p>
    <w:p w14:paraId="173BC45F" w14:textId="43F5D736" w:rsidR="00FC7823" w:rsidRPr="0050469B" w:rsidRDefault="00FC7823" w:rsidP="00FC7823">
      <w:pPr>
        <w:pStyle w:val="Tese-Normal"/>
      </w:pPr>
      <w:r w:rsidRPr="0050469B">
        <w:t xml:space="preserve">Dessa forma, entendemos que a </w:t>
      </w:r>
      <w:r w:rsidR="002306F7">
        <w:t>Teoria da Percolação</w:t>
      </w:r>
      <w:r w:rsidRPr="0050469B">
        <w:t xml:space="preserve"> lida com problemas de conectividade entre os elementos de um sistema, como uma rede complexa, representado através de um grafo e pode ser aplicada para uma variedade de sistemas </w:t>
      </w:r>
      <w:r w:rsidRPr="0050469B">
        <w:fldChar w:fldCharType="begin" w:fldLock="1"/>
      </w:r>
      <w:r w:rsidRPr="0050469B">
        <w:instrText>ADDIN CSL_CITATION {"citationItems":[{"id":"ITEM-1","itemData":{"abstract":"Networks in which the formation of connections is governed by a random process often undergo a percolation transition, wherein around a critical point, the addition of a small number of connections causes a sizable fraction of the network to suddenly become linked together. Typically such transitions are continuous, so that the percentage of the network linked together tends to zero right above the transition point. Whether percolation transitions could be discontinuous has been an open question. Here, we show that incorporating a limited amount of choice in the classic Erdös-Rényi network formation model causes its percolation transition to become discontinuous.","author":[{"dropping-particle":"","family":"Achlioptas","given":"Dimitris","non-dropping-particle":"","parse-names":false,"suffix":""},{"dropping-particle":"","family":"D'Souza","given":"Raissa M.","non-dropping-particle":"","parse-names":false,"suffix":""},{"dropping-particle":"","family":"Spencer","given":"Joel","non-dropping-particle":"","parse-names":false,"suffix":""}],"container-title":"Science","id":"ITEM-1","issue":"5920","issued":{"date-parts":[["2009"]]},"page":"1453-1455","title":"Explosive percolation in random networks","type":"article-journal","volume":"323"},"uris":["http://www.mendeley.com/documents/?uuid=543d2c71-fbd0-3590-928a-7feacdfdb95d"]},{"id":"ITEM-2","itemData":{"URL":"https://www.nist.gov/system/files/documents/itl/cxs/percolation_slides.pdf","accessed":{"date-parts":[["2019","12","25"]]},"author":[{"dropping-particle":"","family":"Genin","given":"Daniel","non-dropping-particle":"","parse-names":false,"suffix":""}],"container-title":"NIST","id":"ITEM-2","issued":{"date-parts":[["2007"]]},"page":"23","title":"Percolation: Theory and Applications (NIST)","type":"webpage"},"uris":["http://www.mendeley.com/documents/?uuid=8625bf13-bb03-4cbc-bc65-7d43f553a8a4"]},{"id":"ITEM-3","itemData":{"abstract":"In this paper we study the small-world network model of Watts and Strogatz, which mimics some aspects of the structure of networks of social interactions. We argue that there is one non-trivial length-scale in the model, analogous to the correlation length in other systems, which is well-defined in the limit of infinite system size and which diverges continuously as the randomness in the network tends to zero, giving a normal critical point in this limit. This length-scale governs the cross-over from large-to small-world behavior in the model, as well as the number of vertices in a neighborhood of given radius on the network. We derive the value of the single critical exponent controlling behavior in the critical region and the finite size scaling form for the average vertex–vertex distance on the network, and, using series expansion and Padé approximants, find an approximate analytic form for the scaling function. We calculate the effective dimension of small-world graphs and show that this dimension varies as a function of the length-scale on which it is measured, in a manner reminiscent of multifractals. We also study the problem of site percolation on small-world networks as a simple model of disease propagation, and derive an approximate expression for the percolation probability at which a giant component of connected vertices first forms (in epidemiological terms, the point at which an epidemic occurs). The typical cluster radius satisfies the expected finite size scaling form with a cluster size exponent close to that for a random graph. All our analytic results are confirmed by extensive numerical simulations of the model. 05.40.-a, 05.50.+q, 05.70.Jk, 64.60.Fr","author":[{"dropping-particle":"","family":"Newman","given":"M E J","non-dropping-particle":"","parse-names":false,"suffix":""},{"dropping-particle":"","family":"Watts","given":"D J","non-dropping-particle":"","parse-names":false,"suffix":""}],"id":"ITEM-3","issued":{"date-parts":[["1999"]]},"page":"1-12","title":"Scaling and percolation in the small-world network model","type":"article-journal"},"uris":["http://www.mendeley.com/documents/?uuid=ec863c64-e019-4b93-b09a-e9e9d5c7ff57"]},{"id":"ITEM-4","itemData":{"abstract":"These are lecture notes based on a mini course on percolation which was given at the Jyvaskyla summer school in mathematics in Jyvaskyla, Finland, August 2009. The point of the course was to try to touch on a number of di erent topics in percolation in order to give people some feel for the eld. These notes follow fairly closely the lectures given in the summer school. However, some topics covered in these notes were not covered in the lectures (such as continuity of the percolation function above the critical value) while other topics covered in detail in the lectures are not proved in these notes (such as conformal invariance).","author":[{"dropping-particle":"","family":"Steif","given":"Jeffrey E","non-dropping-particle":"","parse-names":false,"suffix":""}],"container-title":"Göteborg University","id":"ITEM-4","issued":{"date-parts":[["2009"]]},"page":"1-38","title":"A mini course on percolation theory","type":"article-journal"},"uris":["http://www.mendeley.com/documents/?uuid=b1f217d2-bbac-4cfa-8e45-bd77689596fa"]},{"id":"ITEM-5","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5","issued":{"date-parts":[["2009"]]},"page":"173-247","publisher":"Oxford University Press","title":"Percolation and Random Graphs","type":"chapter"},"uris":["http://www.mendeley.com/documents/?uuid=60302673-a340-4892-8da7-c2abed816ed1"]}],"mendeley":{"formattedCitation":"(Achlioptas et al., 2009; Genin, 2007; Hofstad, 2009; Newman &amp; Watts, 1999; Steif, 2009)","plainTextFormattedCitation":"(Achlioptas et al., 2009; Genin, 2007; Hofstad, 2009; Newman &amp; Watts, 1999; Steif, 2009)","previouslyFormattedCitation":"(Achlioptas et al., 2009; Genin, 2007; Hofstad, 2009; Newman &amp; Watts, 1999; Steif, 2009)"},"properties":{"noteIndex":0},"schema":"https://github.com/citation-style-language/schema/raw/master/csl-citation.json"}</w:instrText>
      </w:r>
      <w:r w:rsidRPr="0050469B">
        <w:fldChar w:fldCharType="separate"/>
      </w:r>
      <w:r w:rsidRPr="0050469B">
        <w:rPr>
          <w:noProof/>
        </w:rPr>
        <w:t>(Achlioptas et al., 2009; Genin, 2007; Hofstad, 2009; Newman &amp; Watts, 1999; Steif, 2009)</w:t>
      </w:r>
      <w:r w:rsidRPr="0050469B">
        <w:fldChar w:fldCharType="end"/>
      </w:r>
      <w:r w:rsidRPr="0050469B">
        <w:t xml:space="preserve"> e </w:t>
      </w:r>
      <w:r w:rsidRPr="0050469B">
        <w:rPr>
          <w:szCs w:val="22"/>
        </w:rPr>
        <w:t xml:space="preserve">estuda as </w:t>
      </w:r>
      <w:r w:rsidRPr="0050469B">
        <w:rPr>
          <w:szCs w:val="22"/>
        </w:rPr>
        <w:lastRenderedPageBreak/>
        <w:t>propriedades dos agrupamentos (</w:t>
      </w:r>
      <w:r w:rsidRPr="0050469B">
        <w:rPr>
          <w:i/>
          <w:iCs/>
          <w:szCs w:val="22"/>
        </w:rPr>
        <w:t>clusters</w:t>
      </w:r>
      <w:r w:rsidRPr="0050469B">
        <w:rPr>
          <w:szCs w:val="22"/>
        </w:rPr>
        <w:t xml:space="preserve">) na rede, ou seja, </w:t>
      </w:r>
      <w:r w:rsidRPr="0050469B">
        <w:rPr>
          <w:lang w:val="en-GB"/>
        </w:rPr>
        <w:t>“a group of nearest neighbouring occupied sites</w:t>
      </w:r>
      <w:r w:rsidRPr="0050469B">
        <w:t xml:space="preserve">” </w:t>
      </w:r>
      <w:r w:rsidRPr="0050469B">
        <w:fldChar w:fldCharType="begin" w:fldLock="1"/>
      </w:r>
      <w:r w:rsidRPr="0050469B">
        <w:instrText>ADDIN CSL_CITATION {"citationItems":[{"id":"ITEM-1","itemData":{"DOI":"10.1088/0034-4885/43/7/001","ISSN":"00344885","abstract":"The theory or percolation models is developed following general ideas in the area of critical phenomena. The review is an exposition of current phase transition theory in a geometrical context. As such, it includes a discussion of scaling relations between critical exponents and their calculation using series expansion methods. Renormalisation group techniques are also considered. The major difference between percolation and other phase transition models is the absence of a Hamiltonian. Instead, the theory is based entirely on probabilistic arguments. A discussion of the connections with classical probability theory is also given.","author":[{"dropping-particle":"","family":"Christensen","given":"Kim","non-dropping-particle":"","parse-names":false,"suffix":""}],"id":"ITEM-1","issued":{"date-parts":[["2002"]]},"publisher":"Imperial College Press","publisher-place":"London","title":"Percolation theory","type":"article"},"uris":["http://www.mendeley.com/documents/?uuid=57e704ee-3a1d-3b4e-a705-6601e509db9b"]}],"mendeley":{"formattedCitation":"(Christensen, 2002)","manualFormatting":"(Christensen, 2002, p. 4)","plainTextFormattedCitation":"(Christensen, 2002)","previouslyFormattedCitation":"(Christensen, 2002)"},"properties":{"noteIndex":0},"schema":"https://github.com/citation-style-language/schema/raw/master/csl-citation.json"}</w:instrText>
      </w:r>
      <w:r w:rsidRPr="0050469B">
        <w:fldChar w:fldCharType="separate"/>
      </w:r>
      <w:r w:rsidRPr="0050469B">
        <w:rPr>
          <w:noProof/>
        </w:rPr>
        <w:t>(Christensen, 2002, p. 4)</w:t>
      </w:r>
      <w:r w:rsidRPr="0050469B">
        <w:fldChar w:fldCharType="end"/>
      </w:r>
      <w:r w:rsidRPr="0050469B">
        <w:t xml:space="preserve">. </w:t>
      </w:r>
    </w:p>
    <w:p w14:paraId="6AE93C30" w14:textId="77777777" w:rsidR="00FC7823" w:rsidRPr="0050469B" w:rsidRDefault="00FC7823" w:rsidP="00FC7823">
      <w:pPr>
        <w:pStyle w:val="Tese-Normal"/>
        <w:rPr>
          <w:szCs w:val="22"/>
        </w:rPr>
      </w:pPr>
      <w:r w:rsidRPr="0050469B">
        <w:t xml:space="preserve">Assim, </w:t>
      </w:r>
      <w:r w:rsidRPr="0050469B">
        <w:rPr>
          <w:szCs w:val="22"/>
        </w:rPr>
        <w:t xml:space="preserve">um processo de percolação consiste na propagação do estado de um vértice para outros vértices, que, depois de </w:t>
      </w:r>
      <w:r w:rsidRPr="0050469B">
        <w:rPr>
          <w:noProof/>
          <w:szCs w:val="22"/>
        </w:rPr>
        <w:t>“</w:t>
      </w:r>
      <w:r w:rsidRPr="0050469B">
        <w:rPr>
          <w:szCs w:val="22"/>
        </w:rPr>
        <w:t>ativos”, continuam com o processo de percolação, como por exemplo:</w:t>
      </w:r>
    </w:p>
    <w:p w14:paraId="10B6E8D0" w14:textId="77777777" w:rsidR="00FC7823" w:rsidRPr="0050469B" w:rsidRDefault="00FC7823" w:rsidP="00FC7823">
      <w:pPr>
        <w:pStyle w:val="Tese-Citao-Direta"/>
      </w:pPr>
      <w:r w:rsidRPr="0050469B">
        <w:t xml:space="preserve">Think of the bonds in an infinite graph that are not removed as indicating whether water can flow through this part of the medium. Then, the interesting question is whether water can percolate, or, alternatively, whether there is an infinite connected component of bonds that are kept? As it turns out, the answer to this question depends sensitively on the fraction of bonds that are kept. When we keep most bonds, then the kept or occupied bonds form most of the original graph. In particular, an infinite connected component may exist, and if this happens, we say that the system </w:t>
      </w:r>
      <w:r w:rsidRPr="0050469B">
        <w:rPr>
          <w:b/>
          <w:bCs/>
        </w:rPr>
        <w:t>percolates</w:t>
      </w:r>
      <w:r w:rsidRPr="0050469B">
        <w:t xml:space="preserve">. On the other hand, when most bonds are removed or vacant, then the connected components tend to be small and insignificant. Thus, percolation admits a phase transition </w:t>
      </w:r>
      <w:r w:rsidRPr="0050469B">
        <w:fldChar w:fldCharType="begin" w:fldLock="1"/>
      </w:r>
      <w:r w:rsidRPr="0050469B">
        <w:instrText>ADDIN CSL_CITATION {"citationItems":[{"id":"ITEM-1","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1","issued":{"date-parts":[["2009"]]},"page":"173-247","publisher":"Oxford University Press","title":"Percolation and Random Graphs","type":"chapter"},"uris":["http://www.mendeley.com/documents/?uuid=60302673-a340-4892-8da7-c2abed816ed1"]}],"mendeley":{"formattedCitation":"(Hofstad, 2009)","plainTextFormattedCitation":"(Hofstad, 2009)","previouslyFormattedCitation":"(Hofstad, 2009)"},"properties":{"noteIndex":0},"schema":"https://github.com/citation-style-language/schema/raw/master/csl-citation.json"}</w:instrText>
      </w:r>
      <w:r w:rsidRPr="0050469B">
        <w:fldChar w:fldCharType="separate"/>
      </w:r>
      <w:r w:rsidRPr="0050469B">
        <w:t>(Hofstad, 2009)</w:t>
      </w:r>
      <w:r w:rsidRPr="0050469B">
        <w:fldChar w:fldCharType="end"/>
      </w:r>
      <w:r w:rsidRPr="0050469B">
        <w:t>.</w:t>
      </w:r>
    </w:p>
    <w:p w14:paraId="540E3247" w14:textId="77777777" w:rsidR="00FC7823" w:rsidRPr="0050469B" w:rsidRDefault="00FC7823" w:rsidP="00FC7823">
      <w:pPr>
        <w:pStyle w:val="Tese-Normal"/>
      </w:pPr>
      <w:r w:rsidRPr="0050469B">
        <w:t>No entanto,</w:t>
      </w:r>
      <w:r w:rsidRPr="0050469B">
        <w:rPr>
          <w:szCs w:val="22"/>
        </w:rPr>
        <w:t xml:space="preserve"> esse processo termina quando não há mais vértices na rede que possam ser ativados </w:t>
      </w:r>
      <w:bookmarkStart w:id="1805" w:name="OLE_LINK68"/>
      <w:r w:rsidRPr="0050469B">
        <w:fldChar w:fldCharType="begin" w:fldLock="1"/>
      </w:r>
      <w:r w:rsidRPr="0050469B">
        <w:instrText>ADDIN CSL_CITATION {"citationItems":[{"id":"ITEM-1","itemData":{"author":[{"dropping-particle":"","family":"Navin","given":"Natália","non-dropping-particle":"","parse-names":false,"suffix":""}],"id":"ITEM-1","issued":{"date-parts":[["2012"]]},"number-of-pages":"48","publisher":"Universidade Técnica de Lisboa","title":"Percolação em Sistemas Financeiros Simulados","type":"thesis"},"uris":["http://www.mendeley.com/documents/?uuid=51595c35-9ee3-4787-a5e8-70895b09dc6b"]}],"mendeley":{"formattedCitation":"(Navin, 2012)","plainTextFormattedCitation":"(Navin, 2012)","previouslyFormattedCitation":"(Navin, 2012)"},"properties":{"noteIndex":0},"schema":"https://github.com/citation-style-language/schema/raw/master/csl-citation.json"}</w:instrText>
      </w:r>
      <w:r w:rsidRPr="0050469B">
        <w:fldChar w:fldCharType="separate"/>
      </w:r>
      <w:r w:rsidRPr="0050469B">
        <w:rPr>
          <w:noProof/>
        </w:rPr>
        <w:t>(Navin, 2012)</w:t>
      </w:r>
      <w:r w:rsidRPr="0050469B">
        <w:fldChar w:fldCharType="end"/>
      </w:r>
      <w:bookmarkEnd w:id="1805"/>
      <w:r w:rsidRPr="0050469B">
        <w:rPr>
          <w:szCs w:val="22"/>
        </w:rPr>
        <w:t xml:space="preserve">, onde o estado de percolação de um vértice </w:t>
      </w:r>
      <m:oMath>
        <m:r>
          <w:rPr>
            <w:rFonts w:ascii="Cambria Math" w:hAnsi="Cambria Math"/>
            <w:szCs w:val="22"/>
          </w:rPr>
          <m:t>k</m:t>
        </m:r>
      </m:oMath>
      <w:r w:rsidRPr="0050469B">
        <w:rPr>
          <w:szCs w:val="22"/>
        </w:rPr>
        <w:t xml:space="preserve"> no tempo</w:t>
      </w:r>
      <w:bookmarkStart w:id="1806" w:name="OLE_LINK31"/>
      <w:r w:rsidRPr="0050469B">
        <w:rPr>
          <w:szCs w:val="22"/>
        </w:rPr>
        <w:t xml:space="preserve"> </w:t>
      </w:r>
      <m:oMath>
        <m:r>
          <w:rPr>
            <w:rFonts w:ascii="Cambria Math" w:hAnsi="Cambria Math"/>
            <w:szCs w:val="22"/>
          </w:rPr>
          <m:t>t</m:t>
        </m:r>
      </m:oMath>
      <w:r w:rsidRPr="0050469B">
        <w:rPr>
          <w:b/>
          <w:szCs w:val="22"/>
        </w:rPr>
        <w:t xml:space="preserve"> </w:t>
      </w:r>
      <w:bookmarkEnd w:id="1806"/>
      <w:r w:rsidRPr="0050469B">
        <w:rPr>
          <w:szCs w:val="22"/>
        </w:rPr>
        <w:t>é</w:t>
      </w:r>
      <w:r w:rsidRPr="0050469B">
        <w:rPr>
          <w:b/>
          <w:szCs w:val="22"/>
        </w:rPr>
        <w:t xml:space="preserve"> </w:t>
      </w:r>
      <w:r w:rsidRPr="0050469B">
        <w:rPr>
          <w:szCs w:val="22"/>
        </w:rPr>
        <w:t>dado por</w:t>
      </w:r>
      <w:r w:rsidRPr="0050469B">
        <w:rPr>
          <w:b/>
          <w:szCs w:val="22"/>
        </w:rPr>
        <w:t xml:space="preserv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m:t>
        </m:r>
      </m:oMath>
      <w:r w:rsidRPr="0050469B">
        <w:t>.</w:t>
      </w:r>
      <w:r w:rsidRPr="0050469B">
        <w:rPr>
          <w:b/>
          <w:szCs w:val="22"/>
        </w:rPr>
        <w:t xml:space="preserve"> </w:t>
      </w:r>
      <w:r w:rsidRPr="0050469B">
        <w:rPr>
          <w:szCs w:val="22"/>
        </w:rPr>
        <w:t xml:space="preserve">Especificament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 </m:t>
        </m:r>
      </m:oMath>
      <w:r w:rsidRPr="0050469B">
        <w:rPr>
          <w:szCs w:val="22"/>
        </w:rPr>
        <w:t xml:space="preserve">indica um estado não-percolado no tempo </w:t>
      </w:r>
      <m:oMath>
        <m:r>
          <w:rPr>
            <w:rFonts w:ascii="Cambria Math" w:hAnsi="Cambria Math"/>
            <w:szCs w:val="22"/>
          </w:rPr>
          <m:t>t</m:t>
        </m:r>
      </m:oMath>
      <w:r w:rsidRPr="0050469B">
        <w:rPr>
          <w:szCs w:val="22"/>
        </w:rPr>
        <w:t xml:space="preserve">; send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1</m:t>
        </m:r>
      </m:oMath>
      <w:r w:rsidRPr="0050469B">
        <w:t xml:space="preserve">, </w:t>
      </w:r>
      <w:r w:rsidRPr="0050469B">
        <w:rPr>
          <w:szCs w:val="22"/>
        </w:rPr>
        <w:t xml:space="preserve">um estado totalmente percolado; ou, podemos dizer que </w:t>
      </w:r>
      <m:oMath>
        <m:r>
          <w:rPr>
            <w:rFonts w:ascii="Cambria Math" w:hAnsi="Cambria Math"/>
            <w:szCs w:val="22"/>
          </w:rPr>
          <m:t>0&lt;</m:t>
        </m:r>
        <m:sSup>
          <m:sSupPr>
            <m:ctrlPr>
              <w:rPr>
                <w:rFonts w:ascii="Cambria Math" w:eastAsiaTheme="minorHAnsi" w:hAnsi="Cambria Math"/>
                <w:i/>
                <w:szCs w:val="22"/>
              </w:rPr>
            </m:ctrlPr>
          </m:sSupPr>
          <m:e>
            <m:r>
              <w:rPr>
                <w:rFonts w:ascii="Cambria Math" w:hAnsi="Cambria Math"/>
                <w:szCs w:val="22"/>
              </w:rPr>
              <m:t>x</m:t>
            </m:r>
          </m:e>
          <m:sup>
            <m:r>
              <w:rPr>
                <w:rFonts w:ascii="Cambria Math" w:hAnsi="Cambria Math"/>
                <w:szCs w:val="22"/>
              </w:rPr>
              <m:t>t</m:t>
            </m:r>
          </m:sup>
        </m:sSup>
        <m:r>
          <w:rPr>
            <w:rFonts w:ascii="Cambria Math" w:hAnsi="Cambria Math"/>
            <w:szCs w:val="22"/>
          </w:rPr>
          <m:t xml:space="preserve">k &lt;1 </m:t>
        </m:r>
      </m:oMath>
      <w:r w:rsidRPr="0050469B">
        <w:rPr>
          <w:szCs w:val="22"/>
        </w:rPr>
        <w:t xml:space="preserve">seria um estado parcialmente percolado no tempo </w:t>
      </w:r>
      <m:oMath>
        <m:r>
          <w:rPr>
            <w:rFonts w:ascii="Cambria Math" w:hAnsi="Cambria Math"/>
            <w:szCs w:val="22"/>
          </w:rPr>
          <m:t>t</m:t>
        </m:r>
      </m:oMath>
      <w:r w:rsidRPr="0050469B">
        <w:rPr>
          <w:szCs w:val="22"/>
        </w:rPr>
        <w:t xml:space="preserve"> (Figura 141).</w:t>
      </w:r>
    </w:p>
    <w:p w14:paraId="3FABA8E8" w14:textId="775671C4" w:rsidR="00FC7823" w:rsidRPr="0050469B" w:rsidRDefault="002306F7" w:rsidP="00FC7823">
      <w:pPr>
        <w:pStyle w:val="Tese-Figura"/>
      </w:pPr>
      <w:r w:rsidRPr="002306F7">
        <w:drawing>
          <wp:inline distT="0" distB="0" distL="0" distR="0" wp14:anchorId="4A577253" wp14:editId="30BFE243">
            <wp:extent cx="5238520" cy="2546553"/>
            <wp:effectExtent l="0" t="0" r="0" b="635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0"/>
                    <a:stretch>
                      <a:fillRect/>
                    </a:stretch>
                  </pic:blipFill>
                  <pic:spPr>
                    <a:xfrm>
                      <a:off x="0" y="0"/>
                      <a:ext cx="5251075" cy="2552656"/>
                    </a:xfrm>
                    <a:prstGeom prst="rect">
                      <a:avLst/>
                    </a:prstGeom>
                  </pic:spPr>
                </pic:pic>
              </a:graphicData>
            </a:graphic>
          </wp:inline>
        </w:drawing>
      </w:r>
    </w:p>
    <w:p w14:paraId="377BA153" w14:textId="77777777" w:rsidR="00FC7823" w:rsidRPr="0050469B" w:rsidRDefault="00FC7823" w:rsidP="00FC7823">
      <w:pPr>
        <w:pStyle w:val="Tese-Caption"/>
      </w:pPr>
      <w:bookmarkStart w:id="1807" w:name="_Toc6850240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1</w:t>
      </w:r>
      <w:r w:rsidRPr="0050469B">
        <w:rPr>
          <w:b/>
        </w:rPr>
        <w:fldChar w:fldCharType="end"/>
      </w:r>
      <w:r w:rsidRPr="0050469B">
        <w:rPr>
          <w:b/>
        </w:rPr>
        <w:t>.</w:t>
      </w:r>
      <w:r w:rsidRPr="0050469B">
        <w:t xml:space="preserve"> Os nós e seus estados de percolação em uma rede de conhecimento</w:t>
      </w:r>
      <w:bookmarkEnd w:id="1807"/>
    </w:p>
    <w:p w14:paraId="1CE8CD36" w14:textId="455B0D5F" w:rsidR="00FC7823" w:rsidRPr="0050469B" w:rsidRDefault="00FC7823" w:rsidP="00FC7823">
      <w:pPr>
        <w:pStyle w:val="Tese-Caption"/>
      </w:pPr>
      <w:r w:rsidRPr="0050469B">
        <w:rPr>
          <w:color w:val="000000"/>
        </w:rPr>
        <w:t>Fonte:</w:t>
      </w:r>
      <w:r w:rsidRPr="0050469B">
        <w:t xml:space="preserve"> </w:t>
      </w:r>
      <w:r w:rsidR="002306F7">
        <w:fldChar w:fldCharType="begin" w:fldLock="1"/>
      </w:r>
      <w:r w:rsidR="004C2331">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002306F7">
        <w:fldChar w:fldCharType="separate"/>
      </w:r>
      <w:r w:rsidR="002306F7" w:rsidRPr="002306F7">
        <w:rPr>
          <w:noProof/>
        </w:rPr>
        <w:t>(Neto et al., 2021)</w:t>
      </w:r>
      <w:r w:rsidR="002306F7">
        <w:fldChar w:fldCharType="end"/>
      </w:r>
      <w:r w:rsidR="0059411A">
        <w:t>.</w:t>
      </w:r>
    </w:p>
    <w:p w14:paraId="2A156537" w14:textId="77777777" w:rsidR="00FC7823" w:rsidRPr="0050469B" w:rsidRDefault="00FC7823" w:rsidP="00FC7823">
      <w:pPr>
        <w:pStyle w:val="Tese-Normal"/>
      </w:pPr>
      <w:r w:rsidRPr="0050469B">
        <w:t xml:space="preserve">Conforme podemos observar na Figura 141, apresentamos uma rede de conhecimento no contexto da PoC sendo composta de 10 vértices e 16 arestas, onde cada vértice possui um estado de percolação, como por exemplo, o vértice F com estado de </w:t>
      </w:r>
      <w:r w:rsidRPr="0050469B">
        <w:lastRenderedPageBreak/>
        <w:t xml:space="preserve">percolaçã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xml:space="preserve">. No contexto de nossa investigação, optamos por utilizar valores ilustrativos e conceituais de modo a contribuir para nossas elucidações em relação a representação desses estados de percolação dos vértices na rede de conhecimento da PoC, onde a definição e a avaliação desses estados de percolação não se caracterizam como objeto de estudo de nossa investigação. </w:t>
      </w:r>
    </w:p>
    <w:p w14:paraId="11D8A53B" w14:textId="77777777" w:rsidR="00FC7823" w:rsidRPr="0050469B" w:rsidRDefault="00FC7823" w:rsidP="00FC7823">
      <w:pPr>
        <w:pStyle w:val="Tese-Normal"/>
      </w:pPr>
      <w:r w:rsidRPr="0050469B">
        <w:t xml:space="preserve">Entretanto, reconhecemos a relevância de trabalhos futuros em relação a exploração e a avaliação desses estados de percolação dos vértices em uma rede de conhecimento no contexto da PoC, bem como quais métricas poderiam ser definidas e utilizadas para essa avaliação, como por exemplo, a experiência dos praticantes no contexto da PoC, os resultados (as realizações e as falhas) obtidos durante o desenvolvimento e execução da PoC, as capacidades (e as deficiências) desses praticantes em determinadas práticas, os resultados baseados em movimentos de colaboração realizadas por um grupo de praticantes, dentre outros. </w:t>
      </w:r>
    </w:p>
    <w:p w14:paraId="3F478F64" w14:textId="77777777" w:rsidR="00FC7823" w:rsidRPr="0050469B" w:rsidRDefault="00FC7823" w:rsidP="00FC7823">
      <w:pPr>
        <w:pStyle w:val="Tese-Normal"/>
      </w:pPr>
      <w:r w:rsidRPr="0050469B">
        <w:t xml:space="preserve">Dessa forma, destacamos que essas redes de conhecimento no contexto da PoC são dinâmicas, onde entendemos que os estados de percolação de um praticante no contexto da PoC também são dinâmicos e podes se transformar dependendo da estrutura da rede (ou seja, dependendo do contexto). </w:t>
      </w:r>
    </w:p>
    <w:p w14:paraId="3754C9B1" w14:textId="77777777" w:rsidR="00FC7823" w:rsidRPr="0050469B" w:rsidRDefault="00FC7823" w:rsidP="00FC7823">
      <w:pPr>
        <w:pStyle w:val="Tese-Normal"/>
      </w:pPr>
      <w:r w:rsidRPr="0050469B">
        <w:t xml:space="preserve">Por exemplo, um praticante no contexto da PoC (ou seja, um nó) que possui um valor d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2 </m:t>
        </m:r>
      </m:oMath>
      <w:r w:rsidRPr="0050469B">
        <w:t xml:space="preserve">como estado de percolação, terá uma maior probabilidade de percolar (ou seja, propagar conhecimento), quando comparado a um nó com um valor inferior de estado de percolação (ou sej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o estado de percolação de um nó pode ser diferente dependendo do seu agrupamento (</w:t>
      </w:r>
      <w:r w:rsidRPr="0050469B">
        <w:rPr>
          <w:i/>
          <w:iCs/>
        </w:rPr>
        <w:t>cluster</w:t>
      </w:r>
      <w:r w:rsidRPr="0050469B">
        <w:t xml:space="preserve">) na rede de conhecimento da PoC, como por exemplo: </w:t>
      </w:r>
    </w:p>
    <w:p w14:paraId="4ACA6763" w14:textId="77777777" w:rsidR="00FC7823" w:rsidRPr="0050469B" w:rsidRDefault="00FC7823" w:rsidP="00FC7823">
      <w:pPr>
        <w:pStyle w:val="Tese-Lista"/>
        <w:rPr>
          <w:lang w:val="pt-BR"/>
        </w:rPr>
      </w:pPr>
      <w:r w:rsidRPr="0050469B">
        <w:rPr>
          <w:lang w:val="pt-BR"/>
        </w:rPr>
        <w:t xml:space="preserve">Um praticante no contexto da PoC (ou seja, representado pelo nó A) desempenhando a prática da Execu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8</m:t>
        </m:r>
      </m:oMath>
      <w:r w:rsidRPr="0050469B">
        <w:rPr>
          <w:lang w:val="pt-BR"/>
        </w:rPr>
        <w:t>, pois esse praticante possui uma vasta experiência na execução de experimentos específicos na avaliação de desempenho em uma solução de um sistema de armazanento de dados.</w:t>
      </w:r>
    </w:p>
    <w:p w14:paraId="51ED23DF" w14:textId="4A8E15A9" w:rsidR="00FC7823" w:rsidRPr="0050469B" w:rsidRDefault="00FC7823" w:rsidP="00FC7823">
      <w:pPr>
        <w:pStyle w:val="Tese-Lista"/>
        <w:rPr>
          <w:lang w:val="pt-BR"/>
        </w:rPr>
      </w:pPr>
      <w:r w:rsidRPr="0050469B">
        <w:rPr>
          <w:lang w:val="pt-BR"/>
        </w:rPr>
        <w:t xml:space="preserve">Entretanto, esse mesmo praticante (ou seja, representado pelo nó A) agora desempenhando a prática de Documenta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r w:rsidRPr="0050469B">
        <w:rPr>
          <w:lang w:val="pt-BR"/>
        </w:rPr>
        <w:t xml:space="preserve">, pois apesar desse praticante possuir uma vasta experiência </w:t>
      </w:r>
      <w:r w:rsidR="002306F7">
        <w:rPr>
          <w:lang w:val="pt-BR"/>
        </w:rPr>
        <w:t xml:space="preserve">em </w:t>
      </w:r>
      <w:r w:rsidRPr="0050469B">
        <w:rPr>
          <w:lang w:val="pt-BR"/>
        </w:rPr>
        <w:t>um</w:t>
      </w:r>
      <w:r w:rsidR="002306F7">
        <w:rPr>
          <w:lang w:val="pt-BR"/>
        </w:rPr>
        <w:t>a</w:t>
      </w:r>
      <w:r w:rsidRPr="0050469B">
        <w:rPr>
          <w:lang w:val="pt-BR"/>
        </w:rPr>
        <w:t xml:space="preserve"> prática, ele apresenta deficiências em relação a prática de Documentação no contexto da PoC.</w:t>
      </w:r>
    </w:p>
    <w:p w14:paraId="1185F2DD" w14:textId="77777777" w:rsidR="00FC7823" w:rsidRPr="0050469B" w:rsidRDefault="00FC7823" w:rsidP="00FC7823">
      <w:pPr>
        <w:pStyle w:val="Tese-Normal"/>
      </w:pPr>
      <w:r w:rsidRPr="0050469B">
        <w:lastRenderedPageBreak/>
        <w:t xml:space="preserve">Na Figura 141, apresentamos um agrupamento dessa rede de conhecimento no contexto da PoC (ou seja, as linhas pontilhadas) onde apresentamos uma sub rede de conhecimento composta de cinco vértices (ou seja, os nós em verde). Nota-se que cada vértice possui um estado (peso) de percolação, como por exemplo: </w:t>
      </w:r>
    </w:p>
    <w:p w14:paraId="5AC2BB63" w14:textId="77777777" w:rsidR="00FC7823" w:rsidRPr="0050469B" w:rsidRDefault="00FC7823" w:rsidP="00FC7823">
      <w:pPr>
        <w:pStyle w:val="Tese-Lista"/>
        <w:rPr>
          <w:lang w:val="pt-BR"/>
        </w:rPr>
      </w:pPr>
      <w:r w:rsidRPr="0050469B">
        <w:rPr>
          <w:lang w:val="pt-BR"/>
        </w:rPr>
        <w:t>O Vértice F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7</m:t>
        </m:r>
      </m:oMath>
    </w:p>
    <w:p w14:paraId="7B9B9A28" w14:textId="77777777" w:rsidR="00FC7823" w:rsidRPr="0050469B" w:rsidRDefault="00FC7823" w:rsidP="00FC7823">
      <w:pPr>
        <w:pStyle w:val="Tese-Lista"/>
        <w:rPr>
          <w:lang w:val="pt-BR"/>
        </w:rPr>
      </w:pPr>
      <w:r w:rsidRPr="0050469B">
        <w:rPr>
          <w:lang w:val="pt-BR"/>
        </w:rPr>
        <w:t>O Vértice I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5</m:t>
        </m:r>
      </m:oMath>
    </w:p>
    <w:p w14:paraId="1B75DE87" w14:textId="77777777" w:rsidR="00FC7823" w:rsidRPr="0050469B" w:rsidRDefault="00FC7823" w:rsidP="00FC7823">
      <w:pPr>
        <w:pStyle w:val="Tese-Lista"/>
        <w:rPr>
          <w:lang w:val="pt-BR"/>
        </w:rPr>
      </w:pPr>
      <w:r w:rsidRPr="0050469B">
        <w:rPr>
          <w:lang w:val="pt-BR"/>
        </w:rPr>
        <w:t>O Vértice J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m:t>
        </m:r>
      </m:oMath>
    </w:p>
    <w:p w14:paraId="13E6AD66" w14:textId="77777777" w:rsidR="00FC7823" w:rsidRPr="0050469B" w:rsidRDefault="00FC7823" w:rsidP="00FC7823">
      <w:pPr>
        <w:pStyle w:val="Tese-Lista"/>
        <w:rPr>
          <w:lang w:val="pt-BR"/>
        </w:rPr>
      </w:pPr>
      <w:r w:rsidRPr="0050469B">
        <w:rPr>
          <w:lang w:val="pt-BR"/>
        </w:rPr>
        <w:t>O Vértice G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1</m:t>
        </m:r>
      </m:oMath>
    </w:p>
    <w:p w14:paraId="1396D90E" w14:textId="77777777" w:rsidR="00FC7823" w:rsidRPr="0050469B" w:rsidRDefault="00FC7823" w:rsidP="00FC7823">
      <w:pPr>
        <w:pStyle w:val="Tese-Lista"/>
        <w:rPr>
          <w:lang w:val="pt-BR"/>
        </w:rPr>
      </w:pPr>
      <w:r w:rsidRPr="0050469B">
        <w:rPr>
          <w:lang w:val="pt-BR"/>
        </w:rPr>
        <w:t>O Vértice A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p>
    <w:p w14:paraId="1D11AE01" w14:textId="77777777" w:rsidR="00FC7823" w:rsidRPr="0050469B" w:rsidRDefault="00FC7823" w:rsidP="00FC7823">
      <w:pPr>
        <w:pStyle w:val="Tese-Normal"/>
      </w:pPr>
      <w:r w:rsidRPr="0050469B">
        <w:t>O vértice F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possui um estado de percolação maior que 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xml:space="preserve">), onde podemos concluir que o conhecimento produzido nesse vértice tem uma maior probabilidade de percolar (ou seja, percolar) para o vértice I. </w:t>
      </w:r>
    </w:p>
    <w:p w14:paraId="4A4D0D84" w14:textId="77777777" w:rsidR="00FC7823" w:rsidRPr="0050469B" w:rsidRDefault="00FC7823" w:rsidP="00FC7823">
      <w:pPr>
        <w:pStyle w:val="Tese-Normal"/>
      </w:pPr>
      <w:r w:rsidRPr="0050469B">
        <w:t>Da mesma forma, podemos concluir o mesmo, em relação a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quando comparado aos vértices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em relação ao vértice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podemos concluir que nada percola (ou seja, nada passa por esse vértice), pois possui um estado de percolação zero. No caso do vértic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m relação ao vértice 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2</m:t>
        </m:r>
      </m:oMath>
      <w:r w:rsidRPr="0050469B">
        <w:t>), podemos concluir que a probabilidade de percolar é baixa, pois o estado de percolação do vértice G é menor em relação ao vértice subsequente (vértice A).</w:t>
      </w:r>
    </w:p>
    <w:p w14:paraId="090C60CA" w14:textId="77777777" w:rsidR="00FC7823" w:rsidRPr="0050469B" w:rsidRDefault="00FC7823" w:rsidP="00FC7823">
      <w:pPr>
        <w:pStyle w:val="Tese-Normal"/>
      </w:pPr>
      <w:r w:rsidRPr="0050469B">
        <w:t xml:space="preserve">De modo a categorizar e calcular essa rede dinâmica de conhecimento, optamos por apresentar a abordagem da </w:t>
      </w:r>
      <w:r w:rsidRPr="0050469B">
        <w:rPr>
          <w:i/>
          <w:iCs/>
        </w:rPr>
        <w:t xml:space="preserve">Percolation Centrality </w:t>
      </w:r>
      <w:r w:rsidRPr="0050469B">
        <w:t xml:space="preserve">(PC) (ou seja, a Centralidade da Percolação) que “measures the importance of nodes in terms of aiding the percolation through the network”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e especifica, em detalhes, a importância dos vértices (como por exemplo, as práticas) em termos de percolação através de um grafo (ou seja, a rede de conhecimento no contexto da PoC). </w:t>
      </w:r>
    </w:p>
    <w:p w14:paraId="3AE9E513" w14:textId="77777777" w:rsidR="00FC7823" w:rsidRPr="0050469B" w:rsidRDefault="00FC7823" w:rsidP="00FC7823">
      <w:pPr>
        <w:pStyle w:val="Tese-Normal"/>
      </w:pPr>
      <w:r w:rsidRPr="0050469B">
        <w:t xml:space="preserve">Portanto, o principal objetivo da PC baseia-se no fato de que “a node may very well be centrally located in terms of betweenness centrality or another centrality measure, but may not be ‘centrally’ located in the context of a network in which there is percolation”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onde: </w:t>
      </w:r>
    </w:p>
    <w:p w14:paraId="3A05CC84" w14:textId="77777777" w:rsidR="00FC7823" w:rsidRPr="0050469B" w:rsidRDefault="00FC7823" w:rsidP="00FC7823">
      <w:pPr>
        <w:pStyle w:val="Tese-Citao-Direta"/>
      </w:pPr>
      <w:r w:rsidRPr="0050469B">
        <w:lastRenderedPageBreak/>
        <w:t>a slew of centrality measures exist to determine the ‘importance’ of a single node in a complex network. However, these measures quantify the importance of a node in purely topological terms, and the value of the node does not depend on the ‘state’ of the node in any way.</w:t>
      </w:r>
    </w:p>
    <w:p w14:paraId="0B83A9CA" w14:textId="77777777" w:rsidR="00FC7823" w:rsidRPr="0050469B" w:rsidRDefault="00FC7823" w:rsidP="00FC7823">
      <w:pPr>
        <w:pStyle w:val="Tese-Normal"/>
      </w:pPr>
      <w:r w:rsidRPr="0050469B">
        <w:t xml:space="preserve">Conforme podemos observar na Figura 129, as redes e as sub redes de conhecimento apresentam vários agrupamentos, como por exemplo, os grupos de </w:t>
      </w:r>
      <w:r w:rsidRPr="0050469B">
        <w:rPr>
          <w:i/>
          <w:iCs/>
        </w:rPr>
        <w:t>players</w:t>
      </w:r>
      <w:r w:rsidRPr="0050469B">
        <w:t xml:space="preserve"> (ou seja, praticantes no contexto da PoC), as práticas e os conhecimentos. Dessa forma, visualizamos que esses agrupamentos na rede de conhecimento no contexto da PoC podem ser analisados e refletidos utilizando a PC, pois sua abordagem concentra-se em determinar qual é a importância (ou seja, a qualidade) do vértice, no processo completo de percolação por toda a rede de conhecimento (ou seja, a propagação (</w:t>
      </w:r>
      <w:r w:rsidRPr="0050469B">
        <w:rPr>
          <w:i/>
          <w:iCs/>
        </w:rPr>
        <w:t>spread</w:t>
      </w:r>
      <w:r w:rsidRPr="0050469B">
        <w:t xml:space="preserve">) de conhecimento nessa rede de conhecimento ou em outras redes). </w:t>
      </w:r>
    </w:p>
    <w:p w14:paraId="551568F2" w14:textId="77777777" w:rsidR="00FC7823" w:rsidRPr="0050469B" w:rsidRDefault="00FC7823" w:rsidP="00FC7823">
      <w:pPr>
        <w:pStyle w:val="Tese-Normal"/>
        <w:rPr>
          <w:szCs w:val="22"/>
        </w:rPr>
      </w:pPr>
      <w:r w:rsidRPr="0050469B">
        <w:rPr>
          <w:szCs w:val="22"/>
        </w:rPr>
        <w:t xml:space="preserve">Chegamos à conclusão que, a PC de um dado nó (vértice) em um dado tempo </w:t>
      </w:r>
      <m:oMath>
        <m:r>
          <w:rPr>
            <w:rFonts w:ascii="Cambria Math" w:hAnsi="Cambria Math"/>
          </w:rPr>
          <m:t>t</m:t>
        </m:r>
      </m:oMath>
      <w:r w:rsidRPr="0050469B">
        <w:rPr>
          <w:szCs w:val="22"/>
        </w:rPr>
        <w:t xml:space="preserve">, pode ser determinada como a proporção de caminhos percolados que passam através de um nó.  Um caminho percolado é o caminho mais curto entre um par de nós, onde o nó origem é percolado, isto é, um </w:t>
      </w:r>
      <w:r w:rsidRPr="0050469B">
        <w:rPr>
          <w:i/>
          <w:iCs/>
          <w:szCs w:val="22"/>
        </w:rPr>
        <w:t>player</w:t>
      </w:r>
      <w:r w:rsidRPr="0050469B">
        <w:rPr>
          <w:szCs w:val="22"/>
        </w:rPr>
        <w:t xml:space="preserve"> atuando no contexto da PoC ou um nó de conhecimento que o retransmite. O nó alvo pode ser percolado ou não-percolado, ou ainda parcialmente percolado. </w:t>
      </w:r>
    </w:p>
    <w:p w14:paraId="3167FF74" w14:textId="77777777" w:rsidR="00FC7823" w:rsidRPr="0050469B" w:rsidRDefault="00FC7823" w:rsidP="00FC7823">
      <w:pPr>
        <w:pStyle w:val="Tese-Normal"/>
        <w:rPr>
          <w:szCs w:val="22"/>
        </w:rPr>
      </w:pPr>
      <w:r w:rsidRPr="0050469B">
        <w:rPr>
          <w:szCs w:val="22"/>
        </w:rPr>
        <w:t xml:space="preserve">Portanto, a </w:t>
      </w:r>
      <w:bookmarkStart w:id="1808" w:name="OLE_LINK310"/>
      <w:r w:rsidRPr="0050469B">
        <w:rPr>
          <w:szCs w:val="22"/>
        </w:rPr>
        <w:t xml:space="preserve">PC </w:t>
      </w:r>
      <w:r w:rsidRPr="0050469B">
        <w:rPr>
          <w:szCs w:val="22"/>
        </w:rPr>
        <w:fldChar w:fldCharType="begin" w:fldLock="1"/>
      </w:r>
      <w:r w:rsidRPr="0050469B">
        <w:rPr>
          <w:szCs w:val="22"/>
        </w:rP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rPr>
          <w:szCs w:val="22"/>
        </w:rPr>
        <w:fldChar w:fldCharType="separate"/>
      </w:r>
      <w:r w:rsidRPr="0050469B">
        <w:rPr>
          <w:noProof/>
          <w:szCs w:val="22"/>
        </w:rPr>
        <w:t>(Piraveenan et al., 2013, p. 3)</w:t>
      </w:r>
      <w:r w:rsidRPr="0050469B">
        <w:rPr>
          <w:szCs w:val="22"/>
        </w:rPr>
        <w:fldChar w:fldCharType="end"/>
      </w:r>
      <w:bookmarkEnd w:id="1808"/>
      <w:r w:rsidRPr="0050469B">
        <w:rPr>
          <w:szCs w:val="22"/>
        </w:rPr>
        <w:t xml:space="preserve"> de um determinado nó (vértice) </w:t>
      </w:r>
      <w:bookmarkStart w:id="1809" w:name="OLE_LINK173"/>
      <m:oMath>
        <m:r>
          <w:rPr>
            <w:rFonts w:ascii="Cambria Math" w:hAnsi="Cambria Math"/>
            <w:szCs w:val="22"/>
          </w:rPr>
          <m:t>k</m:t>
        </m:r>
      </m:oMath>
      <w:bookmarkEnd w:id="1809"/>
      <w:r w:rsidRPr="0050469B">
        <w:rPr>
          <w:szCs w:val="22"/>
        </w:rPr>
        <w:t xml:space="preserve"> no tempo </w:t>
      </w:r>
      <w:bookmarkStart w:id="1810" w:name="OLE_LINK182"/>
      <w:bookmarkStart w:id="1811" w:name="OLE_LINK194"/>
      <m:oMath>
        <m:r>
          <w:rPr>
            <w:rFonts w:ascii="Cambria Math" w:hAnsi="Cambria Math"/>
            <w:szCs w:val="22"/>
          </w:rPr>
          <m:t>t</m:t>
        </m:r>
      </m:oMath>
      <w:bookmarkEnd w:id="1810"/>
      <w:bookmarkEnd w:id="1811"/>
      <w:r w:rsidRPr="0050469B">
        <w:rPr>
          <w:szCs w:val="22"/>
        </w:rPr>
        <w:t xml:space="preserve"> pode ser representada por: (1)</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8"/>
        <w:gridCol w:w="586"/>
      </w:tblGrid>
      <w:tr w:rsidR="00FC7823" w:rsidRPr="0050469B" w14:paraId="12770998" w14:textId="77777777" w:rsidTr="004658E4">
        <w:tc>
          <w:tcPr>
            <w:tcW w:w="567" w:type="dxa"/>
          </w:tcPr>
          <w:p w14:paraId="7DBFE26C" w14:textId="77777777" w:rsidR="00FC7823" w:rsidRPr="0050469B" w:rsidRDefault="00FC7823" w:rsidP="004658E4">
            <w:pPr>
              <w:spacing w:before="120" w:after="120" w:line="276" w:lineRule="auto"/>
              <w:jc w:val="center"/>
            </w:pPr>
          </w:p>
          <w:p w14:paraId="455E4EE8" w14:textId="77777777" w:rsidR="00FC7823" w:rsidRPr="0050469B" w:rsidRDefault="00FC7823" w:rsidP="004658E4">
            <w:pPr>
              <w:spacing w:before="120" w:after="120" w:line="276" w:lineRule="auto"/>
              <w:jc w:val="center"/>
            </w:pPr>
          </w:p>
        </w:tc>
        <w:tc>
          <w:tcPr>
            <w:tcW w:w="7488" w:type="dxa"/>
            <w:vAlign w:val="center"/>
          </w:tcPr>
          <w:p w14:paraId="4E05F5EB" w14:textId="77777777" w:rsidR="00FC7823" w:rsidRPr="0050469B" w:rsidRDefault="00BF0CD5" w:rsidP="004658E4">
            <w:pPr>
              <w:spacing w:before="120" w:after="120" w:line="276" w:lineRule="auto"/>
              <w:jc w:val="center"/>
              <w:rPr>
                <w:lang w:val="pt-BR"/>
              </w:rPr>
            </w:pPr>
            <m:oMathPara>
              <m:oMathParaPr>
                <m:jc m:val="center"/>
              </m:oMathParaPr>
              <m:oMath>
                <m:sSup>
                  <m:sSupPr>
                    <m:ctrlPr>
                      <w:rPr>
                        <w:rFonts w:ascii="Cambria Math" w:eastAsiaTheme="minorHAnsi" w:hAnsi="Cambria Math"/>
                        <w:i/>
                      </w:rPr>
                    </m:ctrlPr>
                  </m:sSupPr>
                  <m:e>
                    <m:r>
                      <w:rPr>
                        <w:rFonts w:ascii="Cambria Math" w:hAnsi="Cambria Math"/>
                      </w:rPr>
                      <m:t>PC</m:t>
                    </m:r>
                  </m:e>
                  <m:sup>
                    <m:r>
                      <w:rPr>
                        <w:rFonts w:ascii="Cambria Math" w:hAnsi="Cambria Math"/>
                      </w:rPr>
                      <m:t>t</m:t>
                    </m:r>
                  </m:sup>
                </m:sSup>
                <m:d>
                  <m:dPr>
                    <m:ctrlPr>
                      <w:rPr>
                        <w:rFonts w:ascii="Cambria Math" w:eastAsiaTheme="minorHAnsi" w:hAnsi="Cambria Math"/>
                        <w:i/>
                      </w:rPr>
                    </m:ctrlPr>
                  </m:dPr>
                  <m:e>
                    <m:r>
                      <w:rPr>
                        <w:rFonts w:ascii="Cambria Math" w:hAnsi="Cambria Math"/>
                      </w:rPr>
                      <m:t>k</m:t>
                    </m:r>
                  </m:e>
                </m:d>
                <m:r>
                  <w:rPr>
                    <w:rFonts w:ascii="Cambria Math" w:hAnsi="Cambria Math"/>
                  </w:rPr>
                  <m:t>=</m:t>
                </m:r>
                <m:f>
                  <m:fPr>
                    <m:ctrlPr>
                      <w:rPr>
                        <w:rFonts w:ascii="Cambria Math" w:eastAsiaTheme="minorHAnsi" w:hAnsi="Cambria Math"/>
                        <w:i/>
                      </w:rPr>
                    </m:ctrlPr>
                  </m:fPr>
                  <m:num>
                    <m:r>
                      <w:rPr>
                        <w:rFonts w:ascii="Cambria Math" w:hAnsi="Cambria Math"/>
                      </w:rPr>
                      <m:t>1</m:t>
                    </m:r>
                  </m:num>
                  <m:den>
                    <m:d>
                      <m:dPr>
                        <m:ctrlPr>
                          <w:rPr>
                            <w:rFonts w:ascii="Cambria Math" w:hAnsi="Cambria Math"/>
                            <w:i/>
                          </w:rPr>
                        </m:ctrlPr>
                      </m:dPr>
                      <m:e>
                        <m:r>
                          <w:rPr>
                            <w:rFonts w:ascii="Cambria Math" w:hAnsi="Cambria Math"/>
                          </w:rPr>
                          <m:t>N-2</m:t>
                        </m:r>
                      </m:e>
                    </m:d>
                  </m:den>
                </m:f>
                <m:r>
                  <w:rPr>
                    <w:rFonts w:ascii="Cambria Math" w:hAnsi="Cambria Math"/>
                  </w:rPr>
                  <m:t xml:space="preserve"> </m:t>
                </m:r>
                <m:nary>
                  <m:naryPr>
                    <m:chr m:val="∑"/>
                    <m:limLoc m:val="undOvr"/>
                    <m:supHide m:val="1"/>
                    <m:ctrlPr>
                      <w:rPr>
                        <w:rFonts w:ascii="Cambria Math" w:eastAsiaTheme="minorHAnsi" w:hAnsi="Cambria Math"/>
                        <w:i/>
                      </w:rPr>
                    </m:ctrlPr>
                  </m:naryPr>
                  <m:sub>
                    <m:r>
                      <w:rPr>
                        <w:rFonts w:ascii="Cambria Math" w:hAnsi="Cambria Math"/>
                      </w:rPr>
                      <m:t>s ≠ k ≠ r</m:t>
                    </m:r>
                  </m:sub>
                  <m:sup/>
                  <m:e>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
                          <m:dPr>
                            <m:ctrlPr>
                              <w:rPr>
                                <w:rFonts w:ascii="Cambria Math" w:eastAsiaTheme="minorHAnsi" w:hAnsi="Cambria Math"/>
                                <w:i/>
                              </w:rPr>
                            </m:ctrlPr>
                          </m:dPr>
                          <m:e>
                            <m:r>
                              <w:rPr>
                                <w:rFonts w:ascii="Cambria Math" w:hAnsi="Cambria Math"/>
                              </w:rPr>
                              <m:t>k</m:t>
                            </m:r>
                          </m:e>
                        </m:d>
                      </m:num>
                      <m:den>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en>
                    </m:f>
                  </m:e>
                </m:nary>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hAnsi="Cambria Math"/>
                          </w:rPr>
                          <m:t>x</m:t>
                        </m:r>
                      </m:e>
                      <m:sub>
                        <m:r>
                          <w:rPr>
                            <w:rFonts w:ascii="Cambria Math" w:hAnsi="Cambria Math"/>
                          </w:rPr>
                          <m:t>s</m:t>
                        </m:r>
                      </m:sub>
                      <m:sup>
                        <m:r>
                          <w:rPr>
                            <w:rFonts w:ascii="Cambria Math" w:hAnsi="Cambria Math"/>
                          </w:rPr>
                          <m:t>t</m:t>
                        </m:r>
                      </m:sup>
                    </m:sSubSup>
                  </m:num>
                  <m:den>
                    <m:d>
                      <m:dPr>
                        <m:begChr m:val="["/>
                        <m:endChr m:val="]"/>
                        <m:ctrlPr>
                          <w:rPr>
                            <w:rFonts w:ascii="Cambria Math" w:eastAsiaTheme="minorHAnsi" w:hAnsi="Cambria Math"/>
                            <w:i/>
                          </w:rPr>
                        </m:ctrlPr>
                      </m:dPr>
                      <m:e>
                        <m:nary>
                          <m:naryPr>
                            <m:chr m:val="∑"/>
                            <m:limLoc m:val="undOvr"/>
                            <m:subHide m:val="1"/>
                            <m:supHide m:val="1"/>
                            <m:ctrlPr>
                              <w:rPr>
                                <w:rFonts w:ascii="Cambria Math" w:eastAsiaTheme="minorHAnsi" w:hAnsi="Cambria Math"/>
                                <w:i/>
                              </w:rPr>
                            </m:ctrlPr>
                          </m:naryPr>
                          <m:sub/>
                          <m:sup/>
                          <m:e>
                            <m:sSubSup>
                              <m:sSubSupPr>
                                <m:ctrlPr>
                                  <w:rPr>
                                    <w:rFonts w:ascii="Cambria Math" w:eastAsiaTheme="minorHAnsi"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e>
                    </m:d>
                    <m:r>
                      <w:rPr>
                        <w:rFonts w:ascii="Cambria Math" w:hAnsi="Cambria Math"/>
                      </w:rPr>
                      <m:t xml:space="preserve">- </m:t>
                    </m:r>
                    <m:sSubSup>
                      <m:sSubSupPr>
                        <m:ctrlPr>
                          <w:rPr>
                            <w:rFonts w:ascii="Cambria Math" w:eastAsiaTheme="minorHAnsi"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den>
                </m:f>
              </m:oMath>
            </m:oMathPara>
          </w:p>
        </w:tc>
        <w:tc>
          <w:tcPr>
            <w:tcW w:w="586" w:type="dxa"/>
            <w:vAlign w:val="center"/>
          </w:tcPr>
          <w:p w14:paraId="55B817D4" w14:textId="77777777" w:rsidR="00FC7823" w:rsidRPr="0050469B" w:rsidRDefault="00FC7823" w:rsidP="004658E4">
            <w:pPr>
              <w:spacing w:before="120" w:after="120" w:line="276" w:lineRule="auto"/>
              <w:jc w:val="right"/>
              <w:rPr>
                <w:szCs w:val="22"/>
                <w:lang w:val="pt-BR"/>
              </w:rPr>
            </w:pPr>
            <w:r w:rsidRPr="0050469B">
              <w:rPr>
                <w:szCs w:val="22"/>
                <w:lang w:val="pt-BR"/>
              </w:rPr>
              <w:t>(1)</w:t>
            </w:r>
          </w:p>
        </w:tc>
      </w:tr>
    </w:tbl>
    <w:p w14:paraId="7BB7BD12" w14:textId="77777777" w:rsidR="00FC7823" w:rsidRPr="0050469B" w:rsidRDefault="00FC7823" w:rsidP="00FC7823">
      <w:pPr>
        <w:pStyle w:val="Tese-Normal"/>
      </w:pPr>
      <w:r w:rsidRPr="0050469B">
        <w:rPr>
          <w:noProof/>
        </w:rPr>
        <w:t>onde</w:t>
      </w:r>
      <w:r w:rsidRPr="0050469B">
        <w:t xml:space="preserve"> PC </w:t>
      </w:r>
      <w:bookmarkStart w:id="1812" w:name="OLE_LINK141"/>
      <w:r w:rsidRPr="0050469B">
        <w:t xml:space="preserve">representa à centralidade </w:t>
      </w:r>
      <w:bookmarkEnd w:id="1812"/>
      <w:r w:rsidRPr="0050469B">
        <w:t xml:space="preserve">da percolação, que neste contexto se refere a propagação de conhecimento em cada vértice (como por exemplo, um praticante no contexto da PoC); </w:t>
      </w:r>
      <m:oMath>
        <m:r>
          <w:rPr>
            <w:rFonts w:ascii="Cambria Math" w:hAnsi="Cambria Math"/>
          </w:rPr>
          <m:t>k</m:t>
        </m:r>
      </m:oMath>
      <w:r w:rsidRPr="0050469B">
        <w:t xml:space="preserve"> </w:t>
      </w:r>
      <w:bookmarkStart w:id="1813" w:name="OLE_LINK117"/>
      <w:r w:rsidRPr="0050469B">
        <w:t xml:space="preserve">representa </w:t>
      </w:r>
      <w:bookmarkEnd w:id="1813"/>
      <w:r w:rsidRPr="0050469B">
        <w:t>um nó (vértice)</w:t>
      </w:r>
      <w:bookmarkStart w:id="1814" w:name="OLE_LINK118"/>
      <w:r w:rsidRPr="0050469B">
        <w:t xml:space="preserve">; </w:t>
      </w:r>
      <w:bookmarkEnd w:id="1814"/>
      <m:oMath>
        <m:sSub>
          <m:sSubPr>
            <m:ctrlPr>
              <w:rPr>
                <w:rFonts w:ascii="Cambria Math" w:eastAsiaTheme="minorHAnsi" w:hAnsi="Cambria Math" w:cstheme="minorBidi"/>
                <w:i/>
                <w:noProof/>
              </w:rPr>
            </m:ctrlPr>
          </m:sSubPr>
          <m:e>
            <m:r>
              <w:rPr>
                <w:rFonts w:ascii="Cambria Math" w:hAnsi="Cambria Math"/>
                <w:noProof/>
              </w:rPr>
              <m:t>α</m:t>
            </m:r>
          </m:e>
          <m:sub>
            <m:r>
              <w:rPr>
                <w:rFonts w:ascii="Cambria Math" w:hAnsi="Cambria Math"/>
                <w:noProof/>
              </w:rPr>
              <m:t>s,r</m:t>
            </m:r>
          </m:sub>
        </m:sSub>
      </m:oMath>
      <w:r w:rsidRPr="0050469B">
        <w:t xml:space="preserve"> representa o número de caminhos mais curtos entre o nó de origem </w:t>
      </w:r>
      <m:oMath>
        <m:r>
          <w:rPr>
            <w:rFonts w:ascii="Cambria Math" w:hAnsi="Cambria Math"/>
          </w:rPr>
          <m:t>s</m:t>
        </m:r>
      </m:oMath>
      <w:r w:rsidRPr="0050469B">
        <w:t xml:space="preserve"> e o nó de destino </w:t>
      </w:r>
      <m:oMath>
        <m:r>
          <w:rPr>
            <w:rFonts w:ascii="Cambria Math" w:hAnsi="Cambria Math"/>
          </w:rPr>
          <m:t>r</m:t>
        </m:r>
      </m:oMath>
      <w:r w:rsidRPr="0050469B">
        <w:t>;</w:t>
      </w:r>
      <m:oMath>
        <m:sSubSup>
          <m:sSubSupPr>
            <m:ctrlPr>
              <w:rPr>
                <w:rFonts w:ascii="Cambria Math" w:eastAsiaTheme="minorHAnsi" w:hAnsi="Cambria Math" w:cstheme="minorBidi"/>
                <w:i/>
              </w:rPr>
            </m:ctrlPr>
          </m:sSubSupPr>
          <m:e>
            <m:r>
              <w:rPr>
                <w:rFonts w:ascii="Cambria Math" w:hAnsi="Cambria Math"/>
              </w:rPr>
              <m:t xml:space="preserve">  x</m:t>
            </m:r>
          </m:e>
          <m:sub>
            <m:r>
              <w:rPr>
                <w:rFonts w:ascii="Cambria Math" w:hAnsi="Cambria Math"/>
              </w:rPr>
              <m:t>k</m:t>
            </m:r>
          </m:sub>
          <m:sup>
            <m:r>
              <w:rPr>
                <w:rFonts w:ascii="Cambria Math" w:hAnsi="Cambria Math"/>
              </w:rPr>
              <m:t>t</m:t>
            </m:r>
          </m:sup>
        </m:sSubSup>
      </m:oMath>
      <w:r w:rsidRPr="0050469B">
        <w:t xml:space="preserve"> corresponde </w:t>
      </w:r>
      <w:bookmarkStart w:id="1815" w:name="OLE_LINK103"/>
      <w:r w:rsidRPr="0050469B">
        <w:t xml:space="preserve">ao estado de percolação do vértice em um determinado tempo </w:t>
      </w:r>
      <w:bookmarkEnd w:id="1815"/>
      <m:oMath>
        <m:r>
          <w:rPr>
            <w:rFonts w:ascii="Cambria Math" w:hAnsi="Cambria Math"/>
          </w:rPr>
          <m:t>t</m:t>
        </m:r>
      </m:oMath>
      <w:r w:rsidRPr="0050469B">
        <w:t xml:space="preserve">; </w:t>
      </w:r>
      <m:oMath>
        <m:nary>
          <m:naryPr>
            <m:chr m:val="∑"/>
            <m:limLoc m:val="undOvr"/>
            <m:subHide m:val="1"/>
            <m:supHide m:val="1"/>
            <m:ctrlPr>
              <w:rPr>
                <w:rFonts w:ascii="Cambria Math" w:eastAsiaTheme="minorHAnsi" w:hAnsi="Cambria Math" w:cstheme="minorBidi"/>
                <w:i/>
              </w:rPr>
            </m:ctrlPr>
          </m:naryPr>
          <m:sub/>
          <m:sup/>
          <m:e>
            <m:sSubSup>
              <m:sSubSupPr>
                <m:ctrlPr>
                  <w:rPr>
                    <w:rFonts w:ascii="Cambria Math" w:eastAsiaTheme="minorHAnsi" w:hAnsi="Cambria Math" w:cstheme="minorBidi"/>
                    <w:i/>
                  </w:rPr>
                </m:ctrlPr>
              </m:sSubSupPr>
              <m:e>
                <m:r>
                  <w:rPr>
                    <w:rFonts w:ascii="Cambria Math" w:hAnsi="Cambria Math"/>
                  </w:rPr>
                  <m:t>x</m:t>
                </m:r>
              </m:e>
              <m:sub>
                <m:r>
                  <w:rPr>
                    <w:rFonts w:ascii="Cambria Math" w:hAnsi="Cambria Math"/>
                  </w:rPr>
                  <m:t>i</m:t>
                </m:r>
              </m:sub>
              <m:sup>
                <m:r>
                  <w:rPr>
                    <w:rFonts w:ascii="Cambria Math" w:hAnsi="Cambria Math"/>
                  </w:rPr>
                  <m:t>t</m:t>
                </m:r>
              </m:sup>
            </m:sSubSup>
          </m:e>
        </m:nary>
      </m:oMath>
      <w:r w:rsidRPr="0050469B">
        <w:t xml:space="preserve"> representa a somatória do estado de percolação do vértice representado pela variável </w:t>
      </w:r>
      <m:oMath>
        <m:r>
          <w:rPr>
            <w:rFonts w:ascii="Cambria Math" w:hAnsi="Cambria Math"/>
          </w:rPr>
          <m:t>x</m:t>
        </m:r>
      </m:oMath>
      <w:r w:rsidRPr="0050469B">
        <w:t xml:space="preserve"> em um determinado tempo </w:t>
      </w:r>
      <m:oMath>
        <m:r>
          <w:rPr>
            <w:rFonts w:ascii="Cambria Math" w:hAnsi="Cambria Math"/>
          </w:rPr>
          <m:t>t</m:t>
        </m:r>
      </m:oMath>
      <w:r w:rsidRPr="0050469B">
        <w:t xml:space="preserve">. </w:t>
      </w:r>
    </w:p>
    <w:p w14:paraId="52DD45DD" w14:textId="77777777" w:rsidR="00FC7823" w:rsidRPr="0050469B" w:rsidRDefault="00FC7823" w:rsidP="00FC7823">
      <w:pPr>
        <w:pStyle w:val="Tese-Normal"/>
      </w:pPr>
      <w:r w:rsidRPr="0050469B">
        <w:t xml:space="preserve">Dessa forma, quanto maior o valor de PC, maior é o grau de propagação de conhecimento daquele nó (como por exemplo, um praticante no contexto da PoC). O peso (estado) atrelado aos caminhos de percolação dependem dos níveis de percolação </w:t>
      </w:r>
      <w:r w:rsidRPr="0050469B">
        <w:lastRenderedPageBreak/>
        <w:t xml:space="preserve">assinalados para os nós de origem, baseado na premissa de que quanto maior o nível de percolação de um nó de origem, mais importantes são os caminhos originários desse nó. </w:t>
      </w:r>
    </w:p>
    <w:p w14:paraId="0DCDFF89" w14:textId="77777777" w:rsidR="00FC7823" w:rsidRPr="0050469B" w:rsidRDefault="00FC7823" w:rsidP="00FC7823">
      <w:pPr>
        <w:pStyle w:val="Tese-Normal"/>
      </w:pPr>
      <w:r w:rsidRPr="0050469B">
        <w:t>Os nós que se encontram nos caminhos mais curtos provenientes de nós altamente percolados são, portanto, potencialmente mais importantes para a percolação. Nesse contexto, o nível de percolação do nó alvo deve ser contabilizado. Tomando como referência o nosso exemplo da Figura 141, a propagação de conhecimento da prática de Improvisação (</w:t>
      </w:r>
      <w:r w:rsidRPr="0050469B">
        <w:rPr>
          <w:i/>
          <w:iCs/>
        </w:rPr>
        <w:t>Network</w:t>
      </w:r>
      <w:r w:rsidRPr="0050469B">
        <w:t xml:space="preserve"> Y) para a prática de Descrição poderia ser questionada, caso os nós de origem e destino tiverem níveis iguais de percolação, onde os caminhos que conectam eles se tornam insignificantes para uma possível transmissão de conhecimento. </w:t>
      </w:r>
    </w:p>
    <w:p w14:paraId="32D0F2DA" w14:textId="77777777" w:rsidR="00FC7823" w:rsidRPr="0050469B" w:rsidRDefault="00FC7823" w:rsidP="00FC7823">
      <w:pPr>
        <w:pStyle w:val="Tese-Normal"/>
      </w:pPr>
      <w:r w:rsidRPr="0050469B">
        <w:t xml:space="preserve">Assim, a propagação do conhecimento só se dissemina se o nó de origem estiver em um nível superior comparado ao nó alvo. No entanto, se os nós de destino tiverem níveis de percolação inferiores, o conhecimento produzido pela prática de Improvisação tende a fluir (percolar), isto é, o conhecimento será propagado apenas se os nós de origem estiverem em níveis superiores em comparação com os nós de destino. </w:t>
      </w:r>
    </w:p>
    <w:p w14:paraId="150164FF" w14:textId="77777777" w:rsidR="00FC7823" w:rsidRPr="0050469B" w:rsidRDefault="00FC7823" w:rsidP="00FC7823">
      <w:pPr>
        <w:pStyle w:val="Tese-Normal"/>
      </w:pPr>
      <w:r w:rsidRPr="0050469B">
        <w:t>No entanto, se os nós de destino tiverem níveis de percolação mais baixos, o conhecimento produzido pela prática de Improvisação tende a percorrer (propagar), ou seja, a disseminação do conhecimento será disseminada apenas se os nós de origem estiverem em níveis mais altos em comparação com os nós de destino. Assim, profissionais e organizações no contexto da PoC poderiam usar esta proposta teórica para contribuir para a definição de um modelo de avaliação dentro das práticas no contexto da PoC.</w:t>
      </w:r>
    </w:p>
    <w:p w14:paraId="23147E9C" w14:textId="47E1CD42" w:rsidR="00413ED7" w:rsidRPr="0050469B" w:rsidRDefault="00FC7823" w:rsidP="002306F7">
      <w:pPr>
        <w:pStyle w:val="Tese-Normal"/>
      </w:pPr>
      <w:r w:rsidRPr="0050469B">
        <w:t>Portanto, visualizamos um contributo dessa proposta conceitual, especialmente para as organizações que atuam diretamente no desenvolvimento e na execução de atividades da PoC, de modo a contribuir para a definição de um modelo de avaliação e de formação dessas redes de conhecimento, bem como a gestão de conhecimento dessas práticas no contexto da PoC, além de contribuir para a evolução da atividade da Prova de Conceito como um todo.</w:t>
      </w:r>
    </w:p>
    <w:p w14:paraId="1F674C8E" w14:textId="5BE8A37E" w:rsidR="001C1EA1" w:rsidRPr="0050469B" w:rsidRDefault="001C1EA1" w:rsidP="007D2264">
      <w:pPr>
        <w:pStyle w:val="Tese-Heading3"/>
      </w:pPr>
      <w:bookmarkStart w:id="1816" w:name="_Toc68502471"/>
      <w:r w:rsidRPr="0050469B">
        <w:lastRenderedPageBreak/>
        <w:t>6.</w:t>
      </w:r>
      <w:r w:rsidR="003175F2">
        <w:t>3</w:t>
      </w:r>
      <w:r w:rsidRPr="0050469B">
        <w:t xml:space="preserve">.1. </w:t>
      </w:r>
      <w:r w:rsidR="00413ED7" w:rsidRPr="0050469B">
        <w:t xml:space="preserve">Um exemplo do uso da </w:t>
      </w:r>
      <w:r w:rsidR="002306F7">
        <w:t>Teoria da Percolação</w:t>
      </w:r>
      <w:r w:rsidR="00413ED7" w:rsidRPr="0050469B">
        <w:t xml:space="preserve"> </w:t>
      </w:r>
      <w:r w:rsidR="00A32FB7" w:rsidRPr="0050469B">
        <w:t>na rede de conhecimento da PoC</w:t>
      </w:r>
      <w:bookmarkEnd w:id="1816"/>
    </w:p>
    <w:p w14:paraId="005AD76D" w14:textId="77777777" w:rsidR="004C2331" w:rsidRDefault="004C2331" w:rsidP="004C2331">
      <w:pPr>
        <w:pStyle w:val="Tese-Normal"/>
      </w:pPr>
      <w:r w:rsidRPr="0050469B">
        <w:t xml:space="preserve">A seguir, demonstraremos dois exemplos, fruto de nossas observações no </w:t>
      </w:r>
      <w:r w:rsidRPr="0050469B">
        <w:rPr>
          <w:i/>
          <w:iCs/>
        </w:rPr>
        <w:t>habitat</w:t>
      </w:r>
      <w:r w:rsidRPr="0050469B">
        <w:t xml:space="preserve"> natural da PoC, onde utilizaremos os conceitos da </w:t>
      </w:r>
      <w:r>
        <w:t>Teoria da Percolação</w:t>
      </w:r>
      <w:r w:rsidRPr="0050469B">
        <w:t xml:space="preserve">, particularmente a centralidade da Percolação (PC) na rede de conhecimento da PoC. </w:t>
      </w:r>
    </w:p>
    <w:p w14:paraId="36FCFECE" w14:textId="3FA5F4A5" w:rsidR="004C2331" w:rsidRDefault="004C2331" w:rsidP="004C2331">
      <w:pPr>
        <w:pStyle w:val="Tese-Normal"/>
      </w:pPr>
      <w:r w:rsidRPr="0050469B">
        <w:t>Dessa forma, nesses dois exemplos (Figura 142), observamos a formação de distintas redes de conhecimento no contexto da PoC, onde um conjunto de praticantes atuam no desenvolvimento e na execução da PoC, mas em diferentes práticas. Nota-se que optamos por utilizar valores ilustrativos de modo a contribuir para nossas elucidações em relação a representação desses estados de percolação na rede de conhecimento da PoC.</w:t>
      </w:r>
    </w:p>
    <w:p w14:paraId="0859A251" w14:textId="77777777" w:rsidR="003A3956" w:rsidRDefault="003A3956" w:rsidP="003A3956">
      <w:pPr>
        <w:pStyle w:val="Tese-Normal"/>
      </w:pPr>
      <w:r>
        <w:t xml:space="preserve">Por outras palavras, utilizamos valores conceptuais de modo a demonstrar os estados de percolação de cada nó, que poderiam ser determinados (como por exemplo, a ser explorado em trabalhos futuros) como, por exemplo, a frequência de movimentos no contexto da PoC para cada praticante ou a quantidade de evidência (como por exemplo, a circulação total dentro de uma rede particular), como o número de documentos, a obtenção de resultados, as consultas, as publicações ou as participações em atividades da PoC, dentre outras. Sem dúvida, reconhecemos que mais pesquisas são necessárias nesta área em particular no que diz respeito aos estados de percolação nessas redes, ou seja, é essencial definir, dependendo de práticas específicas no contexto da PoC, como avaliar cada nó na rede de conhecimento e os estados de percolação dos seus nós. </w:t>
      </w:r>
    </w:p>
    <w:p w14:paraId="5CA726EC" w14:textId="722F3216" w:rsidR="003A3956" w:rsidRDefault="003A3956" w:rsidP="003A3956">
      <w:pPr>
        <w:pStyle w:val="Tese-Normal"/>
      </w:pPr>
      <w:r>
        <w:t>Além disso, reconhecemos a necessidade de um estudo mais aprofundado para analisar a “cultura” de compartilhamento do conhecimento no contexto de PoC devido à sua heterogeneidade e complexidade. Sabe-se que o tipo de conhecimento no contexto das práticas da PoC influencia implicitamente ou tacitamente na escolha do caminho e na velocidade em relação ao compartilhamento do conhecimento no contexto da PoC. Seria interessante investigar mais detalhadamente quais tipos de conhecimento e quais práticas afetam o limiar de percolação.</w:t>
      </w:r>
    </w:p>
    <w:p w14:paraId="04EE7F5B" w14:textId="4DAB0ABE" w:rsidR="004C2331" w:rsidRDefault="004C2331" w:rsidP="004C2331">
      <w:pPr>
        <w:pStyle w:val="Tese-Figura"/>
      </w:pPr>
      <w:r w:rsidRPr="004C2331">
        <w:lastRenderedPageBreak/>
        <w:drawing>
          <wp:inline distT="0" distB="0" distL="0" distR="0" wp14:anchorId="798F62C6" wp14:editId="7D023254">
            <wp:extent cx="5277079" cy="2756947"/>
            <wp:effectExtent l="0" t="0" r="0" b="0"/>
            <wp:docPr id="102" name="Picture 1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Diagram&#10;&#10;Description automatically generated"/>
                    <pic:cNvPicPr/>
                  </pic:nvPicPr>
                  <pic:blipFill>
                    <a:blip r:embed="rId61"/>
                    <a:stretch>
                      <a:fillRect/>
                    </a:stretch>
                  </pic:blipFill>
                  <pic:spPr>
                    <a:xfrm>
                      <a:off x="0" y="0"/>
                      <a:ext cx="5288730" cy="2763034"/>
                    </a:xfrm>
                    <a:prstGeom prst="rect">
                      <a:avLst/>
                    </a:prstGeom>
                  </pic:spPr>
                </pic:pic>
              </a:graphicData>
            </a:graphic>
          </wp:inline>
        </w:drawing>
      </w:r>
    </w:p>
    <w:p w14:paraId="3CD1CB56" w14:textId="16AE9D4B" w:rsidR="004C2331" w:rsidRPr="0050469B" w:rsidRDefault="004C2331" w:rsidP="004C2331">
      <w:pPr>
        <w:pStyle w:val="Tese-Caption"/>
      </w:pPr>
      <w:bookmarkStart w:id="1817" w:name="_Toc68502406"/>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2</w:t>
      </w:r>
      <w:r w:rsidRPr="0050469B">
        <w:rPr>
          <w:b/>
        </w:rPr>
        <w:fldChar w:fldCharType="end"/>
      </w:r>
      <w:r w:rsidRPr="0050469B">
        <w:rPr>
          <w:b/>
        </w:rPr>
        <w:t>.</w:t>
      </w:r>
      <w:r w:rsidRPr="0050469B">
        <w:t xml:space="preserve"> </w:t>
      </w:r>
      <w:r w:rsidR="00F93CC3">
        <w:t>PoC Knowledge Network</w:t>
      </w:r>
      <w:r>
        <w:t xml:space="preserve"> </w:t>
      </w:r>
      <w:r w:rsidRPr="0050469B">
        <w:t>– os nós e sua probabilidade de percolação</w:t>
      </w:r>
      <w:bookmarkEnd w:id="1817"/>
    </w:p>
    <w:p w14:paraId="57728047" w14:textId="5A7346EE" w:rsidR="004C2331" w:rsidRPr="0050469B" w:rsidRDefault="004C2331" w:rsidP="004C2331">
      <w:pPr>
        <w:pStyle w:val="Tese-Caption"/>
      </w:pPr>
      <w:r w:rsidRPr="0050469B">
        <w:rPr>
          <w:color w:val="000000"/>
        </w:rPr>
        <w:t>Fonte:</w:t>
      </w:r>
      <w:r w:rsidRPr="0050469B">
        <w:t xml:space="preserve"> </w:t>
      </w:r>
      <w:r>
        <w:fldChar w:fldCharType="begin" w:fldLock="1"/>
      </w:r>
      <w:r w:rsidR="0059411A">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rsidR="0059411A">
        <w:t>.</w:t>
      </w:r>
    </w:p>
    <w:p w14:paraId="3755DA89" w14:textId="77777777" w:rsidR="00A645B2" w:rsidRPr="0050469B" w:rsidRDefault="00A645B2" w:rsidP="00A645B2">
      <w:pPr>
        <w:pStyle w:val="Tese-Normal"/>
      </w:pPr>
      <w:r w:rsidRPr="0050469B">
        <w:t>Conforme podemos observar na Figura 142, a rede de conhecimento no contexto da PoC é composta dos seguintes nós e suas probabilidades de percolação:</w:t>
      </w:r>
    </w:p>
    <w:p w14:paraId="73AD7E8D"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2</w:t>
      </w:r>
      <w:r w:rsidRPr="0050469B">
        <w:rPr>
          <w:i/>
          <w:iCs/>
          <w:lang w:val="pt-BR"/>
        </w:rPr>
        <w:t xml:space="preserve"> </w:t>
      </w:r>
      <w:r w:rsidRPr="0050469B">
        <w:rPr>
          <w:lang w:val="pt-BR"/>
        </w:rPr>
        <w:t>(praticante da PoC) atua na prática de Exploração e possui uma probabilidade de percolação de 0.1.</w:t>
      </w:r>
    </w:p>
    <w:p w14:paraId="61DCDDAF"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Exploração e possui uma probabilidade de percolação de 0.2.</w:t>
      </w:r>
    </w:p>
    <w:p w14:paraId="71316327"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6</w:t>
      </w:r>
      <w:r w:rsidRPr="0050469B">
        <w:rPr>
          <w:i/>
          <w:iCs/>
          <w:lang w:val="pt-BR"/>
        </w:rPr>
        <w:t xml:space="preserve"> </w:t>
      </w:r>
      <w:r w:rsidRPr="0050469B">
        <w:rPr>
          <w:lang w:val="pt-BR"/>
        </w:rPr>
        <w:t>(praticante da PoC) atua na prática de Exploração e possui uma probabilidade de percolação de 0.2.</w:t>
      </w:r>
    </w:p>
    <w:p w14:paraId="0EB5D48B"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2, 4 e 6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70A79842"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Improvisação e possui uma probabilidade de percolação de 0.5.</w:t>
      </w:r>
    </w:p>
    <w:p w14:paraId="68890BEB"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Improvisação e possui uma probabilidade de percolação de 0.5.</w:t>
      </w:r>
    </w:p>
    <w:p w14:paraId="6C9B1E98"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9 e 7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15F1A076" w14:textId="77777777" w:rsidR="00A645B2" w:rsidRPr="0050469B" w:rsidRDefault="00A645B2" w:rsidP="00A645B2">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w:t>
      </w:r>
      <w:r w:rsidRPr="0050469B">
        <w:rPr>
          <w:lang w:val="pt-BR"/>
        </w:rPr>
        <w:lastRenderedPageBreak/>
        <w:t xml:space="preserve">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71A5906D" w14:textId="77777777" w:rsidR="00A645B2" w:rsidRPr="0050469B" w:rsidRDefault="00A645B2" w:rsidP="00A645B2">
      <w:pPr>
        <w:pStyle w:val="Tese-Normal"/>
      </w:pPr>
      <w:r w:rsidRPr="0050469B">
        <w:t>Considerando que o nó de conhecimento (</w:t>
      </w:r>
      <w:r w:rsidRPr="0050469B">
        <w:rPr>
          <w:i/>
          <w:iCs/>
        </w:rPr>
        <w:t>Knowledge</w:t>
      </w:r>
      <w:r w:rsidRPr="0050469B">
        <w:t xml:space="preserve"> A) possui o maior número de nós (</w:t>
      </w:r>
      <w:r w:rsidRPr="0050469B">
        <w:rPr>
          <w:i/>
          <w:iCs/>
        </w:rPr>
        <w:t>players</w:t>
      </w:r>
      <w:r w:rsidRPr="0050469B">
        <w:t xml:space="preserve">) e conexões, </w:t>
      </w:r>
      <w:r w:rsidRPr="0050469B">
        <w:rPr>
          <w:b/>
          <w:bCs/>
        </w:rPr>
        <w:t>podemos deduzir</w:t>
      </w:r>
      <w:r w:rsidRPr="0050469B">
        <w:t xml:space="preserve"> (nossa ênfase) que a PC seria superior ao de nó de conhecimento (</w:t>
      </w:r>
      <w:r w:rsidRPr="0050469B">
        <w:rPr>
          <w:i/>
          <w:iCs/>
        </w:rPr>
        <w:t>Knowledge</w:t>
      </w:r>
      <w:r w:rsidRPr="0050469B">
        <w:t xml:space="preserve"> H), assim tendo uma maior influência no nó de conhecimento (</w:t>
      </w:r>
      <w:r w:rsidRPr="0050469B">
        <w:rPr>
          <w:i/>
          <w:iCs/>
        </w:rPr>
        <w:t>Knowledge</w:t>
      </w:r>
      <w:r w:rsidRPr="0050469B">
        <w:t xml:space="preserve"> B). </w:t>
      </w:r>
    </w:p>
    <w:p w14:paraId="7F7127A4" w14:textId="77777777" w:rsidR="00302564" w:rsidRPr="0050469B" w:rsidRDefault="00302564" w:rsidP="00302564">
      <w:pPr>
        <w:pStyle w:val="Tese-Normal"/>
      </w:pPr>
      <w:r w:rsidRPr="0050469B">
        <w:t xml:space="preserve">Entretant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alcançamos os seguintes valores (Figura 143):</w:t>
      </w:r>
    </w:p>
    <w:p w14:paraId="330AA801" w14:textId="77777777" w:rsidR="00302564" w:rsidRPr="007D2264" w:rsidRDefault="00302564" w:rsidP="00302564">
      <w:pPr>
        <w:pStyle w:val="Tese-Lista"/>
      </w:pPr>
      <w:r w:rsidRPr="007D2264">
        <w:t>A centralidade da percolação do nó de conhecimento (Knowledge A), representada como</w:t>
      </w:r>
      <m:oMath>
        <m:r>
          <m:rPr>
            <m:sty m:val="p"/>
          </m:rPr>
          <w:rPr>
            <w:rFonts w:ascii="Cambria Math" w:hAnsi="Cambria Math"/>
          </w:rPr>
          <m:t xml:space="preserve"> </m:t>
        </m:r>
        <m:r>
          <w:rPr>
            <w:rFonts w:ascii="Cambria Math" w:hAnsi="Cambria Math"/>
          </w:rPr>
          <m:t>PC</m:t>
        </m:r>
      </m:oMath>
      <w:r w:rsidRPr="007D2264">
        <w:t xml:space="preserve"> (ka), é de 0.625.</w:t>
      </w:r>
    </w:p>
    <w:p w14:paraId="3ADBF7B8" w14:textId="77777777" w:rsidR="00302564" w:rsidRPr="007D2264" w:rsidRDefault="00302564" w:rsidP="00302564">
      <w:pPr>
        <w:pStyle w:val="Tese-Lista"/>
      </w:pPr>
      <w:r w:rsidRPr="007D2264">
        <w:t>A centralidade da percolação do nó de conhecimento (Knowledge H), representada como</w:t>
      </w:r>
      <m:oMath>
        <m:r>
          <m:rPr>
            <m:sty m:val="p"/>
          </m:rPr>
          <w:rPr>
            <w:rFonts w:ascii="Cambria Math" w:hAnsi="Cambria Math"/>
          </w:rPr>
          <m:t xml:space="preserve"> </m:t>
        </m:r>
        <m:r>
          <w:rPr>
            <w:rFonts w:ascii="Cambria Math" w:hAnsi="Cambria Math"/>
          </w:rPr>
          <m:t>PC</m:t>
        </m:r>
      </m:oMath>
      <w:r w:rsidRPr="007D2264">
        <w:t xml:space="preserve"> (kh), é de 0.667.</w:t>
      </w:r>
    </w:p>
    <w:p w14:paraId="22A8740A" w14:textId="3E881E14" w:rsidR="00964DB1" w:rsidRPr="0050469B" w:rsidRDefault="00302564" w:rsidP="00302564">
      <w:pPr>
        <w:pStyle w:val="Tese-Figura"/>
      </w:pPr>
      <w:r w:rsidRPr="00302564">
        <w:drawing>
          <wp:inline distT="0" distB="0" distL="0" distR="0" wp14:anchorId="06F6BC7C" wp14:editId="71959444">
            <wp:extent cx="5293605" cy="2728233"/>
            <wp:effectExtent l="0" t="0" r="2540" b="2540"/>
            <wp:docPr id="103" name="Picture 1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Diagram&#10;&#10;Description automatically generated"/>
                    <pic:cNvPicPr/>
                  </pic:nvPicPr>
                  <pic:blipFill>
                    <a:blip r:embed="rId62"/>
                    <a:stretch>
                      <a:fillRect/>
                    </a:stretch>
                  </pic:blipFill>
                  <pic:spPr>
                    <a:xfrm>
                      <a:off x="0" y="0"/>
                      <a:ext cx="5302106" cy="2732614"/>
                    </a:xfrm>
                    <a:prstGeom prst="rect">
                      <a:avLst/>
                    </a:prstGeom>
                  </pic:spPr>
                </pic:pic>
              </a:graphicData>
            </a:graphic>
          </wp:inline>
        </w:drawing>
      </w:r>
    </w:p>
    <w:p w14:paraId="52F15E17" w14:textId="77777777" w:rsidR="0059411A" w:rsidRPr="007D2264" w:rsidRDefault="0059411A" w:rsidP="0059411A">
      <w:pPr>
        <w:pStyle w:val="Tese-Caption"/>
      </w:pPr>
      <w:bookmarkStart w:id="1818" w:name="_Toc68502407"/>
      <w:r w:rsidRPr="007D2264">
        <w:rPr>
          <w:b/>
          <w:bCs w:val="0"/>
        </w:rPr>
        <w:t xml:space="preserve">Figura </w:t>
      </w:r>
      <w:r w:rsidRPr="007D2264">
        <w:rPr>
          <w:b/>
          <w:bCs w:val="0"/>
        </w:rPr>
        <w:fldChar w:fldCharType="begin"/>
      </w:r>
      <w:r w:rsidRPr="007D2264">
        <w:rPr>
          <w:b/>
          <w:bCs w:val="0"/>
        </w:rPr>
        <w:instrText xml:space="preserve"> SEQ Figura \* ARABIC </w:instrText>
      </w:r>
      <w:r w:rsidRPr="007D2264">
        <w:rPr>
          <w:b/>
          <w:bCs w:val="0"/>
        </w:rPr>
        <w:fldChar w:fldCharType="separate"/>
      </w:r>
      <w:r w:rsidRPr="007D2264">
        <w:rPr>
          <w:b/>
          <w:bCs w:val="0"/>
        </w:rPr>
        <w:t>143</w:t>
      </w:r>
      <w:r w:rsidRPr="007D2264">
        <w:rPr>
          <w:b/>
          <w:bCs w:val="0"/>
        </w:rPr>
        <w:fldChar w:fldCharType="end"/>
      </w:r>
      <w:r w:rsidRPr="007D2264">
        <w:rPr>
          <w:b/>
          <w:bCs w:val="0"/>
        </w:rPr>
        <w:t>.</w:t>
      </w:r>
      <w:r w:rsidRPr="007D2264">
        <w:t xml:space="preserve"> O Knowledge H – maior probabilidade de influenciar o Knowledge B</w:t>
      </w:r>
      <w:bookmarkEnd w:id="1818"/>
    </w:p>
    <w:p w14:paraId="217DD666" w14:textId="4D7E71A2"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1D6FA44A" w14:textId="77777777" w:rsidR="0059411A" w:rsidRPr="0050469B" w:rsidRDefault="0059411A" w:rsidP="0059411A">
      <w:pPr>
        <w:pStyle w:val="Tese-Normal"/>
      </w:pPr>
      <w:r w:rsidRPr="0050469B">
        <w:t>Conforme podemos observar na Figura 143, mesmo o nó de conhecimento (</w:t>
      </w:r>
      <w:r w:rsidRPr="0050469B">
        <w:rPr>
          <w:i/>
          <w:iCs/>
        </w:rPr>
        <w:t>Knowledge</w:t>
      </w:r>
      <w:r w:rsidRPr="0050469B">
        <w:t xml:space="preserve"> A) possuindo uma maior quantidade de </w:t>
      </w:r>
      <w:r w:rsidRPr="0050469B">
        <w:rPr>
          <w:i/>
          <w:iCs/>
        </w:rPr>
        <w:t>players</w:t>
      </w:r>
      <w:r w:rsidRPr="0050469B">
        <w:t xml:space="preserve"> e conexões, o nó de conhecimento (</w:t>
      </w:r>
      <w:r w:rsidRPr="0050469B">
        <w:rPr>
          <w:i/>
          <w:iCs/>
        </w:rPr>
        <w:t>Knowledge</w:t>
      </w:r>
      <w:r w:rsidRPr="0050469B">
        <w:t xml:space="preserve"> H) possui uma maior centralidade de percolação e potencialmente uma maior influência no nó de conhecimento (</w:t>
      </w:r>
      <w:r w:rsidRPr="0050469B">
        <w:rPr>
          <w:i/>
          <w:iCs/>
        </w:rPr>
        <w:t>Knowledge</w:t>
      </w:r>
      <w:r w:rsidRPr="0050469B">
        <w:t xml:space="preserve"> B). </w:t>
      </w:r>
    </w:p>
    <w:p w14:paraId="2F28088E" w14:textId="2DDD0A53" w:rsidR="0059411A" w:rsidRDefault="0059411A" w:rsidP="0059411A">
      <w:pPr>
        <w:pStyle w:val="Tese-Normal"/>
      </w:pPr>
      <w:r w:rsidRPr="0050469B">
        <w:lastRenderedPageBreak/>
        <w:t>Assim sendo, destacamos a relevância da centralidade da percolação de modo a contribuir para a avaliação e a reflexão a respeito da formação e distribuição desses nós na rede de conhecimento no contexto da PoC, onde nesse exemplo (Figura 143), o nó de conhecimento (</w:t>
      </w:r>
      <w:r w:rsidRPr="0050469B">
        <w:rPr>
          <w:i/>
          <w:iCs/>
        </w:rPr>
        <w:t>Knowledge</w:t>
      </w:r>
      <w:r w:rsidRPr="0050469B">
        <w:t xml:space="preserve"> H) possui uma maior centralidade de percolação nessa rede de conhecimento. Por outras palavras, mesmo possuindo menos conexões em comparação ao nó de conhecimento (</w:t>
      </w:r>
      <w:r w:rsidRPr="0050469B">
        <w:rPr>
          <w:i/>
          <w:iCs/>
        </w:rPr>
        <w:t>Knowledge</w:t>
      </w:r>
      <w:r w:rsidRPr="0050469B">
        <w:t xml:space="preserve"> A), esse nó de conhecimento (</w:t>
      </w:r>
      <w:r w:rsidRPr="0050469B">
        <w:rPr>
          <w:i/>
          <w:iCs/>
        </w:rPr>
        <w:t>Knowledge</w:t>
      </w:r>
      <w:r w:rsidRPr="0050469B">
        <w:t xml:space="preserve"> H) está conectado a nós (ou seja, seus praticantes) que possuem níveis mais altos de percolação (ou seja, por exemplo, seus praticantes possuem uma maior experiência na atuação da prática de Improvisação e assim, uma maior influência na produção do conhecimento – </w:t>
      </w:r>
      <w:r w:rsidRPr="0050469B">
        <w:rPr>
          <w:i/>
          <w:iCs/>
        </w:rPr>
        <w:t>Knowledge</w:t>
      </w:r>
      <w:r w:rsidRPr="0050469B">
        <w:t xml:space="preserve"> B). </w:t>
      </w:r>
    </w:p>
    <w:p w14:paraId="1E6BBFE7" w14:textId="38019118" w:rsidR="0059411A" w:rsidRPr="0050469B" w:rsidRDefault="0059411A" w:rsidP="0059411A">
      <w:pPr>
        <w:pStyle w:val="Tese-Normal"/>
      </w:pPr>
      <w:r w:rsidRPr="0050469B">
        <w:t xml:space="preserve">Entretanto, destacamos que, uma diferente formação na rede de conhecimento (Figura 144) pode influenciar a centralidade da percolação, e consequentemente os outros nós nessa rede. Por outras palavras, a formação de uma rede de conhecimento baseada em diferentes praticantes no contexto da PoC (ou seja, diferentes </w:t>
      </w:r>
      <w:r w:rsidRPr="0050469B">
        <w:rPr>
          <w:i/>
          <w:iCs/>
        </w:rPr>
        <w:t>players</w:t>
      </w:r>
      <w:r w:rsidRPr="0050469B">
        <w:t>), ou até mesmo, a formação de uma nova rede de conhecimento utilizando os mesmos praticantes de atividades anteriores da PoC, mas em diferentes posições (ou seja, diferentes práticas), pode influenciar a produção e disseminação de conhecimento por toda essa rede de conhecimento.</w:t>
      </w:r>
    </w:p>
    <w:p w14:paraId="12D16FDD" w14:textId="1F7C0A1A" w:rsidR="0025146B" w:rsidRPr="0050469B" w:rsidRDefault="0059411A" w:rsidP="0059411A">
      <w:pPr>
        <w:pStyle w:val="Tese-Figura"/>
      </w:pPr>
      <w:r w:rsidRPr="0059411A">
        <w:drawing>
          <wp:inline distT="0" distB="0" distL="0" distR="0" wp14:anchorId="749C5093" wp14:editId="2634F1DD">
            <wp:extent cx="5304621" cy="2762747"/>
            <wp:effectExtent l="0" t="0" r="4445" b="6350"/>
            <wp:docPr id="104" name="Picture 1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Diagram&#10;&#10;Description automatically generated"/>
                    <pic:cNvPicPr/>
                  </pic:nvPicPr>
                  <pic:blipFill>
                    <a:blip r:embed="rId63"/>
                    <a:stretch>
                      <a:fillRect/>
                    </a:stretch>
                  </pic:blipFill>
                  <pic:spPr>
                    <a:xfrm>
                      <a:off x="0" y="0"/>
                      <a:ext cx="5317004" cy="2769196"/>
                    </a:xfrm>
                    <a:prstGeom prst="rect">
                      <a:avLst/>
                    </a:prstGeom>
                  </pic:spPr>
                </pic:pic>
              </a:graphicData>
            </a:graphic>
          </wp:inline>
        </w:drawing>
      </w:r>
    </w:p>
    <w:p w14:paraId="0CBC61E1" w14:textId="77777777" w:rsidR="0059411A" w:rsidRPr="0050469B" w:rsidRDefault="0059411A" w:rsidP="0059411A">
      <w:pPr>
        <w:pStyle w:val="Tese-Caption"/>
      </w:pPr>
      <w:bookmarkStart w:id="1819" w:name="_Toc6850240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4</w:t>
      </w:r>
      <w:r w:rsidRPr="0050469B">
        <w:rPr>
          <w:b/>
        </w:rPr>
        <w:fldChar w:fldCharType="end"/>
      </w:r>
      <w:r w:rsidRPr="0050469B">
        <w:rPr>
          <w:b/>
        </w:rPr>
        <w:t>.</w:t>
      </w:r>
      <w:r w:rsidRPr="0050469B">
        <w:t xml:space="preserve"> Uma diferente formação na rede de conhecimento no contexto da PoC</w:t>
      </w:r>
      <w:bookmarkEnd w:id="1819"/>
    </w:p>
    <w:p w14:paraId="65892325" w14:textId="647C74D6"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43A2C65" w14:textId="77777777" w:rsidR="0059411A" w:rsidRPr="0050469B" w:rsidRDefault="0059411A" w:rsidP="0059411A">
      <w:pPr>
        <w:pStyle w:val="Tese-Normal"/>
      </w:pPr>
      <w:r w:rsidRPr="0050469B">
        <w:t xml:space="preserve">Como pode ser visto na Figura 144, essa rede de conhecimento no contexto da PoC possui uma diferente formação quando comparada a Figura 142. A seguir, apresentamos </w:t>
      </w:r>
      <w:r w:rsidRPr="0050469B">
        <w:lastRenderedPageBreak/>
        <w:t>as diferenças dessa rede de conhecimento (Figura 144) em comparação a rede de conhecimento da Figura 142:</w:t>
      </w:r>
    </w:p>
    <w:p w14:paraId="26C60E56" w14:textId="77777777" w:rsidR="0059411A" w:rsidRPr="0050469B" w:rsidRDefault="0059411A" w:rsidP="0059411A">
      <w:pPr>
        <w:pStyle w:val="Tese-Lista"/>
        <w:rPr>
          <w:lang w:val="pt-BR"/>
        </w:rPr>
      </w:pPr>
      <w:r w:rsidRPr="0050469B">
        <w:rPr>
          <w:lang w:val="pt-BR"/>
        </w:rPr>
        <w:t>A prática de Exploração (Figura 144) está conectada aos praticantes (</w:t>
      </w:r>
      <w:r w:rsidRPr="0050469B">
        <w:rPr>
          <w:i/>
          <w:iCs/>
          <w:lang w:val="pt-BR"/>
        </w:rPr>
        <w:t>players</w:t>
      </w:r>
      <w:r w:rsidRPr="0050469B">
        <w:rPr>
          <w:lang w:val="pt-BR"/>
        </w:rPr>
        <w:t xml:space="preserve"> 1, 9 e 7) em comparação a Figura 142 onde essa prática se conectava aos praticantes </w:t>
      </w:r>
      <w:r w:rsidRPr="0050469B">
        <w:rPr>
          <w:i/>
          <w:iCs/>
          <w:lang w:val="pt-BR"/>
        </w:rPr>
        <w:t>players</w:t>
      </w:r>
      <w:r w:rsidRPr="0050469B">
        <w:rPr>
          <w:lang w:val="pt-BR"/>
        </w:rPr>
        <w:t xml:space="preserve"> 2, 4 e 6. </w:t>
      </w:r>
    </w:p>
    <w:p w14:paraId="1720C572" w14:textId="77777777" w:rsidR="0059411A" w:rsidRPr="0050469B" w:rsidRDefault="0059411A" w:rsidP="0059411A">
      <w:pPr>
        <w:pStyle w:val="Tese-Lista"/>
        <w:rPr>
          <w:lang w:val="pt-BR"/>
        </w:rPr>
      </w:pPr>
      <w:r w:rsidRPr="0050469B">
        <w:rPr>
          <w:lang w:val="pt-BR"/>
        </w:rPr>
        <w:t>A prática de Improvisação (Figura 144) está conectada aos praticantes (</w:t>
      </w:r>
      <w:r w:rsidRPr="0050469B">
        <w:rPr>
          <w:i/>
          <w:iCs/>
          <w:lang w:val="pt-BR"/>
        </w:rPr>
        <w:t>players</w:t>
      </w:r>
      <w:r w:rsidRPr="0050469B">
        <w:rPr>
          <w:lang w:val="pt-BR"/>
        </w:rPr>
        <w:t xml:space="preserve"> 4 e 5) em comparação a Figura 142 onde essa prática se conectava aos praticantes </w:t>
      </w:r>
      <w:r w:rsidRPr="0050469B">
        <w:rPr>
          <w:i/>
          <w:iCs/>
          <w:lang w:val="pt-BR"/>
        </w:rPr>
        <w:t>players</w:t>
      </w:r>
      <w:r w:rsidRPr="0050469B">
        <w:rPr>
          <w:lang w:val="pt-BR"/>
        </w:rPr>
        <w:t xml:space="preserve"> 9 e 7. </w:t>
      </w:r>
    </w:p>
    <w:p w14:paraId="5F4375D6" w14:textId="77777777" w:rsidR="0059411A" w:rsidRPr="0050469B" w:rsidRDefault="0059411A" w:rsidP="0059411A">
      <w:pPr>
        <w:pStyle w:val="Tese-Lista"/>
        <w:rPr>
          <w:lang w:val="pt-BR"/>
        </w:rPr>
      </w:pPr>
      <w:r w:rsidRPr="0050469B">
        <w:rPr>
          <w:lang w:val="pt-BR"/>
        </w:rPr>
        <w:t>Entretanto, observamos que os nós de conhecimento (</w:t>
      </w:r>
      <w:r w:rsidRPr="0050469B">
        <w:rPr>
          <w:i/>
          <w:iCs/>
          <w:lang w:val="pt-BR"/>
        </w:rPr>
        <w:t>Knowledge</w:t>
      </w:r>
      <w:r w:rsidRPr="0050469B">
        <w:rPr>
          <w:lang w:val="pt-BR"/>
        </w:rPr>
        <w:t xml:space="preserve"> A, </w:t>
      </w:r>
      <w:r w:rsidRPr="0050469B">
        <w:rPr>
          <w:i/>
          <w:iCs/>
          <w:lang w:val="pt-BR"/>
        </w:rPr>
        <w:t>Knowledge</w:t>
      </w:r>
      <w:r w:rsidRPr="0050469B">
        <w:rPr>
          <w:lang w:val="pt-BR"/>
        </w:rPr>
        <w:t xml:space="preserve"> H, e </w:t>
      </w:r>
      <w:r w:rsidRPr="0050469B">
        <w:rPr>
          <w:i/>
          <w:iCs/>
          <w:lang w:val="pt-BR"/>
        </w:rPr>
        <w:t>Knowledge</w:t>
      </w:r>
      <w:r w:rsidRPr="0050469B">
        <w:rPr>
          <w:lang w:val="pt-BR"/>
        </w:rPr>
        <w:t xml:space="preserve"> B) não apresentam quaisquer alterações nas redes de conhecimento.</w:t>
      </w:r>
    </w:p>
    <w:p w14:paraId="3A0C8143" w14:textId="77777777" w:rsidR="0059411A" w:rsidRPr="0050469B" w:rsidRDefault="0059411A" w:rsidP="0059411A">
      <w:pPr>
        <w:pStyle w:val="Tese-Normal"/>
      </w:pPr>
      <w:r w:rsidRPr="0050469B">
        <w:t xml:space="preserve">Por outras palavras, destacamos que nesse exemplo (Figura 144), essa rede de conhecimento possui as mesmas características quando comparada a rede de conhecimento da Figura 142, mas apresenta diferentes praticantes (como por exemplo, o </w:t>
      </w:r>
      <w:r w:rsidRPr="0050469B">
        <w:rPr>
          <w:i/>
          <w:iCs/>
        </w:rPr>
        <w:t>player</w:t>
      </w:r>
      <w:r w:rsidRPr="0050469B">
        <w:t xml:space="preserve"> 1 na prática de Exploração) e praticantes em diferentes posições (como por exemplo, o player 9 que Figura 142 atuava na prática de Improvisação, passa a atuar nessa rede de conhecimento na prática de Exploração).</w:t>
      </w:r>
    </w:p>
    <w:p w14:paraId="0CC7BE1C" w14:textId="77777777" w:rsidR="0059411A" w:rsidRPr="0050469B" w:rsidRDefault="0059411A" w:rsidP="0059411A">
      <w:pPr>
        <w:pStyle w:val="Tese-Normal"/>
      </w:pPr>
      <w:r w:rsidRPr="0050469B">
        <w:t>Dessa forma, apresentamos os nós e suas probabilidades de percolação dessa rede de conhecimento representada pela Figura 144:</w:t>
      </w:r>
    </w:p>
    <w:p w14:paraId="65D4F8A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1</w:t>
      </w:r>
      <w:r w:rsidRPr="0050469B">
        <w:rPr>
          <w:i/>
          <w:iCs/>
          <w:lang w:val="pt-BR"/>
        </w:rPr>
        <w:t xml:space="preserve"> </w:t>
      </w:r>
      <w:r w:rsidRPr="0050469B">
        <w:rPr>
          <w:lang w:val="pt-BR"/>
        </w:rPr>
        <w:t>(praticante da PoC) atua na prática de Exploração e possui uma probabilidade de percolação de 0.3.</w:t>
      </w:r>
    </w:p>
    <w:p w14:paraId="36553A7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Exploração e possui uma probabilidade de percolação de 0.5.</w:t>
      </w:r>
    </w:p>
    <w:p w14:paraId="7EB1192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Exploração e possui uma probabilidade de percolação de 0.5.</w:t>
      </w:r>
    </w:p>
    <w:p w14:paraId="6B20091F"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1, 9 e 7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470ADD94"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Improvisação e possui uma probabilidade de percolação de 0.1.</w:t>
      </w:r>
    </w:p>
    <w:p w14:paraId="06E33F3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5</w:t>
      </w:r>
      <w:r w:rsidRPr="0050469B">
        <w:rPr>
          <w:i/>
          <w:iCs/>
          <w:lang w:val="pt-BR"/>
        </w:rPr>
        <w:t xml:space="preserve"> </w:t>
      </w:r>
      <w:r w:rsidRPr="0050469B">
        <w:rPr>
          <w:lang w:val="pt-BR"/>
        </w:rPr>
        <w:t>(praticante da PoC) atua na prática de Improvisação e possui uma probabilidade de percolação de 0.1.</w:t>
      </w:r>
    </w:p>
    <w:p w14:paraId="56FD39FC" w14:textId="77777777" w:rsidR="0059411A" w:rsidRPr="0050469B" w:rsidRDefault="0059411A" w:rsidP="0059411A">
      <w:pPr>
        <w:pStyle w:val="Tese-Lista"/>
        <w:rPr>
          <w:lang w:val="pt-BR"/>
        </w:rPr>
      </w:pPr>
      <w:r w:rsidRPr="0050469B">
        <w:rPr>
          <w:lang w:val="pt-BR"/>
        </w:rPr>
        <w:lastRenderedPageBreak/>
        <w:t xml:space="preserve">A atuação dos </w:t>
      </w:r>
      <w:r w:rsidRPr="0050469B">
        <w:rPr>
          <w:i/>
          <w:iCs/>
          <w:lang w:val="pt-BR"/>
        </w:rPr>
        <w:t>players</w:t>
      </w:r>
      <w:r w:rsidRPr="0050469B">
        <w:rPr>
          <w:lang w:val="pt-BR"/>
        </w:rPr>
        <w:t xml:space="preserve"> 4 e 5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4BA64EF0" w14:textId="77777777" w:rsidR="0059411A" w:rsidRPr="0050469B" w:rsidRDefault="0059411A" w:rsidP="0059411A">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462F3796" w14:textId="77777777" w:rsidR="0059411A" w:rsidRPr="0050469B" w:rsidRDefault="0059411A" w:rsidP="0059411A">
      <w:pPr>
        <w:pStyle w:val="Tese-Normal"/>
      </w:pPr>
      <w:r w:rsidRPr="0050469B">
        <w:t xml:space="preserve">Assim send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dessa nova formação da rede conhecimento no contexto da PoC, alcançamos os seguintes valores (Figura 145):</w:t>
      </w:r>
    </w:p>
    <w:p w14:paraId="1C744CA3"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A), representada como</w:t>
      </w:r>
      <m:oMath>
        <m:r>
          <w:rPr>
            <w:rFonts w:ascii="Cambria Math" w:hAnsi="Cambria Math"/>
          </w:rPr>
          <m:t xml:space="preserve"> PC</m:t>
        </m:r>
      </m:oMath>
      <w:r w:rsidRPr="0050469B">
        <w:t xml:space="preserve"> (ka), é de 0.825.</w:t>
      </w:r>
    </w:p>
    <w:p w14:paraId="34ACC635"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H), representada como</w:t>
      </w:r>
      <m:oMath>
        <m:r>
          <w:rPr>
            <w:rFonts w:ascii="Cambria Math" w:hAnsi="Cambria Math"/>
          </w:rPr>
          <m:t xml:space="preserve"> PC</m:t>
        </m:r>
      </m:oMath>
      <w:r w:rsidRPr="0050469B">
        <w:t xml:space="preserve"> (kh), é de 0.4.</w:t>
      </w:r>
    </w:p>
    <w:p w14:paraId="1F896683" w14:textId="3ED7F913" w:rsidR="0025146B" w:rsidRPr="0050469B" w:rsidRDefault="0059411A" w:rsidP="0059411A">
      <w:pPr>
        <w:pStyle w:val="Tese-Figura"/>
      </w:pPr>
      <w:r w:rsidRPr="0059411A">
        <w:drawing>
          <wp:inline distT="0" distB="0" distL="0" distR="0" wp14:anchorId="7E7B3154" wp14:editId="2298F5A7">
            <wp:extent cx="5288096" cy="2722947"/>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4"/>
                    <a:stretch>
                      <a:fillRect/>
                    </a:stretch>
                  </pic:blipFill>
                  <pic:spPr>
                    <a:xfrm>
                      <a:off x="0" y="0"/>
                      <a:ext cx="5296951" cy="2727506"/>
                    </a:xfrm>
                    <a:prstGeom prst="rect">
                      <a:avLst/>
                    </a:prstGeom>
                  </pic:spPr>
                </pic:pic>
              </a:graphicData>
            </a:graphic>
          </wp:inline>
        </w:drawing>
      </w:r>
    </w:p>
    <w:p w14:paraId="1FCADDDF" w14:textId="77777777" w:rsidR="0059411A" w:rsidRPr="0050469B" w:rsidRDefault="0059411A" w:rsidP="0059411A">
      <w:pPr>
        <w:pStyle w:val="Tese-Caption"/>
      </w:pPr>
      <w:bookmarkStart w:id="1820" w:name="_Toc68502409"/>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5</w:t>
      </w:r>
      <w:r w:rsidRPr="0050469B">
        <w:rPr>
          <w:b/>
        </w:rPr>
        <w:fldChar w:fldCharType="end"/>
      </w:r>
      <w:r w:rsidRPr="0050469B">
        <w:rPr>
          <w:b/>
        </w:rPr>
        <w:t>.</w:t>
      </w:r>
      <w:r w:rsidRPr="0050469B">
        <w:t xml:space="preserve"> O Knowledge A – maior probabilidade de influenciar o Knowledge B</w:t>
      </w:r>
      <w:bookmarkEnd w:id="1820"/>
    </w:p>
    <w:p w14:paraId="316488A8" w14:textId="000A112C" w:rsidR="00BF7FE7"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A0217EB" w14:textId="77777777" w:rsidR="0059411A" w:rsidRPr="0050469B" w:rsidRDefault="0059411A" w:rsidP="0059411A">
      <w:pPr>
        <w:pStyle w:val="Tese-Normal"/>
      </w:pPr>
      <w:r w:rsidRPr="0050469B">
        <w:t>Portanto, baseada nessa nova formação da rede de conhecimento da PoC (Figura 145), o nó de conhecimento (</w:t>
      </w:r>
      <w:r w:rsidRPr="0050469B">
        <w:rPr>
          <w:i/>
          <w:iCs/>
        </w:rPr>
        <w:t>Knowledge</w:t>
      </w:r>
      <w:r w:rsidRPr="0050469B">
        <w:t xml:space="preserve"> A) possui uma maior centralidade de percolação e potencialmente uma maior influência no nó de conhecimento (</w:t>
      </w:r>
      <w:r w:rsidRPr="0050469B">
        <w:rPr>
          <w:i/>
          <w:iCs/>
        </w:rPr>
        <w:t>Knowledge</w:t>
      </w:r>
      <w:r w:rsidRPr="0050469B">
        <w:t xml:space="preserve"> B), que apesar de estar conectado ou não à uma maior quantidade de </w:t>
      </w:r>
      <w:r w:rsidRPr="0050469B">
        <w:rPr>
          <w:i/>
          <w:iCs/>
        </w:rPr>
        <w:t>players</w:t>
      </w:r>
      <w:r w:rsidRPr="0050469B">
        <w:t xml:space="preserve">, a centralidade da percolação pode variar de modo significativo nos estados percolados dos nós na rede e, portanto, sendo </w:t>
      </w:r>
      <w:r w:rsidRPr="0050469B">
        <w:lastRenderedPageBreak/>
        <w:t xml:space="preserve">uma medida de centralidade de percolação dinâmica </w:t>
      </w:r>
      <w:r w:rsidRPr="0050469B">
        <w:fldChar w:fldCharType="begin" w:fldLock="1"/>
      </w:r>
      <w: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e modo a contribuir para a avaliação e a formação dessas </w:t>
      </w:r>
      <w:r w:rsidRPr="0050469B">
        <w:rPr>
          <w:i/>
          <w:iCs/>
        </w:rPr>
        <w:t>PoC Knowledge Networks</w:t>
      </w:r>
      <w:r w:rsidRPr="0050469B">
        <w:t xml:space="preserve"> e a gestão de conhecimento no contexto da PoC.</w:t>
      </w:r>
    </w:p>
    <w:p w14:paraId="6D5C8FF3" w14:textId="77777777" w:rsidR="0059411A" w:rsidRDefault="0059411A" w:rsidP="0059411A">
      <w:pPr>
        <w:pStyle w:val="Tese-Normal"/>
        <w:rPr>
          <w:szCs w:val="22"/>
        </w:rPr>
      </w:pPr>
      <w:r w:rsidRPr="0050469B">
        <w:rPr>
          <w:szCs w:val="22"/>
        </w:rPr>
        <w:t xml:space="preserve">Se </w:t>
      </w:r>
      <w:bookmarkStart w:id="1821" w:name="OLE_LINK344"/>
      <w:r w:rsidRPr="0050469B">
        <w:rPr>
          <w:szCs w:val="22"/>
        </w:rPr>
        <w:t xml:space="preserve">considerarmos, como por exemplo, no caso da Figura 143, a adição de um novo </w:t>
      </w:r>
      <w:r w:rsidRPr="0050469B">
        <w:rPr>
          <w:i/>
          <w:iCs/>
          <w:szCs w:val="22"/>
        </w:rPr>
        <w:t>player</w:t>
      </w:r>
      <w:r w:rsidRPr="0050469B">
        <w:rPr>
          <w:szCs w:val="22"/>
        </w:rPr>
        <w:t xml:space="preserve"> (ou seja, um novo praticante) ao quebra-cabeça da PoC, visualizamos uma grande possibilidade no estabelecimento de uma nova rede, ou seja, uma nova aliança social e tecnológica desse praticante para com outros praticantes na rede de conhecimento da PoC, o que aumenta a sua chance de aquisição de conhecimento utilizando o agrupamento referente ao nó de conhecimento (</w:t>
      </w:r>
      <w:r w:rsidRPr="0050469B">
        <w:rPr>
          <w:i/>
          <w:iCs/>
          <w:szCs w:val="22"/>
        </w:rPr>
        <w:t>Knowledge</w:t>
      </w:r>
      <w:r w:rsidRPr="0050469B">
        <w:rPr>
          <w:szCs w:val="22"/>
        </w:rPr>
        <w:t xml:space="preserve"> H) que possui uma </w:t>
      </w:r>
      <w:bookmarkStart w:id="1822" w:name="OLE_LINK443"/>
      <w:r w:rsidRPr="0050469B">
        <w:rPr>
          <w:szCs w:val="22"/>
        </w:rPr>
        <w:t>centralidade de percolação</w:t>
      </w:r>
      <w:bookmarkEnd w:id="1822"/>
      <w:r w:rsidRPr="0050469B">
        <w:rPr>
          <w:szCs w:val="22"/>
        </w:rPr>
        <w:t xml:space="preserve"> superior quando comparado ao nó de conhecimento (</w:t>
      </w:r>
      <w:r w:rsidRPr="0050469B">
        <w:rPr>
          <w:i/>
          <w:iCs/>
          <w:szCs w:val="22"/>
        </w:rPr>
        <w:t>Knowledge</w:t>
      </w:r>
      <w:r w:rsidRPr="0050469B">
        <w:rPr>
          <w:szCs w:val="22"/>
        </w:rPr>
        <w:t xml:space="preserve"> A).</w:t>
      </w:r>
      <w:bookmarkEnd w:id="1821"/>
      <w:r w:rsidRPr="0050469B">
        <w:rPr>
          <w:szCs w:val="22"/>
        </w:rPr>
        <w:t xml:space="preserve"> </w:t>
      </w:r>
    </w:p>
    <w:p w14:paraId="130B479B" w14:textId="77777777" w:rsidR="0059411A" w:rsidRPr="0050469B" w:rsidRDefault="0059411A" w:rsidP="0059411A">
      <w:pPr>
        <w:pStyle w:val="Tese-Normal"/>
        <w:rPr>
          <w:szCs w:val="22"/>
        </w:rPr>
      </w:pPr>
      <w:r w:rsidRPr="0050469B">
        <w:rPr>
          <w:szCs w:val="22"/>
        </w:rPr>
        <w:t>Entretanto, no caso da Figura 145, as chances de aquisição de conhecimento aumentam baseada na proximidade do agrupamento referente ao nó de conhecimento (</w:t>
      </w:r>
      <w:r w:rsidRPr="0050469B">
        <w:rPr>
          <w:i/>
          <w:iCs/>
          <w:szCs w:val="22"/>
        </w:rPr>
        <w:t>Knowledge</w:t>
      </w:r>
      <w:r w:rsidRPr="0050469B">
        <w:rPr>
          <w:szCs w:val="22"/>
        </w:rPr>
        <w:t xml:space="preserve"> A) que possui uma que possui uma centralidade de percolação superior quando comparado ao nó de conhecimento (</w:t>
      </w:r>
      <w:r w:rsidRPr="0050469B">
        <w:rPr>
          <w:i/>
          <w:iCs/>
          <w:szCs w:val="22"/>
        </w:rPr>
        <w:t>Knowledge</w:t>
      </w:r>
      <w:r w:rsidRPr="0050469B">
        <w:rPr>
          <w:szCs w:val="22"/>
        </w:rPr>
        <w:t xml:space="preserve"> H).</w:t>
      </w:r>
      <w:bookmarkStart w:id="1823" w:name="OLE_LINK338"/>
      <w:r w:rsidRPr="0050469B">
        <w:rPr>
          <w:szCs w:val="22"/>
        </w:rPr>
        <w:t xml:space="preserve"> </w:t>
      </w:r>
    </w:p>
    <w:p w14:paraId="32C6AF32" w14:textId="77777777" w:rsidR="0059411A" w:rsidRPr="0050469B" w:rsidRDefault="0059411A" w:rsidP="0059411A">
      <w:pPr>
        <w:pStyle w:val="Tese-Normal"/>
      </w:pPr>
      <w:r w:rsidRPr="0050469B">
        <w:t xml:space="preserve">Dessa forma, concluímos que a utilização de um modelo de contexto de práticas associado a teoria da percolação, particularmente a centralidade da percolação, passa a contribuir para uma análise da taxonomia entre seus atores (ou seja, os praticantes especialistas no contexto da PoC, as organizações, os entusiastas, dentre outros), suas práticas e o conhecimento produzido e consumido durante a execução e o desenvolvimento dessa atividade. </w:t>
      </w:r>
    </w:p>
    <w:p w14:paraId="0B3BD940" w14:textId="77777777" w:rsidR="0059411A" w:rsidRPr="0050469B" w:rsidRDefault="0059411A" w:rsidP="0059411A">
      <w:pPr>
        <w:pStyle w:val="Tese-Normal"/>
      </w:pPr>
      <w:r w:rsidRPr="0050469B">
        <w:t xml:space="preserve">Assim, entendemos que, essa proposta conceitual pode contribuir para que as organizações, que se baseiam no desenvolvimento e na execução da PoC, possam desenvolver modelos para a criação de novas de alianças sociais e tecnológicas com os diferentes atores com a finalidade de ‘cumprir missão do jogo’ (ou seja, solucionar o quebra-cabeça da PoC), além de contribuir para a gestão de conhecimento no contexto da PoC. </w:t>
      </w:r>
    </w:p>
    <w:p w14:paraId="120A15B0" w14:textId="77777777" w:rsidR="0059411A" w:rsidRDefault="0059411A" w:rsidP="0059411A">
      <w:pPr>
        <w:pStyle w:val="Tese-Normal"/>
      </w:pPr>
      <w:r w:rsidRPr="0050469B">
        <w:t xml:space="preserve">Por outras palavras, essa proposta conceitual baseada em um modelo de contexto de práticas e a teoria da percolação, se alicerça na construção (formação) dessas redes de conhecimento, através da atribuição de pesos (ou seja, seus estados de percolação) para seus nós, permitindo que esses praticantes e as organizações possam ter a visão completa </w:t>
      </w:r>
      <w:r w:rsidRPr="0050469B">
        <w:lastRenderedPageBreak/>
        <w:t>dessa rede, além de uma flexibilidade em relação a construção (ou não) das alianças no contexto da PoC</w:t>
      </w:r>
      <w:r>
        <w:t>.</w:t>
      </w:r>
      <w:r w:rsidRPr="0050469B">
        <w:t xml:space="preserve"> </w:t>
      </w:r>
    </w:p>
    <w:p w14:paraId="27EEC593" w14:textId="771C60EA" w:rsidR="0059411A" w:rsidRPr="0050469B" w:rsidRDefault="0059411A" w:rsidP="0059411A">
      <w:pPr>
        <w:pStyle w:val="Tese-Normal"/>
      </w:pPr>
      <w:r>
        <w:t>A</w:t>
      </w:r>
      <w:r w:rsidRPr="0050469B">
        <w:t xml:space="preserve">ssim, </w:t>
      </w:r>
      <w:r>
        <w:t xml:space="preserve">as organizações e os praticantes podem focar </w:t>
      </w:r>
      <w:r w:rsidRPr="0050469B">
        <w:t>naquelas alianças com maior valor (ou seja, um foco na qualidade e não na quantidade), de modo a contribuir para o desenvolvimento de um ecossistema colaborativo</w:t>
      </w:r>
      <w:r>
        <w:t xml:space="preserve">, </w:t>
      </w:r>
      <w:r w:rsidRPr="0050469B">
        <w:t xml:space="preserve">fundamentado nessas redes </w:t>
      </w:r>
      <w:r>
        <w:t>e sub</w:t>
      </w:r>
      <w:r w:rsidR="00992879">
        <w:t>-</w:t>
      </w:r>
      <w:r>
        <w:t xml:space="preserve">redes </w:t>
      </w:r>
      <w:r w:rsidRPr="0050469B">
        <w:t xml:space="preserve">de conhecimento </w:t>
      </w:r>
      <w:r>
        <w:t xml:space="preserve">no contexto da PoC </w:t>
      </w:r>
      <w:r w:rsidRPr="0050469B">
        <w:t xml:space="preserve">e apoiados na combinação de um modelo de contexto de práticas e a teoria da percolação. </w:t>
      </w:r>
      <w:bookmarkEnd w:id="1823"/>
    </w:p>
    <w:p w14:paraId="5E40D110" w14:textId="7C2A2349" w:rsidR="0059411A" w:rsidRPr="0050469B" w:rsidRDefault="0059411A" w:rsidP="0059411A">
      <w:pPr>
        <w:pStyle w:val="Tese-Heading2"/>
      </w:pPr>
      <w:bookmarkStart w:id="1824" w:name="_Toc68502472"/>
      <w:r w:rsidRPr="0050469B">
        <w:t>6.</w:t>
      </w:r>
      <w:r>
        <w:t>4</w:t>
      </w:r>
      <w:r w:rsidRPr="0050469B">
        <w:t xml:space="preserve"> </w:t>
      </w:r>
      <w:r>
        <w:t xml:space="preserve">A aplicabilidade das Redes de Conhecimento e a Teoria da Percolação </w:t>
      </w:r>
      <w:r w:rsidR="00F93CC3">
        <w:t>na</w:t>
      </w:r>
      <w:r>
        <w:t xml:space="preserve"> PoC</w:t>
      </w:r>
      <w:bookmarkEnd w:id="1824"/>
      <w:r>
        <w:t xml:space="preserve"> </w:t>
      </w:r>
    </w:p>
    <w:p w14:paraId="4FD07BD7" w14:textId="699FB594" w:rsidR="0059411A" w:rsidRDefault="0059411A" w:rsidP="0059411A">
      <w:pPr>
        <w:pStyle w:val="Tese-Normal"/>
      </w:pPr>
      <w:r w:rsidRPr="0059411A">
        <w:t xml:space="preserve">Embora </w:t>
      </w:r>
      <w:r>
        <w:t xml:space="preserve">a </w:t>
      </w:r>
      <w:r w:rsidRPr="0059411A">
        <w:t>PoC seja uma atividade que parece ser “puramente tecnológica”, particularmente no domínio da TI, seu contexto está alicerçado em uma rede complexa (ou várias redes) de fenômenos sociotécnicos</w:t>
      </w:r>
      <w:r>
        <w:t xml:space="preserve"> </w:t>
      </w:r>
      <w:r>
        <w:fldChar w:fldCharType="begin" w:fldLock="1"/>
      </w:r>
      <w:r w:rsidR="00B9652C">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59411A">
        <w:rPr>
          <w:noProof/>
        </w:rPr>
        <w:t>(Neto et al., 2019)</w:t>
      </w:r>
      <w:r>
        <w:fldChar w:fldCharType="end"/>
      </w:r>
      <w:r w:rsidRPr="0059411A">
        <w:t xml:space="preserve">. Ou seja, são diversos movimentos “livres e intuitivos” realizados pelo seu conjunto de praticantes que formam o </w:t>
      </w:r>
      <w:r w:rsidRPr="0059411A">
        <w:rPr>
          <w:b/>
          <w:bCs/>
        </w:rPr>
        <w:t>núcleo</w:t>
      </w:r>
      <w:r w:rsidRPr="0059411A">
        <w:t xml:space="preserve"> </w:t>
      </w:r>
      <w:r>
        <w:t xml:space="preserve">(nossa ênfase) </w:t>
      </w:r>
      <w:r w:rsidRPr="0059411A">
        <w:t>dessas práticas no contexto da PoC, atuando sem uma racionalidade e catálogo explícito de atividades e em constantes ciclos de colaboração com diferentes atores (</w:t>
      </w:r>
      <w:r>
        <w:t>praticantes</w:t>
      </w:r>
      <w:r w:rsidRPr="0059411A">
        <w:t xml:space="preserve"> e </w:t>
      </w:r>
      <w:r>
        <w:t>diversas</w:t>
      </w:r>
      <w:r w:rsidRPr="0059411A">
        <w:t xml:space="preserve"> organizações) durante o desenvolvimento e </w:t>
      </w:r>
      <w:r>
        <w:t xml:space="preserve">a </w:t>
      </w:r>
      <w:r w:rsidRPr="0059411A">
        <w:t>execução da PoC.</w:t>
      </w:r>
      <w:r w:rsidR="00992879">
        <w:t xml:space="preserve"> </w:t>
      </w:r>
      <w:r w:rsidRPr="0059411A">
        <w:t xml:space="preserve">Portanto, aprendemos que o contexto de PoC </w:t>
      </w:r>
      <w:r w:rsidRPr="008F66A7">
        <w:rPr>
          <w:b/>
          <w:bCs/>
        </w:rPr>
        <w:t>nem sempre é o que parece ou se imagina ser</w:t>
      </w:r>
      <w:r w:rsidRPr="0059411A">
        <w:t xml:space="preserve"> (</w:t>
      </w:r>
      <w:r w:rsidR="008F66A7">
        <w:t>nossa ênfase</w:t>
      </w:r>
      <w:r w:rsidRPr="0059411A">
        <w:t xml:space="preserve">), </w:t>
      </w:r>
      <w:r w:rsidR="008F66A7">
        <w:t>onde “</w:t>
      </w:r>
      <w:r w:rsidR="008F66A7" w:rsidRPr="00163C74">
        <w:t xml:space="preserve">in theory there is no difference between theory and practice, while in practice there is” </w:t>
      </w:r>
      <w:r w:rsidR="008F66A7" w:rsidRPr="00163C74">
        <w:fldChar w:fldCharType="begin" w:fldLock="1"/>
      </w:r>
      <w:r w:rsidR="008F66A7" w:rsidRPr="00163C74">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 p. 202)","plainTextFormattedCitation":"(Brewster, 1882)","previouslyFormattedCitation":"(Brewster, 1882)"},"properties":{"noteIndex":0},"schema":"https://github.com/citation-style-language/schema/raw/master/csl-citation.json"}</w:instrText>
      </w:r>
      <w:r w:rsidR="008F66A7" w:rsidRPr="00163C74">
        <w:fldChar w:fldCharType="separate"/>
      </w:r>
      <w:r w:rsidR="008F66A7" w:rsidRPr="00163C74">
        <w:rPr>
          <w:noProof/>
        </w:rPr>
        <w:t>(Brewster, 1882, p. 202)</w:t>
      </w:r>
      <w:r w:rsidR="008F66A7" w:rsidRPr="00163C74">
        <w:fldChar w:fldCharType="end"/>
      </w:r>
      <w:r w:rsidR="008F66A7" w:rsidRPr="00163C74">
        <w:t>.</w:t>
      </w:r>
    </w:p>
    <w:p w14:paraId="5F0B46AF" w14:textId="77777777" w:rsidR="008F66A7" w:rsidRDefault="008F66A7" w:rsidP="008F66A7">
      <w:pPr>
        <w:pStyle w:val="Tese-Normal"/>
      </w:pPr>
      <w:r>
        <w:t xml:space="preserve">Desta forma, destacamos o uso de modelos de contexto de prática ‘ligados’ às redes de conhecimento e a Teoria da Percolação, de modo a contribuir para uma análise da taxonomia entre os players (como por exemplo, os praticantes da PoC, os especialistas, os entusiastas, os pesquisadores, os professores, dentre outros), certos conhecimentos (produzidos ou consumidos) e suas redes de pesquisa. </w:t>
      </w:r>
    </w:p>
    <w:p w14:paraId="528B953D" w14:textId="4D7F62A6" w:rsidR="008F66A7" w:rsidRDefault="008F66A7" w:rsidP="008F66A7">
      <w:pPr>
        <w:pStyle w:val="Tese-Normal"/>
      </w:pPr>
      <w:r>
        <w:t xml:space="preserve">Visualizamos que, com a adoção desta proposta, cada ‘jogador’ passa a ter um modelo na criação de alianças (redes de conhecimento) com diferentes jogadores (como por exemplo, diferentes praticantes da PoC) de modo a cumprir a ‘missão do jogo’ (como por exemplo, a geração de conhecimento científico e tecnológico no contexto da PoC). Por outras palavras, visualizamos a utilização de modelos de contexto de prática interligados </w:t>
      </w:r>
      <w:r w:rsidR="00992879">
        <w:lastRenderedPageBreak/>
        <w:t>às</w:t>
      </w:r>
      <w:r>
        <w:t xml:space="preserve"> redes de conhecimento e a Teoria da Percolação como uma proposta potencial (e viável) a ser construída através da atribuição de valores (pesos) aos vértices (como por exemplo, os praticantes, as práticas, as competências, os movimentos, os cenários, e até mesmo, o conhecimento). </w:t>
      </w:r>
    </w:p>
    <w:p w14:paraId="0ABD24E2" w14:textId="6242DC45" w:rsidR="008F66A7" w:rsidRDefault="008F66A7" w:rsidP="008F66A7">
      <w:pPr>
        <w:pStyle w:val="Tese-Normal"/>
      </w:pPr>
      <w:r>
        <w:t>Dessa forma, esta abordagem pode permitir que os praticantes da PoC tenham maior flexibilidade na construção de alianças com outros praticantes (novos vértices), com foco naqueles de maior valor (foco na qualidade) em redes de colaboração (redes de pesquisa). Por outras palavras, as alianças (conexões) visam produzir e disponibilizar conhecimento na atividade da PoC, contribuindo assim para a gestão do conhecimento no contexto da PoC.</w:t>
      </w:r>
    </w:p>
    <w:p w14:paraId="4841ED09" w14:textId="20A88A5B" w:rsidR="00271B21" w:rsidRDefault="008F66A7" w:rsidP="008F66A7">
      <w:pPr>
        <w:pStyle w:val="Tese-Normal"/>
      </w:pPr>
      <w:r>
        <w:t xml:space="preserve">Assim, os praticantes e as organizações que utilizam da prática da PoC poderiam se basear nesta proposta de modo a contribuir para a definição de um modelo de avaliação dentro das práticas </w:t>
      </w:r>
      <w:r w:rsidR="008158BF">
        <w:t>de</w:t>
      </w:r>
      <w:r>
        <w:t xml:space="preserve"> PoC. Desta forma, o </w:t>
      </w:r>
      <w:r w:rsidR="008158BF">
        <w:t>m</w:t>
      </w:r>
      <w:r>
        <w:t xml:space="preserve">odelo de </w:t>
      </w:r>
      <w:r w:rsidR="008158BF">
        <w:t>c</w:t>
      </w:r>
      <w:r>
        <w:t xml:space="preserve">ontexto de </w:t>
      </w:r>
      <w:r w:rsidR="008158BF">
        <w:t>p</w:t>
      </w:r>
      <w:r>
        <w:t xml:space="preserve">ráticas </w:t>
      </w:r>
      <w:r w:rsidR="008158BF">
        <w:t xml:space="preserve">pode </w:t>
      </w:r>
      <w:r>
        <w:t xml:space="preserve">contribuir para </w:t>
      </w:r>
      <w:r w:rsidR="008158BF">
        <w:t>uma</w:t>
      </w:r>
      <w:r>
        <w:t xml:space="preserve"> análise e </w:t>
      </w:r>
      <w:r w:rsidR="008158BF">
        <w:t xml:space="preserve">a </w:t>
      </w:r>
      <w:r>
        <w:t xml:space="preserve">documentação da formação dessas redes de conhecimento </w:t>
      </w:r>
      <w:r w:rsidR="008158BF">
        <w:t xml:space="preserve">na </w:t>
      </w:r>
      <w:r>
        <w:t>PoC e estabelecer seus estados, com base em diversos e específicos critérios e uma avaliação definida por qualquer organização</w:t>
      </w:r>
      <w:r w:rsidR="008158BF">
        <w:t>, de modo a</w:t>
      </w:r>
      <w:r>
        <w:t xml:space="preserve"> contribuir para a melhoria dessas práticas no contexto d</w:t>
      </w:r>
      <w:r w:rsidR="008158BF">
        <w:t>a</w:t>
      </w:r>
      <w:r>
        <w:t xml:space="preserve"> PoC, bem como de toda a ‘prática d</w:t>
      </w:r>
      <w:r w:rsidR="008158BF">
        <w:t>a</w:t>
      </w:r>
      <w:r>
        <w:t xml:space="preserve"> PoC’.</w:t>
      </w:r>
    </w:p>
    <w:p w14:paraId="7CD0984D" w14:textId="77777777" w:rsidR="00271B21" w:rsidRDefault="00271B21">
      <w:pPr>
        <w:rPr>
          <w:lang w:val="pt-BR"/>
        </w:rPr>
      </w:pPr>
      <w:r>
        <w:br w:type="page"/>
      </w:r>
    </w:p>
    <w:p w14:paraId="0BC41692" w14:textId="2B0E03F5" w:rsidR="00A22E43" w:rsidRPr="0050469B" w:rsidRDefault="00D13BFD" w:rsidP="002A7F45">
      <w:pPr>
        <w:pStyle w:val="Tese-Heading1"/>
      </w:pPr>
      <w:bookmarkStart w:id="1825" w:name="_Toc68502473"/>
      <w:r w:rsidRPr="0050469B">
        <w:lastRenderedPageBreak/>
        <w:t>7</w:t>
      </w:r>
      <w:r w:rsidR="00541015" w:rsidRPr="0050469B">
        <w:t>.</w:t>
      </w:r>
      <w:r w:rsidR="00A22E43" w:rsidRPr="0050469B">
        <w:t xml:space="preserve"> </w:t>
      </w:r>
      <w:bookmarkStart w:id="1826" w:name="BackToTOC"/>
      <w:bookmarkEnd w:id="1791"/>
      <w:bookmarkEnd w:id="1826"/>
      <w:r w:rsidR="00E712FB">
        <w:t xml:space="preserve">O </w:t>
      </w:r>
      <w:r w:rsidR="00F93CC3">
        <w:t>F</w:t>
      </w:r>
      <w:r w:rsidR="00E712FB">
        <w:t xml:space="preserve">luxo de </w:t>
      </w:r>
      <w:r w:rsidR="00F93CC3">
        <w:t>C</w:t>
      </w:r>
      <w:r w:rsidR="00E712FB">
        <w:t xml:space="preserve">onhecimento </w:t>
      </w:r>
      <w:r w:rsidR="00F93CC3">
        <w:t xml:space="preserve">na </w:t>
      </w:r>
      <w:r w:rsidR="00E712FB">
        <w:t>PoC</w:t>
      </w:r>
      <w:bookmarkEnd w:id="1825"/>
    </w:p>
    <w:p w14:paraId="3CAD7714" w14:textId="17A16198" w:rsidR="00523441" w:rsidRDefault="006E77B0" w:rsidP="002A7F45">
      <w:pPr>
        <w:pStyle w:val="Tese-Introduo-Captulo"/>
      </w:pPr>
      <w:r w:rsidRPr="009079CC">
        <w:t xml:space="preserve">Este capítulo tem como objetivo apresentar </w:t>
      </w:r>
      <w:r>
        <w:t xml:space="preserve">as </w:t>
      </w:r>
      <w:r w:rsidRPr="009079CC">
        <w:t>nossa</w:t>
      </w:r>
      <w:r>
        <w:t xml:space="preserve">s reflexões a respeito do fluxo de conhecimento e da natureza hermenêutica do contexto da PoC. Entendemos que o contexto da PoC contribui para a formação de </w:t>
      </w:r>
      <w:r w:rsidRPr="009079CC">
        <w:t xml:space="preserve">um ciclo de reprodução dialética de atividades orientadas para a ação de um corpo de conhecimento, com base na interpretação e compreensão </w:t>
      </w:r>
      <w:r>
        <w:t xml:space="preserve">do todo para suas partes e vice-versa pelos seus atores durante o desenvolvimento e a execução da PoC. Dessa forma, destacamos o pensamento de Gadamer, onde </w:t>
      </w:r>
      <w:r w:rsidRPr="009079CC">
        <w:t xml:space="preserve">todos os casos de </w:t>
      </w:r>
      <w:r>
        <w:t>compreensão</w:t>
      </w:r>
      <w:r w:rsidRPr="009079CC">
        <w:t xml:space="preserve"> envolvem necessariamente</w:t>
      </w:r>
      <w:r>
        <w:t xml:space="preserve"> </w:t>
      </w:r>
      <w:r w:rsidRPr="009079CC">
        <w:t xml:space="preserve">interpretação e aplicação; </w:t>
      </w:r>
      <w:r>
        <w:t>um pensamento</w:t>
      </w:r>
      <w:r w:rsidRPr="009079CC">
        <w:t xml:space="preserve"> que </w:t>
      </w:r>
      <w:r>
        <w:t>destacamos, mas que</w:t>
      </w:r>
      <w:r w:rsidRPr="009079CC">
        <w:t xml:space="preserve"> </w:t>
      </w:r>
      <w:r>
        <w:t xml:space="preserve">por muitas vezes, observamos como distante e </w:t>
      </w:r>
      <w:r w:rsidRPr="009079CC">
        <w:t xml:space="preserve">ausente </w:t>
      </w:r>
      <w:r>
        <w:t>em diversas</w:t>
      </w:r>
      <w:r w:rsidRPr="009079CC">
        <w:t xml:space="preserve"> reflex</w:t>
      </w:r>
      <w:r>
        <w:t>ões</w:t>
      </w:r>
      <w:r w:rsidRPr="009079CC">
        <w:t xml:space="preserve"> e </w:t>
      </w:r>
      <w:r>
        <w:t xml:space="preserve">na </w:t>
      </w:r>
      <w:r w:rsidRPr="009079CC">
        <w:t>consciência d</w:t>
      </w:r>
      <w:r>
        <w:t>e seus</w:t>
      </w:r>
      <w:r w:rsidRPr="009079CC">
        <w:t xml:space="preserve"> </w:t>
      </w:r>
      <w:r>
        <w:t xml:space="preserve">praticantes. </w:t>
      </w:r>
      <w:r w:rsidRPr="005F69FD">
        <w:t xml:space="preserve">Portanto, apoiados na hermenêutica filosófica proposta por </w:t>
      </w:r>
      <w:r w:rsidRPr="005F69FD">
        <w:fldChar w:fldCharType="begin" w:fldLock="1"/>
      </w:r>
      <w:r w:rsidRPr="005F69FD">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rsidRPr="005F69FD">
        <w:fldChar w:fldCharType="separate"/>
      </w:r>
      <w:r w:rsidRPr="005F69FD">
        <w:rPr>
          <w:noProof/>
        </w:rPr>
        <w:t>Gadamer (1999, 2013)</w:t>
      </w:r>
      <w:r w:rsidRPr="005F69FD">
        <w:fldChar w:fldCharType="end"/>
      </w:r>
      <w:r w:rsidRPr="005F69FD">
        <w:t xml:space="preserve"> e no conjunto de sete princípios para a realização e avaliação de estudos de campo interpretativos em SI </w:t>
      </w:r>
      <w:r w:rsidRPr="005F69FD">
        <w:fldChar w:fldCharType="begin" w:fldLock="1"/>
      </w:r>
      <w:r w:rsidRPr="005F69FD">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rsidRPr="005F69FD">
        <w:fldChar w:fldCharType="separate"/>
      </w:r>
      <w:r w:rsidRPr="005F69FD">
        <w:rPr>
          <w:noProof/>
        </w:rPr>
        <w:t>(Klein &amp; Myers, 1999)</w:t>
      </w:r>
      <w:r w:rsidRPr="005F69FD">
        <w:fldChar w:fldCharType="end"/>
      </w:r>
      <w:r w:rsidRPr="005F69FD">
        <w:t xml:space="preserve">, promovemos o fato de que as conversas </w:t>
      </w:r>
      <w:r>
        <w:t xml:space="preserve">dentro </w:t>
      </w:r>
      <w:r w:rsidRPr="005F69FD">
        <w:t>de uma PoC são as mensagens, a fala e o discurso dos seus atores principais</w:t>
      </w:r>
      <w:r>
        <w:t>, numa alusão as conexões (</w:t>
      </w:r>
      <w:r w:rsidRPr="005F69FD">
        <w:rPr>
          <w:i/>
          <w:iCs/>
        </w:rPr>
        <w:t>links</w:t>
      </w:r>
      <w:r>
        <w:t>) em uma rede, onde essa rede é representada pelo contexto da atividade. Dessa forma, entendemos que o contexto da atividade é a fundação (ou seja, uma rede complexa de fenômenos sociotécnicos) para esses</w:t>
      </w:r>
      <w:r w:rsidRPr="009079CC">
        <w:t xml:space="preserve"> </w:t>
      </w:r>
      <w:r>
        <w:t>atores</w:t>
      </w:r>
      <w:r w:rsidRPr="009079CC">
        <w:t xml:space="preserve"> </w:t>
      </w:r>
      <w:r>
        <w:t>possam</w:t>
      </w:r>
      <w:r w:rsidRPr="009079CC">
        <w:t xml:space="preserve"> experimenta</w:t>
      </w:r>
      <w:r>
        <w:t>r</w:t>
      </w:r>
      <w:r w:rsidRPr="009079CC">
        <w:t xml:space="preserve"> </w:t>
      </w:r>
      <w:r>
        <w:t>um</w:t>
      </w:r>
      <w:r w:rsidRPr="009079CC">
        <w:t xml:space="preserve"> processo de aprendizagem </w:t>
      </w:r>
      <w:r>
        <w:t xml:space="preserve">contínua através de </w:t>
      </w:r>
      <w:r w:rsidRPr="009079CC">
        <w:t>uma formação crítica</w:t>
      </w:r>
      <w:r>
        <w:t xml:space="preserve"> de produção de sentido durante o desenvolvimento e a execução da atividade da PoC</w:t>
      </w:r>
      <w:r w:rsidRPr="00684CD7">
        <w:t>.</w:t>
      </w:r>
      <w:r>
        <w:t xml:space="preserve"> Dessa forma, aprendemos que </w:t>
      </w:r>
      <w:r w:rsidRPr="006E77B0">
        <w:t>a produção e disseminação do conhecimento no contexto da PoC não ocorreram apenas ao final da atividade d</w:t>
      </w:r>
      <w:r>
        <w:t>a</w:t>
      </w:r>
      <w:r w:rsidRPr="006E77B0">
        <w:t xml:space="preserve"> PoC. Em vez disso, o fluxo de conhecimento ocorre em diferentes círculos de aprendizagem (com base em círculos hermenêuticos) como uma conexão intrínseca ao contexto. É o conhecimento do contexto que permite aos praticantes d</w:t>
      </w:r>
      <w:r>
        <w:t>a</w:t>
      </w:r>
      <w:r w:rsidRPr="006E77B0">
        <w:t xml:space="preserve"> PoC compreender a construção dos ciclos de produção e disseminação do conhecimento nas atividades d</w:t>
      </w:r>
      <w:r>
        <w:t>a</w:t>
      </w:r>
      <w:r w:rsidRPr="006E77B0">
        <w:t xml:space="preserve"> PoC.</w:t>
      </w:r>
    </w:p>
    <w:p w14:paraId="2A61E643" w14:textId="77777777" w:rsidR="00E17B6D" w:rsidRPr="0050469B" w:rsidRDefault="00D13BFD" w:rsidP="00E17B6D">
      <w:pPr>
        <w:pStyle w:val="Tese-Heading2"/>
      </w:pPr>
      <w:bookmarkStart w:id="1827" w:name="_Toc41897435"/>
      <w:bookmarkStart w:id="1828" w:name="_Toc13052699"/>
      <w:bookmarkStart w:id="1829" w:name="_Toc13053059"/>
      <w:bookmarkStart w:id="1830" w:name="_Toc13053148"/>
      <w:bookmarkStart w:id="1831" w:name="_Toc68502474"/>
      <w:r w:rsidRPr="0050469B">
        <w:t>7</w:t>
      </w:r>
      <w:r w:rsidR="00003AD8" w:rsidRPr="0050469B">
        <w:t xml:space="preserve">.1 </w:t>
      </w:r>
      <w:bookmarkEnd w:id="1827"/>
      <w:r w:rsidR="00E17B6D" w:rsidRPr="00E17B6D">
        <w:t>Examinando o problema de interpretação usando a hermenêutica no contexto da PoC</w:t>
      </w:r>
      <w:bookmarkEnd w:id="1831"/>
    </w:p>
    <w:p w14:paraId="327CBE27" w14:textId="5D9353D4" w:rsidR="003C228D" w:rsidRDefault="003C228D" w:rsidP="003C228D">
      <w:pPr>
        <w:pStyle w:val="Tese-Normal"/>
      </w:pPr>
      <w:bookmarkStart w:id="1832" w:name="_Toc41897438"/>
      <w:bookmarkStart w:id="1833" w:name="OLE_LINK334"/>
      <w:bookmarkStart w:id="1834" w:name="OLE_LINK364"/>
      <w:bookmarkEnd w:id="1632"/>
      <w:bookmarkEnd w:id="1633"/>
      <w:bookmarkEnd w:id="1634"/>
      <w:bookmarkEnd w:id="1635"/>
      <w:bookmarkEnd w:id="1828"/>
      <w:bookmarkEnd w:id="1829"/>
      <w:bookmarkEnd w:id="1830"/>
      <w:r w:rsidRPr="0050469B">
        <w:t>Conforme podemos observar na Figura 1</w:t>
      </w:r>
      <w:r>
        <w:t>46</w:t>
      </w:r>
      <w:r w:rsidRPr="0050469B">
        <w:t xml:space="preserve">, </w:t>
      </w:r>
      <w:r>
        <w:t xml:space="preserve">buscamos refletir </w:t>
      </w:r>
      <w:r w:rsidRPr="0050469B">
        <w:rPr>
          <w:noProof/>
          <w:color w:val="00B0F0"/>
          <w:sz w:val="32"/>
          <w:szCs w:val="32"/>
        </w:rPr>
        <w:sym w:font="Wingdings" w:char="F091"/>
      </w:r>
      <w:r>
        <w:rPr>
          <w:noProof/>
          <w:color w:val="00B0F0"/>
          <w:sz w:val="32"/>
          <w:szCs w:val="32"/>
        </w:rPr>
        <w:t xml:space="preserve"> </w:t>
      </w:r>
      <w:r>
        <w:t xml:space="preserve">a respeito do modelo conceitual-relacional de práticas de PoC (ou seja, a rede de conhecimento no </w:t>
      </w:r>
      <w:r>
        <w:lastRenderedPageBreak/>
        <w:t xml:space="preserve">contexto da PoC) e seus impactos para a gestão de conhecimento no contexto dessa atividade, apoiados na hermenêutica filosófica proposta por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de </w:t>
      </w:r>
      <w:r>
        <w:t xml:space="preserve">sete </w:t>
      </w:r>
      <w:r w:rsidRPr="001B0DED">
        <w:t xml:space="preserve">princípios para a realização e avaliação de estudos de campo interpretativos em </w:t>
      </w:r>
      <w:r>
        <w:t xml:space="preserve">SI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 1999)</w:t>
      </w:r>
      <w:r>
        <w:fldChar w:fldCharType="end"/>
      </w:r>
      <w:r>
        <w:t xml:space="preserve">. </w:t>
      </w:r>
    </w:p>
    <w:p w14:paraId="7697A306" w14:textId="77777777" w:rsidR="003C228D" w:rsidRDefault="003C228D" w:rsidP="003C228D">
      <w:pPr>
        <w:pStyle w:val="Tese-Normal"/>
      </w:pPr>
      <w:r>
        <w:t xml:space="preserve">Entendemos que a </w:t>
      </w:r>
      <w:r w:rsidRPr="00E33DDE">
        <w:rPr>
          <w:b/>
          <w:bCs/>
        </w:rPr>
        <w:t>produção do discurso e de conhecimento</w:t>
      </w:r>
      <w:r>
        <w:t xml:space="preserve"> (nossa ênfase) no contexto da PoC se fundamenta sobre a relação das partes com o todo e vice-versa (ou seja, pense aqui os nós e suas conexões em uma rede), ou “dos mediadores com o seu contexto, [ou seja] de elementos que permitam a produção de sentido” </w:t>
      </w:r>
      <w:r>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121)","plainTextFormattedCitation":"(Roque, 2004)","previouslyFormattedCitation":"(Roque, 2004)"},"properties":{"noteIndex":0},"schema":"https://github.com/citation-style-language/schema/raw/master/csl-citation.json"}</w:instrText>
      </w:r>
      <w:r>
        <w:fldChar w:fldCharType="separate"/>
      </w:r>
      <w:r w:rsidRPr="00E33DDE">
        <w:rPr>
          <w:noProof/>
        </w:rPr>
        <w:t>(Roque, 2004</w:t>
      </w:r>
      <w:r>
        <w:rPr>
          <w:noProof/>
        </w:rPr>
        <w:t>, p. 121</w:t>
      </w:r>
      <w:r w:rsidRPr="00E33DDE">
        <w:rPr>
          <w:noProof/>
        </w:rPr>
        <w:t>)</w:t>
      </w:r>
      <w:r>
        <w:fldChar w:fldCharType="end"/>
      </w:r>
      <w:r>
        <w:t xml:space="preserve">. </w:t>
      </w:r>
    </w:p>
    <w:p w14:paraId="32561A9C" w14:textId="77777777" w:rsidR="003C228D" w:rsidRDefault="003C228D" w:rsidP="003C228D">
      <w:pPr>
        <w:pStyle w:val="Tese-Figura"/>
      </w:pPr>
      <w:r w:rsidRPr="00996B18">
        <w:drawing>
          <wp:inline distT="0" distB="0" distL="0" distR="0" wp14:anchorId="06BF8B58" wp14:editId="7D516B6F">
            <wp:extent cx="5176733" cy="2286000"/>
            <wp:effectExtent l="0" t="0" r="5080" b="0"/>
            <wp:docPr id="14" name="Picture 2">
              <a:extLst xmlns:a="http://schemas.openxmlformats.org/drawingml/2006/main">
                <a:ext uri="{FF2B5EF4-FFF2-40B4-BE49-F238E27FC236}">
                  <a16:creationId xmlns:a16="http://schemas.microsoft.com/office/drawing/2014/main" id="{77E0C759-21BE-564B-8982-6FF4DAA2AB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7E0C759-21BE-564B-8982-6FF4DAA2ABAC}"/>
                        </a:ext>
                      </a:extLst>
                    </pic:cNvPr>
                    <pic:cNvPicPr>
                      <a:picLocks noChangeAspect="1"/>
                    </pic:cNvPicPr>
                  </pic:nvPicPr>
                  <pic:blipFill rotWithShape="1">
                    <a:blip r:embed="rId65"/>
                    <a:srcRect l="1417" t="2210" r="832" b="2395"/>
                    <a:stretch/>
                  </pic:blipFill>
                  <pic:spPr>
                    <a:xfrm>
                      <a:off x="0" y="0"/>
                      <a:ext cx="5195277" cy="2294189"/>
                    </a:xfrm>
                    <a:prstGeom prst="rect">
                      <a:avLst/>
                    </a:prstGeom>
                  </pic:spPr>
                </pic:pic>
              </a:graphicData>
            </a:graphic>
          </wp:inline>
        </w:drawing>
      </w:r>
    </w:p>
    <w:p w14:paraId="2C47AF36" w14:textId="77777777" w:rsidR="003C228D" w:rsidRPr="0050469B" w:rsidRDefault="003C228D" w:rsidP="003C228D">
      <w:pPr>
        <w:pStyle w:val="Tese-Caption"/>
      </w:pPr>
      <w:bookmarkStart w:id="1835" w:name="_Toc47384598"/>
      <w:bookmarkStart w:id="1836" w:name="_Toc68502410"/>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Nosso percurso – </w:t>
      </w:r>
      <w:r>
        <w:t>A hermenêutica no contexto da PoC</w:t>
      </w:r>
      <w:bookmarkEnd w:id="1835"/>
      <w:bookmarkEnd w:id="1836"/>
      <w:r>
        <w:t xml:space="preserve"> </w:t>
      </w:r>
    </w:p>
    <w:p w14:paraId="55196A9B" w14:textId="77777777" w:rsidR="003C228D" w:rsidRDefault="003C228D" w:rsidP="003C228D">
      <w:pPr>
        <w:pStyle w:val="Tese-Caption"/>
      </w:pPr>
      <w:r w:rsidRPr="0050469B">
        <w:rPr>
          <w:color w:val="000000"/>
        </w:rPr>
        <w:t>Fonte:</w:t>
      </w:r>
      <w:r w:rsidRPr="0050469B">
        <w:t xml:space="preserve"> Elaboração nossa</w:t>
      </w:r>
      <w:r>
        <w:t>.</w:t>
      </w:r>
    </w:p>
    <w:p w14:paraId="4B1B9ACB" w14:textId="59BADD03" w:rsidR="003C228D" w:rsidRDefault="003C228D" w:rsidP="003C228D">
      <w:pPr>
        <w:pStyle w:val="Tese-Normal"/>
      </w:pPr>
      <w:r>
        <w:t xml:space="preserve">Por outras palavras, e </w:t>
      </w:r>
      <w:r w:rsidRPr="007102FB">
        <w:t>graças a hermenêutica</w:t>
      </w:r>
      <w:r>
        <w:t>, destacamos</w:t>
      </w:r>
      <w:r w:rsidRPr="006D7AAA">
        <w:t xml:space="preserve"> </w:t>
      </w:r>
      <w:r>
        <w:t xml:space="preserve">um movimento de </w:t>
      </w:r>
      <w:r w:rsidRPr="006D7AAA">
        <w:t>transformação de como podemos ‘visualizar e compreender’ o contexto da PoC</w:t>
      </w:r>
      <w:r>
        <w:t xml:space="preserve">, onde </w:t>
      </w:r>
      <w:r w:rsidRPr="006D7AAA">
        <w:t xml:space="preserve">muitos </w:t>
      </w:r>
      <w:r>
        <w:t xml:space="preserve">dos seus </w:t>
      </w:r>
      <w:r w:rsidRPr="006D7AAA">
        <w:t>praticantes</w:t>
      </w:r>
      <w:r>
        <w:t xml:space="preserve"> imaginam</w:t>
      </w:r>
      <w:r w:rsidRPr="006D7AAA">
        <w:t xml:space="preserve"> </w:t>
      </w:r>
      <w:r>
        <w:t>essa</w:t>
      </w:r>
      <w:r w:rsidRPr="006D7AAA">
        <w:t xml:space="preserve"> atividade se caracteriza</w:t>
      </w:r>
      <w:r>
        <w:t>ndo</w:t>
      </w:r>
      <w:r w:rsidRPr="006D7AAA">
        <w:t xml:space="preserve"> basicamente por um conjunto de requisitos, um conjunto de experimentos, e por final, </w:t>
      </w:r>
      <w:r>
        <w:t>um conjunto de</w:t>
      </w:r>
      <w:r w:rsidRPr="006D7AAA">
        <w:t xml:space="preserve"> resultados</w:t>
      </w:r>
      <w:r>
        <w:t xml:space="preserve">, </w:t>
      </w:r>
      <w:r w:rsidRPr="006D7AAA">
        <w:t xml:space="preserve">numa alusão ao pensamento “Entram toros e saem tábuas. Não tem nada que saber” </w:t>
      </w:r>
      <w:r w:rsidRPr="006D7AAA">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3)","plainTextFormattedCitation":"(Roque, 2004)","previouslyFormattedCitation":"(Roque, 2004)"},"properties":{"noteIndex":0},"schema":"https://github.com/citation-style-language/schema/raw/master/csl-citation.json"}</w:instrText>
      </w:r>
      <w:r w:rsidRPr="006D7AAA">
        <w:fldChar w:fldCharType="separate"/>
      </w:r>
      <w:r w:rsidRPr="006D7AAA">
        <w:rPr>
          <w:noProof/>
        </w:rPr>
        <w:t>(Roque, 2004, p. 3)</w:t>
      </w:r>
      <w:r w:rsidRPr="006D7AAA">
        <w:fldChar w:fldCharType="end"/>
      </w:r>
      <w:r>
        <w:t xml:space="preserve">. </w:t>
      </w:r>
    </w:p>
    <w:p w14:paraId="74019DF5" w14:textId="5EBA0481" w:rsidR="00B9652C" w:rsidRDefault="00B9652C" w:rsidP="00B9652C">
      <w:pPr>
        <w:pStyle w:val="Tese-Normal"/>
      </w:pPr>
      <w:r>
        <w:t>Assim sendo, destacamos um conjunto de movimentos livres e especializados dos praticantes no contexto da PoC que, de alguma forma, constituem uma prática PoC, sendo realizados durante o desenvolvimento e a execução desta atividade, de forma a que possam contribuir para a exploração e reflexão do comportamento e desempenho dos artefatos tecnológicos e dos fenômenos em estudo. Assim, questionamos a construção do PoC sendo visto como uma “receita de bolo”, ou seja,</w:t>
      </w:r>
    </w:p>
    <w:p w14:paraId="4AE9241D" w14:textId="53530A3B" w:rsidR="00B9652C" w:rsidRDefault="00B9652C" w:rsidP="00B9652C">
      <w:pPr>
        <w:pStyle w:val="Tese-Citao-Direta"/>
      </w:pPr>
      <w:r w:rsidRPr="00B9652C">
        <w:rPr>
          <w:rFonts w:ascii="Calibri" w:hAnsi="Calibri" w:cs="Calibri"/>
        </w:rPr>
        <w:lastRenderedPageBreak/>
        <w:t>﻿</w:t>
      </w:r>
      <w:r w:rsidRPr="00B9652C">
        <w:t xml:space="preserve">That is, we understand a “cake recipe” to mean a set </w:t>
      </w:r>
      <w:r w:rsidRPr="00B9652C">
        <w:rPr>
          <w:rFonts w:ascii="Calibri" w:hAnsi="Calibri" w:cs="Calibri"/>
        </w:rPr>
        <w:t>﻿</w:t>
      </w:r>
      <w:r w:rsidRPr="00B9652C">
        <w:t>of predefined instructions that, if strictly followed by its practitioner (that is, whoever makes the cake), its (final) result will always be the same (that is, the cake), regard- less of the practitioner. We understand “cake recipe” to be a definition that does not fit well with the demanding context of PoCs, which more often than not resemble a convoluted research process. In addition, in the context of PoCs, we highlight the discovery, exploration, and reflec- tion of several unexpected, unknown, unexplored, and even enigmatic phenomena during the development and execution of this activity, and we question the effective- ness of using simple recipes in the context of PoC</w:t>
      </w:r>
      <w:r>
        <w:t xml:space="preserve"> </w:t>
      </w:r>
      <w:r>
        <w:fldChar w:fldCharType="begin" w:fldLock="1"/>
      </w:r>
      <w:r w:rsidR="00F3484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p. 2-3)","plainTextFormattedCitation":"(Neto et al., 2021)","previouslyFormattedCitation":"(Neto et al., 2021)"},"properties":{"noteIndex":0},"schema":"https://github.com/citation-style-language/schema/raw/master/csl-citation.json"}</w:instrText>
      </w:r>
      <w:r>
        <w:fldChar w:fldCharType="separate"/>
      </w:r>
      <w:r w:rsidRPr="00B9652C">
        <w:t>(Neto et al., 2021</w:t>
      </w:r>
      <w:r>
        <w:t>, pp. 2-3</w:t>
      </w:r>
      <w:r w:rsidRPr="00B9652C">
        <w:t>)</w:t>
      </w:r>
      <w:r>
        <w:fldChar w:fldCharType="end"/>
      </w:r>
      <w:r>
        <w:t>.</w:t>
      </w:r>
    </w:p>
    <w:p w14:paraId="7D0E3974" w14:textId="77777777" w:rsidR="003C228D" w:rsidRDefault="003C228D" w:rsidP="003C228D">
      <w:pPr>
        <w:pStyle w:val="Tese-Normal"/>
      </w:pPr>
      <w:r>
        <w:t>Da mesma forma, destacamos alguns diálogos</w:t>
      </w:r>
      <w:r w:rsidRPr="006D7AAA">
        <w:t xml:space="preserve"> dos praticantes</w:t>
      </w:r>
      <w:r>
        <w:t xml:space="preserve"> no contexto da PoC de modo a exemplificar a nossa alusão ao pensamento ‘entram toros e saem tábuas’, como por exemplo</w:t>
      </w:r>
      <w:r w:rsidRPr="006D7AAA">
        <w:t xml:space="preserve">: </w:t>
      </w:r>
      <w:r>
        <w:t xml:space="preserve">(i) </w:t>
      </w:r>
      <w:r w:rsidRPr="006D7AAA">
        <w:t>“A PoC is basically a process with some steps”</w:t>
      </w:r>
      <w:r>
        <w:t xml:space="preserve">; (ii) </w:t>
      </w:r>
      <w:r w:rsidRPr="00300237">
        <w:rPr>
          <w:iCs/>
        </w:rPr>
        <w:t>“The PoC results are either pass or fail”</w:t>
      </w:r>
      <w:r>
        <w:rPr>
          <w:iCs/>
        </w:rPr>
        <w:t>; (iii) “</w:t>
      </w:r>
      <w:r w:rsidRPr="00300237">
        <w:rPr>
          <w:iCs/>
        </w:rPr>
        <w:t>I really do not see a PoC as a place to obtain or generate knowledge. To me, a PoC is just a process to demonstrate a technology or a product to a customer</w:t>
      </w:r>
      <w:r>
        <w:rPr>
          <w:iCs/>
        </w:rPr>
        <w:t xml:space="preserve">”, dentre muitos outros. </w:t>
      </w:r>
    </w:p>
    <w:p w14:paraId="25BF23EF" w14:textId="77777777" w:rsidR="003C228D" w:rsidRDefault="003C228D" w:rsidP="003C228D">
      <w:pPr>
        <w:pStyle w:val="Tese-Normal"/>
      </w:pPr>
      <w:r>
        <w:t xml:space="preserve">Contudo, a hermenêutica contribuiu para que pudéssemos ‘abrir nossos olhos’ e visualizar de uma forma diferente essa atividade, especialmente em relação a interpretação e a compreensão das práticas no contexto da PoC. Assim, fundamentados em nossa abordagem metodológica (ou seja, nosso exercício etnográfico durante nossas observações no </w:t>
      </w:r>
      <w:r w:rsidRPr="00300237">
        <w:rPr>
          <w:i/>
          <w:iCs/>
        </w:rPr>
        <w:t>habitat</w:t>
      </w:r>
      <w:r>
        <w:t xml:space="preserve"> natural da PoC e nossa participação direta como praticante no contexto da PoC) e apoiados no pensamento de </w:t>
      </w:r>
      <w:r>
        <w:fldChar w:fldCharType="begin" w:fldLock="1"/>
      </w:r>
      <w:r>
        <w:instrText>ADDIN CSL_CITATION {"citationItems":[{"id":"ITEM-1","itemData":{"DOI":"10.2307/2219228","ISBN":"9780268035044","ISSN":"00318094","PMID":"25246403","abstract":"applicability for this approach.","author":[{"dropping-particle":"","family":"Macintyre","given":"Alasdair","non-dropping-particle":"","parse-names":false,"suffix":""}],"container-title":"The Philosophical Quarterly","id":"ITEM-1","issue":"132","issued":{"date-parts":[["1981"]]},"number-of-pages":"296","publisher":"University of Notre Dame Press","publisher-place":"Notre Dame","title":"After Virtue: A Study of Moral Theory","type":"book","volume":"33"},"uris":["http://www.mendeley.com/documents/?uuid=eb5d1c1e-060a-3f59-8dda-3fccb0570d24"]}],"mendeley":{"formattedCitation":"(Macintyre, 1981)","manualFormatting":"Macintyre (1981)","plainTextFormattedCitation":"(Macintyre, 1981)","previouslyFormattedCitation":"(Macintyre, 1981)"},"properties":{"noteIndex":0},"schema":"https://github.com/citation-style-language/schema/raw/master/csl-citation.json"}</w:instrText>
      </w:r>
      <w:r>
        <w:fldChar w:fldCharType="separate"/>
      </w:r>
      <w:r w:rsidRPr="007562A7">
        <w:rPr>
          <w:noProof/>
        </w:rPr>
        <w:t>Macintyre</w:t>
      </w:r>
      <w:r>
        <w:rPr>
          <w:noProof/>
        </w:rPr>
        <w:t xml:space="preserve"> (</w:t>
      </w:r>
      <w:r w:rsidRPr="007562A7">
        <w:rPr>
          <w:noProof/>
        </w:rPr>
        <w:t>1981)</w:t>
      </w:r>
      <w:r>
        <w:fldChar w:fldCharType="end"/>
      </w:r>
      <w:r>
        <w:t xml:space="preserve"> em relação a prática, visualizamos as práticas no contexto da PoC podendo ser caracterizadas como qualquer forma lógica (ou seja, de forma conectada) e complexa de </w:t>
      </w:r>
      <w:r w:rsidRPr="007562A7">
        <w:rPr>
          <w:b/>
          <w:bCs/>
        </w:rPr>
        <w:t>atividades humanas estabelecida socialmente</w:t>
      </w:r>
      <w:r>
        <w:rPr>
          <w:b/>
          <w:bCs/>
        </w:rPr>
        <w:t xml:space="preserve"> </w:t>
      </w:r>
      <w:r>
        <w:t>(nossa ênfase) que, por nossas palavras, são</w:t>
      </w:r>
      <w:r w:rsidRPr="007562A7">
        <w:t xml:space="preserve"> </w:t>
      </w:r>
      <w:r>
        <w:t>o que s</w:t>
      </w:r>
      <w:r w:rsidRPr="007562A7">
        <w:t xml:space="preserve">eus praticantes fazem </w:t>
      </w:r>
      <w:r>
        <w:t xml:space="preserve">(conscientemente e inconsistentemente) </w:t>
      </w:r>
      <w:r w:rsidRPr="007562A7">
        <w:t>e como o fazem no contexto d</w:t>
      </w:r>
      <w:r>
        <w:t>a</w:t>
      </w:r>
      <w:r w:rsidRPr="007562A7">
        <w:t xml:space="preserve"> PoC.</w:t>
      </w:r>
    </w:p>
    <w:p w14:paraId="30D246FD" w14:textId="77777777" w:rsidR="003C228D" w:rsidRDefault="003C228D" w:rsidP="003C228D">
      <w:pPr>
        <w:pStyle w:val="Tese-Normal"/>
      </w:pPr>
      <w:r>
        <w:t>Assim sendo, devido a natureza hermenêutica do contexto da PoC, destacamos a relevância do exercício etnográfico</w:t>
      </w:r>
      <w:r w:rsidRPr="0044563A">
        <w:t xml:space="preserve"> </w:t>
      </w:r>
      <w:r>
        <w:t xml:space="preserve">de modo a contribuir para nossas reflexões a respeito da </w:t>
      </w:r>
      <w:r w:rsidRPr="0044563A">
        <w:t>verdadeira compreensão de práticas e contextos humanos complexos</w:t>
      </w:r>
      <w:r>
        <w:t xml:space="preserve">, especialmente na rede complexa de fenômenos sociotécnicos na PoC. O mundo da PoC, onde seus atores descrevem (normalmente) o que praticam de maneira imprecisa, provavelmente devido a falta de conscientização e compreensão do que realmente se deve comunicar sobre aquilo o que estão tentando alcançar durante a atividade da PoC. </w:t>
      </w:r>
    </w:p>
    <w:p w14:paraId="0DFA3679" w14:textId="77777777" w:rsidR="003C228D" w:rsidRPr="00B97CDA" w:rsidRDefault="003C228D" w:rsidP="003C228D">
      <w:pPr>
        <w:pStyle w:val="Tese-Normal"/>
      </w:pPr>
      <w:r>
        <w:t xml:space="preserve">Dessa forma, entendemos que a captura da realidade é realizada quando o praticante no contexto da PoC busca </w:t>
      </w:r>
      <w:r w:rsidRPr="00B97CDA">
        <w:rPr>
          <w:b/>
          <w:bCs/>
        </w:rPr>
        <w:t>realmente</w:t>
      </w:r>
      <w:r>
        <w:t xml:space="preserve"> (nossa ênfase) perceber o mundo em que habita, não somente baseada em sua </w:t>
      </w:r>
      <w:r w:rsidRPr="00B97CDA">
        <w:rPr>
          <w:i/>
          <w:iCs/>
        </w:rPr>
        <w:t>sui generis</w:t>
      </w:r>
      <w:r>
        <w:t xml:space="preserve"> perspectiva, mas também em relação as diferentes </w:t>
      </w:r>
      <w:r>
        <w:lastRenderedPageBreak/>
        <w:t>perspectivas e ações de outros atores no contexto dessa atividade, onde destacamos que esse conjunto de diferentes perspectivas no contexto da PoC potencializa, e ao mesmo tempo, provoca novos pensamentos e reflexões de modo a contribuir para a formação e o aperfeiçoamento das redes de conhecimento no contexto da PoC.</w:t>
      </w:r>
    </w:p>
    <w:p w14:paraId="53087C46" w14:textId="77777777" w:rsidR="003C228D" w:rsidRDefault="003C228D" w:rsidP="003C228D">
      <w:pPr>
        <w:pStyle w:val="Tese-Normal"/>
      </w:pPr>
      <w:r>
        <w:t xml:space="preserve">Durante nossas imersões no contexto da PoC, notamos (por muitas vezes) um pensamento, um tanto comum, em relação a PoC como sendo uma atividade puramente tecnológica de modo a explorar e provar alguns conceitos em relação aos artefatos tecnológicos em estudo. </w:t>
      </w:r>
    </w:p>
    <w:p w14:paraId="07946BBD" w14:textId="79AE2E35" w:rsidR="003C228D" w:rsidRDefault="003C228D" w:rsidP="003C228D">
      <w:pPr>
        <w:pStyle w:val="Tese-Normal"/>
      </w:pPr>
      <w:r>
        <w:t>Entretanto, mesmo a PoC sendo uma atividade que aparenta ser “puramente tecnológica”, seu contexto se alicerça numa rede complexa de fenômenos sociotécnicos. Como por exemplo, os diversos movimentos livres e intuitivos realizados pelo seu conjunto de atores sendo o núcleo dessas práticas no contexto da PoC, atuando sem um catálogo racionalidade e explicito de atividades e em constantes ciclos de colaboração com diferentes atores durante o desenvolvimento e a execução da PoC. Portanto, aprendemos durante nossa imersão no mundo da PoC que nem sempre o que se parece ou imagina ser, na realidade é, ou seja, na</w:t>
      </w:r>
      <w:r w:rsidRPr="005D2E59">
        <w:t xml:space="preserve"> teoria, não há diferença entre teoria e prática, enquanto na prática existe</w:t>
      </w:r>
      <w:r>
        <w:t xml:space="preserve"> </w:t>
      </w:r>
      <w:r w:rsidRPr="0050469B">
        <w:rPr>
          <w:rFonts w:eastAsiaTheme="minorEastAsia"/>
        </w:rPr>
        <w:fldChar w:fldCharType="begin" w:fldLock="1"/>
      </w:r>
      <w:r w:rsidR="00B9652C">
        <w:rPr>
          <w:rFonts w:eastAsiaTheme="minorEastAsia"/>
        </w:rPr>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plainTextFormattedCitation":"(Brewster, 1882)","previouslyFormattedCitation":"(Brewster, 1882)"},"properties":{"noteIndex":0},"schema":"https://github.com/citation-style-language/schema/raw/master/csl-citation.json"}</w:instrText>
      </w:r>
      <w:r w:rsidRPr="0050469B">
        <w:rPr>
          <w:rFonts w:eastAsiaTheme="minorEastAsia"/>
        </w:rPr>
        <w:fldChar w:fldCharType="separate"/>
      </w:r>
      <w:r>
        <w:rPr>
          <w:rFonts w:eastAsiaTheme="minorEastAsia"/>
          <w:noProof/>
        </w:rPr>
        <w:t>(B</w:t>
      </w:r>
      <w:r w:rsidRPr="0050469B">
        <w:rPr>
          <w:rFonts w:eastAsiaTheme="minorEastAsia"/>
          <w:noProof/>
        </w:rPr>
        <w:t>rewster</w:t>
      </w:r>
      <w:r>
        <w:rPr>
          <w:rFonts w:eastAsiaTheme="minorEastAsia"/>
          <w:noProof/>
        </w:rPr>
        <w:t xml:space="preserve">, </w:t>
      </w:r>
      <w:r w:rsidRPr="0050469B">
        <w:rPr>
          <w:rFonts w:eastAsiaTheme="minorEastAsia"/>
          <w:noProof/>
        </w:rPr>
        <w:t>1882)</w:t>
      </w:r>
      <w:r w:rsidRPr="0050469B">
        <w:rPr>
          <w:rFonts w:eastAsiaTheme="minorEastAsia"/>
        </w:rPr>
        <w:fldChar w:fldCharType="end"/>
      </w:r>
      <w:r>
        <w:rPr>
          <w:rFonts w:eastAsiaTheme="minorEastAsia"/>
        </w:rPr>
        <w:t>.</w:t>
      </w:r>
    </w:p>
    <w:p w14:paraId="63F5F11F" w14:textId="77777777" w:rsidR="003C228D" w:rsidRDefault="003C228D" w:rsidP="003C228D">
      <w:pPr>
        <w:pStyle w:val="Tese-Normal"/>
      </w:pPr>
      <w:r>
        <w:t xml:space="preserve">Dessa forma, apoiados no </w:t>
      </w:r>
      <w:r w:rsidRPr="001B0DED">
        <w:t xml:space="preserve">conjunto de princípios para a realização e avaliação de estudos de campo interpretativos em </w:t>
      </w:r>
      <w:r>
        <w:t xml:space="preserve">SI, especialmente o princípio do círculo hermenêutico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2)","plainTextFormattedCitation":"(Klein &amp; Myers, 1999)","previouslyFormattedCitation":"(Klein &amp; Myers, 1999)"},"properties":{"noteIndex":0},"schema":"https://github.com/citation-style-language/schema/raw/master/csl-citation.json"}</w:instrText>
      </w:r>
      <w:r>
        <w:fldChar w:fldCharType="separate"/>
      </w:r>
      <w:r w:rsidRPr="00943C29">
        <w:rPr>
          <w:noProof/>
        </w:rPr>
        <w:t>(Klein &amp; Myers, 1999</w:t>
      </w:r>
      <w:r>
        <w:rPr>
          <w:noProof/>
        </w:rPr>
        <w:t>, p. 72</w:t>
      </w:r>
      <w:r w:rsidRPr="00943C29">
        <w:rPr>
          <w:noProof/>
        </w:rPr>
        <w:t>)</w:t>
      </w:r>
      <w:r>
        <w:fldChar w:fldCharType="end"/>
      </w:r>
      <w:r>
        <w:t xml:space="preserve"> que sugere “</w:t>
      </w:r>
      <w:r w:rsidRPr="00943C29">
        <w:t>that all human understanding is achieved by iterating between considering the interdependent meaning of parts and the whole that they form”</w:t>
      </w:r>
      <w:r>
        <w:t xml:space="preserve">. </w:t>
      </w:r>
    </w:p>
    <w:p w14:paraId="6D302CB1" w14:textId="77777777" w:rsidR="003C228D" w:rsidRDefault="003C228D" w:rsidP="003C228D">
      <w:pPr>
        <w:pStyle w:val="Tese-Normal"/>
      </w:pPr>
      <w:r>
        <w:t xml:space="preserve">Assim, </w:t>
      </w:r>
      <w:r w:rsidRPr="00943C29">
        <w:t xml:space="preserve">destacamos </w:t>
      </w:r>
      <w:r>
        <w:t xml:space="preserve">as conversas que os atores no contexto da PoC estabelecem com a situação como sendo o motor propulsor (ou seja, o coração) da atividade da PoC, onde essas conversas buscam transformar a engenharia e o </w:t>
      </w:r>
      <w:r w:rsidRPr="00943C29">
        <w:rPr>
          <w:i/>
          <w:iCs/>
        </w:rPr>
        <w:t>design</w:t>
      </w:r>
      <w:r>
        <w:t xml:space="preserve"> da PoC em movimentos que, por conseguinte, se conectam a uma ou mais práticas de modo a contribuir para a formação das redes de conhecimento no contexto da PoC. </w:t>
      </w:r>
    </w:p>
    <w:p w14:paraId="6C2F7ADC" w14:textId="77777777" w:rsidR="003C228D" w:rsidRDefault="003C228D" w:rsidP="003C228D">
      <w:pPr>
        <w:pStyle w:val="Tese-Normal"/>
      </w:pPr>
      <w:r w:rsidRPr="00117C3D">
        <w:t xml:space="preserve">Da mesma forma, </w:t>
      </w:r>
      <w:r>
        <w:t>percebemos</w:t>
      </w:r>
      <w:r w:rsidRPr="00117C3D">
        <w:t xml:space="preserve"> que </w:t>
      </w:r>
      <w:r>
        <w:t>muitos dos praticantes</w:t>
      </w:r>
      <w:r w:rsidRPr="00117C3D">
        <w:t xml:space="preserve"> no contexto da PoC </w:t>
      </w:r>
      <w:r>
        <w:t>possuem</w:t>
      </w:r>
      <w:r w:rsidRPr="00117C3D">
        <w:t xml:space="preserve"> uma posição construtivista durante o desenvolvimento e a execução da PoC. Entretanto, notamos </w:t>
      </w:r>
      <w:r>
        <w:t>em</w:t>
      </w:r>
      <w:r w:rsidRPr="00117C3D">
        <w:t xml:space="preserve"> diversas situações</w:t>
      </w:r>
      <w:r>
        <w:t>,</w:t>
      </w:r>
      <w:r w:rsidRPr="00117C3D">
        <w:t xml:space="preserve"> </w:t>
      </w:r>
      <w:r w:rsidRPr="00B73005">
        <w:rPr>
          <w:b/>
          <w:bCs/>
        </w:rPr>
        <w:t>uma ausência de pensamento indutivo associado a engenharia de um contexto</w:t>
      </w:r>
      <w:r>
        <w:t xml:space="preserve"> (nossa ênfase), que entendemos e buscamos </w:t>
      </w:r>
      <w:r>
        <w:lastRenderedPageBreak/>
        <w:t xml:space="preserve">representar através de uma alusão a teoria do cisne negro, onde destacamos dois pensamentos de Nassim Taleb em </w:t>
      </w:r>
      <w:r w:rsidRPr="00C604DB">
        <w:rPr>
          <w:i/>
          <w:iCs/>
        </w:rPr>
        <w:t>The Black Swan: the impact of the highly improbable</w:t>
      </w:r>
      <w:r>
        <w:t>, onde o problema com os especialistas é que “</w:t>
      </w:r>
      <w:r w:rsidRPr="00C604DB">
        <w:t>they do not know what they do not know</w:t>
      </w:r>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147)","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147</w:t>
      </w:r>
      <w:r w:rsidRPr="00C604DB">
        <w:rPr>
          <w:noProof/>
        </w:rPr>
        <w:t>)</w:t>
      </w:r>
      <w:r>
        <w:fldChar w:fldCharType="end"/>
      </w:r>
      <w:r>
        <w:t xml:space="preserve">. </w:t>
      </w:r>
    </w:p>
    <w:p w14:paraId="74892DCC" w14:textId="087427A6" w:rsidR="003C228D" w:rsidRDefault="003C228D" w:rsidP="003C228D">
      <w:pPr>
        <w:pStyle w:val="Tese-Normal"/>
      </w:pPr>
      <w:r>
        <w:t>Portanto, segundo Taleb,</w:t>
      </w:r>
      <w:r w:rsidRPr="00AC145F">
        <w:t xml:space="preserve"> </w:t>
      </w:r>
      <w:r>
        <w:t xml:space="preserve">a </w:t>
      </w:r>
      <w:r w:rsidRPr="00AC145F">
        <w:t xml:space="preserve">falta de conhecimento e </w:t>
      </w:r>
      <w:r>
        <w:t>uma</w:t>
      </w:r>
      <w:r w:rsidRPr="00AC145F">
        <w:t xml:space="preserve"> ilusão sobre a qualidade do seu conhecimento se reúnem, sendo o mesmo processo que o faz conhecer menos também o deixa satisfeito com o seu conhecimento</w:t>
      </w:r>
      <w:r>
        <w:t>, contribuindo e potencializando uma “</w:t>
      </w:r>
      <w:r w:rsidRPr="00C604DB">
        <w:t>inability to predict outliers implies the inability to predict the course of history”</w:t>
      </w:r>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xxiv)","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xxiv</w:t>
      </w:r>
      <w:r w:rsidRPr="00C604DB">
        <w:rPr>
          <w:noProof/>
        </w:rPr>
        <w:t>)</w:t>
      </w:r>
      <w:r>
        <w:fldChar w:fldCharType="end"/>
      </w:r>
      <w:r>
        <w:t xml:space="preserve">. </w:t>
      </w:r>
    </w:p>
    <w:p w14:paraId="6C20F6FE" w14:textId="77777777" w:rsidR="00D67B0A" w:rsidRDefault="00F3484C" w:rsidP="00F3484C">
      <w:pPr>
        <w:pStyle w:val="Tese-Normal"/>
      </w:pPr>
      <w:r w:rsidRPr="00F3484C">
        <w:t xml:space="preserve">Segundo Nixon (2017), </w:t>
      </w:r>
      <w:r>
        <w:t>a</w:t>
      </w:r>
      <w:r w:rsidRPr="00F3484C">
        <w:t xml:space="preserve"> interpretação não é um complemento do entendimento, mas sim uma forma explícita de entendimento, onde entendimento é sempre interpretação</w:t>
      </w:r>
      <w:r>
        <w:t xml:space="preserve">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w:t>
      </w:r>
    </w:p>
    <w:p w14:paraId="6C7EF09C" w14:textId="06B51631" w:rsidR="00F3484C" w:rsidRDefault="00F3484C" w:rsidP="00F3484C">
      <w:pPr>
        <w:pStyle w:val="Tese-Normal"/>
      </w:pPr>
      <w:r w:rsidRPr="00F3484C">
        <w:t xml:space="preserve">Portanto, após nossa imersão no </w:t>
      </w:r>
      <w:r w:rsidRPr="00F3484C">
        <w:rPr>
          <w:i/>
          <w:iCs/>
        </w:rPr>
        <w:t>habitat</w:t>
      </w:r>
      <w:r w:rsidRPr="00F3484C">
        <w:t xml:space="preserve"> natural d</w:t>
      </w:r>
      <w:r>
        <w:t>a</w:t>
      </w:r>
      <w:r w:rsidRPr="00F3484C">
        <w:t xml:space="preserve"> PoC e análise </w:t>
      </w:r>
      <w:r>
        <w:t xml:space="preserve">dos </w:t>
      </w:r>
      <w:r w:rsidRPr="00F3484C">
        <w:t>dados</w:t>
      </w:r>
      <w:r>
        <w:t xml:space="preserve"> coletados</w:t>
      </w:r>
      <w:r w:rsidRPr="00F3484C">
        <w:t xml:space="preserve">, identificamos o fluxo de conhecimento no contexto de PoC como sendo conectado </w:t>
      </w:r>
      <w:r>
        <w:t>aos círculos</w:t>
      </w:r>
      <w:r w:rsidRPr="00F3484C">
        <w:t xml:space="preserve"> hermenêutic</w:t>
      </w:r>
      <w:r>
        <w:t>os</w:t>
      </w:r>
      <w:r w:rsidRPr="00F3484C">
        <w:t xml:space="preserve">, uma vez que todos os casos de entendimento necessariamente envolvem interpretação e aplicação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por meio da qual a hermenêutica filosófica proposta por Gadamer busca identificar um comportamento para expressar um mundo percebido, cujo entendimento </w:t>
      </w:r>
      <w:r>
        <w:t xml:space="preserve">busca </w:t>
      </w:r>
      <w:r w:rsidRPr="00F3484C">
        <w:t>interpreta</w:t>
      </w:r>
      <w:r>
        <w:t>r</w:t>
      </w:r>
      <w:r w:rsidRPr="00F3484C">
        <w:t xml:space="preserve"> e explica</w:t>
      </w:r>
      <w:r>
        <w:t>r</w:t>
      </w:r>
      <w:r w:rsidRPr="00F3484C">
        <w:t xml:space="preserve"> seu comportamento </w:t>
      </w:r>
      <w:r>
        <w:fldChar w:fldCharType="begin" w:fldLock="1"/>
      </w:r>
      <w:r>
        <w:instrText>ADDIN CSL_CITATION {"citationItems":[{"id":"ITEM-1","itemData":{"DOI":"10.1111/j.1460-2466.1973.tb00939.x","ISSN":"14602466","abstract":"Due to misunderstandings and an insufficiently explicated methodological base, the unique and important role of interpretive methods in the behavioral sciences has been often overlooked. By distinguishing interpretive-understanding from subjective insights based on empathy and from explanations based on normative paradigms, the present essay elucidates the methodological foundation of investigations which have as a goal more complete understanding of observed behavior. Human behavior is to be understood by explicating the objective world of implied human possibilities and commitments which arise with the behavior. The essay concludes by considering objectivity, validity, and verification in terms of interpretive-understanding and presenting basic methodological principles for interpretive studies.","author":[{"dropping-particle":"","family":"Deetz","given":"Stanley","non-dropping-particle":"","parse-names":false,"suffix":""}],"container-title":"Journal of Communication","id":"ITEM-1","issue":"2","issued":{"date-parts":[["1973","6","1"]]},"page":"139-159","publisher":"John Wiley &amp; Sons, Ltd (10.1111)","title":"An Understanding of Science and a Hermeneutic Science of Understanding","type":"article-journal","volume":"23"},"uris":["http://www.mendeley.com/documents/?uuid=5fb49b7e-ac30-3fa2-a906-7670ecd500e0"]}],"mendeley":{"formattedCitation":"(Deetz, 1973)","plainTextFormattedCitation":"(Deetz, 1973)","previouslyFormattedCitation":"(Deetz, 1973)"},"properties":{"noteIndex":0},"schema":"https://github.com/citation-style-language/schema/raw/master/csl-citation.json"}</w:instrText>
      </w:r>
      <w:r>
        <w:fldChar w:fldCharType="separate"/>
      </w:r>
      <w:r w:rsidRPr="00F3484C">
        <w:rPr>
          <w:noProof/>
        </w:rPr>
        <w:t>(Deetz, 1973)</w:t>
      </w:r>
      <w:r>
        <w:fldChar w:fldCharType="end"/>
      </w:r>
    </w:p>
    <w:p w14:paraId="206123D8" w14:textId="6EB74A1E" w:rsidR="00F3484C" w:rsidRDefault="00F3484C" w:rsidP="00F3484C">
      <w:pPr>
        <w:pStyle w:val="Tese-Normal"/>
      </w:pPr>
      <w:r>
        <w:t>Dessa forma, no contexto de</w:t>
      </w:r>
      <w:r w:rsidRPr="00F3484C">
        <w:t xml:space="preserve"> nossa investigação, </w:t>
      </w:r>
      <w:r>
        <w:t>destacamos</w:t>
      </w:r>
      <w:r w:rsidRPr="00F3484C">
        <w:t xml:space="preserve"> esse comportamento </w:t>
      </w:r>
      <w:r>
        <w:t xml:space="preserve">de modo a </w:t>
      </w:r>
      <w:r w:rsidRPr="00F3484C">
        <w:t>expressar esse mundo percebido nos movimentos dos praticantes d</w:t>
      </w:r>
      <w:r>
        <w:t>a</w:t>
      </w:r>
      <w:r w:rsidRPr="00F3484C">
        <w:t xml:space="preserve"> PoC, onde a compreensão desse mundo se baseia na </w:t>
      </w:r>
      <w:r w:rsidRPr="00F3484C">
        <w:rPr>
          <w:i/>
          <w:iCs/>
        </w:rPr>
        <w:t>interpretação, compressão e aplicação</w:t>
      </w:r>
      <w:r w:rsidRPr="00F3484C">
        <w:t xml:space="preserve"> dessas práticas no contexto d</w:t>
      </w:r>
      <w:r>
        <w:t>a</w:t>
      </w:r>
      <w:r w:rsidRPr="00F3484C">
        <w:t xml:space="preserve"> PoC</w:t>
      </w:r>
      <w:r>
        <w:t xml:space="preserve"> </w:t>
      </w:r>
      <w:r>
        <w:fldChar w:fldCharType="begin" w:fldLock="1"/>
      </w:r>
      <w:r w:rsidR="006E3C99">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F3484C">
        <w:rPr>
          <w:noProof/>
        </w:rPr>
        <w:t>(Neto et al., 2020c)</w:t>
      </w:r>
      <w:r>
        <w:fldChar w:fldCharType="end"/>
      </w:r>
      <w:r>
        <w:t xml:space="preserve">, ou seja, </w:t>
      </w:r>
      <w:r w:rsidRPr="00F3484C">
        <w:t xml:space="preserve">em uma relação de dois mundos sociotécnicos (contextos), o mundo original </w:t>
      </w:r>
      <w:r w:rsidRPr="00F3484C">
        <w:rPr>
          <w:i/>
          <w:iCs/>
        </w:rPr>
        <w:t>versus</w:t>
      </w:r>
      <w:r w:rsidRPr="00F3484C">
        <w:t xml:space="preserve"> o mundo d</w:t>
      </w:r>
      <w:r>
        <w:t>a</w:t>
      </w:r>
      <w:r w:rsidRPr="00F3484C">
        <w:t xml:space="preserve"> PoC, com o objetivo de esclarecer o fluxo de conhecimento e as interpretações </w:t>
      </w:r>
      <w:r>
        <w:t>nas atividades da PoC</w:t>
      </w:r>
      <w:r w:rsidRPr="00F3484C">
        <w:t>.</w:t>
      </w:r>
    </w:p>
    <w:p w14:paraId="4DAEF042" w14:textId="1381BF74" w:rsidR="003C228D" w:rsidRDefault="003C228D" w:rsidP="003C228D">
      <w:pPr>
        <w:pStyle w:val="Tese-Normal"/>
      </w:pPr>
      <w:r>
        <w:t>Por outras palavras, destacamos a importância d</w:t>
      </w:r>
      <w:r w:rsidR="00F3484C">
        <w:t>e um</w:t>
      </w:r>
      <w:r>
        <w:t xml:space="preserve"> pensamento construtivista durante o desenvolvimento e a execução da PoC, mas também </w:t>
      </w:r>
      <w:r w:rsidRPr="00B73005">
        <w:rPr>
          <w:b/>
          <w:bCs/>
        </w:rPr>
        <w:t>ressaltamos as conversas apoiadas no contexto</w:t>
      </w:r>
      <w:r>
        <w:t xml:space="preserve"> (nossa ênfase) dessa atividade como essenciais para uma produção de sentido e oportunidades de inovação, principalmente em relação ao conhecimento da </w:t>
      </w:r>
      <w:r w:rsidRPr="007D5C1B">
        <w:rPr>
          <w:b/>
          <w:bCs/>
        </w:rPr>
        <w:t>prática como um todo</w:t>
      </w:r>
      <w:r>
        <w:t xml:space="preserve"> (nossa ênfase) no contexto da PoC (Figura 147).</w:t>
      </w:r>
    </w:p>
    <w:p w14:paraId="6611A607" w14:textId="554DBBE7" w:rsidR="003C38A0" w:rsidRDefault="006E3C99" w:rsidP="006E3C99">
      <w:pPr>
        <w:pStyle w:val="Tese-Figura"/>
      </w:pPr>
      <w:r w:rsidRPr="00F41AB4">
        <w:lastRenderedPageBreak/>
        <w:drawing>
          <wp:inline distT="0" distB="0" distL="0" distR="0" wp14:anchorId="4A0289E1" wp14:editId="225361C4">
            <wp:extent cx="5298038" cy="2478795"/>
            <wp:effectExtent l="0" t="0" r="0" b="0"/>
            <wp:docPr id="19" name="Picture 5">
              <a:extLst xmlns:a="http://schemas.openxmlformats.org/drawingml/2006/main">
                <a:ext uri="{FF2B5EF4-FFF2-40B4-BE49-F238E27FC236}">
                  <a16:creationId xmlns:a16="http://schemas.microsoft.com/office/drawing/2014/main" id="{D4D246D3-131B-2447-ADA8-DC0D8D2C16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4D246D3-131B-2447-ADA8-DC0D8D2C16FF}"/>
                        </a:ext>
                      </a:extLst>
                    </pic:cNvPr>
                    <pic:cNvPicPr>
                      <a:picLocks noChangeAspect="1"/>
                    </pic:cNvPicPr>
                  </pic:nvPicPr>
                  <pic:blipFill rotWithShape="1">
                    <a:blip r:embed="rId66"/>
                    <a:srcRect l="1012" t="2220" r="1067" b="1953"/>
                    <a:stretch/>
                  </pic:blipFill>
                  <pic:spPr>
                    <a:xfrm>
                      <a:off x="0" y="0"/>
                      <a:ext cx="5316837" cy="2487590"/>
                    </a:xfrm>
                    <a:prstGeom prst="rect">
                      <a:avLst/>
                    </a:prstGeom>
                  </pic:spPr>
                </pic:pic>
              </a:graphicData>
            </a:graphic>
          </wp:inline>
        </w:drawing>
      </w:r>
    </w:p>
    <w:p w14:paraId="45301FD0" w14:textId="7330DF5F" w:rsidR="006E3C99" w:rsidRPr="0050469B" w:rsidRDefault="006E3C99" w:rsidP="006E3C99">
      <w:pPr>
        <w:pStyle w:val="Tese-Caption"/>
      </w:pPr>
      <w:bookmarkStart w:id="1837" w:name="_Toc68502411"/>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t>A produção de sentido “ilusório” – O efeito dominó na PoC</w:t>
      </w:r>
      <w:bookmarkEnd w:id="1837"/>
    </w:p>
    <w:p w14:paraId="62413FB5" w14:textId="2B20915A" w:rsidR="006E3C99" w:rsidRDefault="006E3C99" w:rsidP="006E3C99">
      <w:pPr>
        <w:pStyle w:val="Tese-Caption"/>
      </w:pPr>
      <w:r w:rsidRPr="0050469B">
        <w:rPr>
          <w:color w:val="000000"/>
        </w:rPr>
        <w:t>Fonte:</w:t>
      </w:r>
      <w:r>
        <w:t xml:space="preserve"> </w:t>
      </w:r>
      <w:r>
        <w:fldChar w:fldCharType="begin" w:fldLock="1"/>
      </w:r>
      <w:r w:rsidR="00803B3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0FF2F69C" w14:textId="77777777" w:rsidR="006E3C99" w:rsidRDefault="006E3C99" w:rsidP="006E3C99">
      <w:pPr>
        <w:pStyle w:val="Tese-Normal"/>
      </w:pPr>
      <w:r>
        <w:t xml:space="preserve">Conforme podemos observar na Figura 147, apresentamos um cenário composto de dois praticantes atuando no contexto da PoC, onde visualizamos que uma </w:t>
      </w:r>
      <w:r w:rsidRPr="00C92804">
        <w:rPr>
          <w:color w:val="00B0F0"/>
          <w:sz w:val="32"/>
          <w:szCs w:val="32"/>
        </w:rPr>
        <w:sym w:font="Wingdings" w:char="F08D"/>
      </w:r>
      <w:r>
        <w:rPr>
          <w:color w:val="00B0F0"/>
          <w:sz w:val="32"/>
          <w:szCs w:val="32"/>
        </w:rPr>
        <w:t xml:space="preserve"> </w:t>
      </w:r>
      <w:r>
        <w:t xml:space="preserve">produção de sentido apoiada em um </w:t>
      </w:r>
      <w:r w:rsidRPr="00C92804">
        <w:rPr>
          <w:color w:val="00B0F0"/>
          <w:sz w:val="32"/>
          <w:szCs w:val="32"/>
        </w:rPr>
        <w:sym w:font="Wingdings" w:char="F08C"/>
      </w:r>
      <w:r w:rsidRPr="0050469B">
        <w:rPr>
          <w:color w:val="00B0F0"/>
        </w:rPr>
        <w:t xml:space="preserve"> </w:t>
      </w:r>
      <w:r>
        <w:t xml:space="preserve">conhecimento ou em resultados de outras PoC </w:t>
      </w:r>
      <w:r w:rsidRPr="003E595C">
        <w:rPr>
          <w:b/>
          <w:bCs/>
        </w:rPr>
        <w:t>sem um conhecimento do contexto</w:t>
      </w:r>
      <w:r>
        <w:t xml:space="preserve"> (nossa ênfase) pode provocar o que denominamos de efeito domínio no contexto da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manualFormatting":"(Neto et al., 2018, p. 273)","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 p. 273)</w:t>
      </w:r>
      <w:r w:rsidRPr="0050469B">
        <w:fldChar w:fldCharType="end"/>
      </w:r>
      <w:r w:rsidRPr="0050469B">
        <w:t>.</w:t>
      </w:r>
    </w:p>
    <w:p w14:paraId="76EB6B8D" w14:textId="77777777" w:rsidR="006E3C99" w:rsidRDefault="006E3C99" w:rsidP="006E3C99">
      <w:pPr>
        <w:pStyle w:val="Tese-Normal"/>
      </w:pPr>
      <w:r>
        <w:t xml:space="preserve">O efeito domínio no contexto da PoC pode contribuir para o aumento da probabilidade de produção e disseminação de um conhecimento “deficiente” que denominados de </w:t>
      </w:r>
      <w:r w:rsidRPr="003E595C">
        <w:rPr>
          <w:b/>
          <w:bCs/>
        </w:rPr>
        <w:t>conhecimento ilusório no contexto da PoC</w:t>
      </w:r>
      <w:r>
        <w:t xml:space="preserve"> (nossa ênfase), que potencialmente pode ser propagado (percolado) por toda a rede ou (N) redes de conhecimento no contexto da PoC. Por outras palavras, entendemos que esse dado “conhecimento” (ou seja, o que se imagina ser um conhecimento no contexto da PoC) sem uma contextualização, passa a ser somente um emaranhado de informações (ou uma ilusão de um sentido) no contexto da PoC, com por exemplo (em negrito – nossa ênfase):</w:t>
      </w:r>
    </w:p>
    <w:p w14:paraId="4089F8DC" w14:textId="77777777" w:rsidR="006E3C99" w:rsidRPr="00902FA0" w:rsidRDefault="006E3C99" w:rsidP="006E3C99">
      <w:pPr>
        <w:pStyle w:val="Tese-110-movimentos-cenrios"/>
        <w:rPr>
          <w:lang w:val="pt-BR"/>
        </w:rPr>
      </w:pPr>
      <w:r w:rsidRPr="0050469B">
        <w:t xml:space="preserve">“This is internal for us, so no one is holding us to the fire. </w:t>
      </w:r>
      <w:r w:rsidRPr="00902FA0">
        <w:rPr>
          <w:b/>
          <w:bCs/>
        </w:rPr>
        <w:t>I merely need to use the max IOPS as a gauge</w:t>
      </w:r>
      <w:r w:rsidRPr="0050469B">
        <w:t xml:space="preserve">.  Check out columns O and P for this spreadsheet. I am proposing a solution to reduce a data center footprint for this customer. However, I need the IOPs for both platforms (Lady-v10 and The Tramp-V11) to figure out the potential $/IOP. </w:t>
      </w:r>
      <w:r w:rsidRPr="000C34A8">
        <w:rPr>
          <w:b/>
          <w:bCs/>
        </w:rPr>
        <w:t>Don’t need to run any specific application to generate IO or synthetic workload tool or anything. Instead, what is the fastest you’ve ever seen each platform run?</w:t>
      </w:r>
      <w:r w:rsidRPr="0050469B">
        <w:t xml:space="preserve">  Lady-v10 topped out at 1550 K IOPS? Have you maybe pushed 1650 K IOPS under the right conditions?  </w:t>
      </w:r>
      <w:r w:rsidRPr="0050469B">
        <w:rPr>
          <w:lang w:val="pt-BR"/>
        </w:rPr>
        <w:t>Has the Tramp-V11 exceeded two million IOPS ever?”</w:t>
      </w:r>
    </w:p>
    <w:p w14:paraId="081CD47C" w14:textId="77777777" w:rsidR="006E3C99" w:rsidRDefault="006E3C99" w:rsidP="006E3C99">
      <w:pPr>
        <w:pStyle w:val="Tese-110-movimentos-cenrios"/>
      </w:pPr>
      <w:r w:rsidRPr="0050469B">
        <w:t>“Your customer needs to consider a more</w:t>
      </w:r>
      <w:r w:rsidRPr="0050469B">
        <w:rPr>
          <w:color w:val="000000"/>
        </w:rPr>
        <w:t xml:space="preserve"> realistic workload for his application. </w:t>
      </w:r>
      <w:r w:rsidRPr="000C34A8">
        <w:rPr>
          <w:b/>
          <w:bCs/>
          <w:color w:val="000000"/>
        </w:rPr>
        <w:t>Doing 100% reads – 512 KB random IO just because the competitor X wants</w:t>
      </w:r>
      <w:r w:rsidRPr="0050469B">
        <w:rPr>
          <w:color w:val="000000"/>
        </w:rPr>
        <w:t xml:space="preserve"> to </w:t>
      </w:r>
      <w:r w:rsidRPr="0050469B">
        <w:rPr>
          <w:strike/>
          <w:color w:val="000000"/>
        </w:rPr>
        <w:t>influence</w:t>
      </w:r>
      <w:r w:rsidRPr="0050469B">
        <w:rPr>
          <w:color w:val="000000"/>
        </w:rPr>
        <w:t xml:space="preserve"> [sarcasm] </w:t>
      </w:r>
      <w:r w:rsidRPr="0050469B">
        <w:rPr>
          <w:color w:val="000000"/>
        </w:rPr>
        <w:lastRenderedPageBreak/>
        <w:t>advise everyone on the planet that is the right block size to be used everywhere. Come on… and if your application does not use that block size?”</w:t>
      </w:r>
    </w:p>
    <w:p w14:paraId="5510543D" w14:textId="77777777" w:rsidR="006E3C99" w:rsidRPr="0050469B" w:rsidRDefault="006E3C99" w:rsidP="006E3C99">
      <w:pPr>
        <w:pStyle w:val="Tese-110-movimentos-cenrios"/>
      </w:pPr>
      <w:r w:rsidRPr="0050469B">
        <w:t xml:space="preserve">“Can you do one last test with IO-Mini configured to maximum IOPS? The customer wants to see the latency when the configuration is not at the limit, like 200 K IOPS. He wants to see if the latency is the same as when the machine is at the limit or if the latency is less than the max test. </w:t>
      </w:r>
      <w:r w:rsidRPr="0015526A">
        <w:rPr>
          <w:b/>
          <w:bCs/>
        </w:rPr>
        <w:t>According to the customer, one of the competitors presented performance numbers with a flat latency (no variation) whatever the number of IOPS is</w:t>
      </w:r>
      <w:r w:rsidRPr="0050469B">
        <w:t xml:space="preserve"> (???) … It looks like some of our competitors are using caching effects somewhere in the data chain … Can you do this last test?”</w:t>
      </w:r>
    </w:p>
    <w:p w14:paraId="4CB11DAC" w14:textId="595279EB" w:rsidR="006E3C99" w:rsidRDefault="006E3C99" w:rsidP="006E3C99">
      <w:pPr>
        <w:pStyle w:val="Tese-Normal"/>
      </w:pPr>
      <w:r>
        <w:t xml:space="preserve">Portanto, destacamos a </w:t>
      </w:r>
      <w:r w:rsidRPr="002F3518">
        <w:rPr>
          <w:b/>
          <w:bCs/>
        </w:rPr>
        <w:t>engenharia de um contexto na PoC</w:t>
      </w:r>
      <w:r w:rsidRPr="002641C0">
        <w:t xml:space="preserve"> </w:t>
      </w:r>
      <w:r>
        <w:t>(nossa ênfase) como essencial de modo a contribuir para a formação de</w:t>
      </w:r>
      <w:r w:rsidRPr="002641C0">
        <w:t xml:space="preserve"> ciclo</w:t>
      </w:r>
      <w:r>
        <w:t>s</w:t>
      </w:r>
      <w:r w:rsidRPr="002641C0">
        <w:t xml:space="preserve"> de reprodução dialética de atividades orientadas para a ação de um corpo de conhecimento </w:t>
      </w:r>
      <w:r>
        <w:t>baseado</w:t>
      </w:r>
      <w:r w:rsidRPr="002641C0">
        <w:t xml:space="preserve"> na interpretação e compreensão de todas as partes por seus praticantes</w:t>
      </w:r>
      <w:r>
        <w:t xml:space="preserve"> (Figura 148). Por outras palavras, um círculo hermenêutico fundamentado nos movimentos de interpretação e compreensão utilizando a rede de conhecimento na PoC. Por outras palavras, durante esses movimentos de interpretação e compreensão, os praticantes e suas atividades criam e promovem conhecimento, onde esse conhecimento contribui para sua própria evolução, além da produção de novas atividades. </w:t>
      </w:r>
    </w:p>
    <w:p w14:paraId="222E6DCD" w14:textId="6E71F62F" w:rsidR="006E3C99" w:rsidRDefault="006E3C99" w:rsidP="006E3C99">
      <w:pPr>
        <w:pStyle w:val="Tese-Normal"/>
      </w:pPr>
      <w:r>
        <w:t xml:space="preserve">Assim, entendemos o conceito de conhecimento no contexto da PoC, no mesmo sentido dado por </w:t>
      </w:r>
      <w:r>
        <w:fldChar w:fldCharType="begin" w:fldLock="1"/>
      </w:r>
      <w:r w:rsidR="006803EB">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Pr>
          <w:noProof/>
        </w:rPr>
        <w:t>N</w:t>
      </w:r>
      <w:r w:rsidRPr="000A2A98">
        <w:rPr>
          <w:noProof/>
        </w:rPr>
        <w:t>onaka &amp; Takeuchi</w:t>
      </w:r>
      <w:r>
        <w:rPr>
          <w:noProof/>
        </w:rPr>
        <w:t xml:space="preserve"> (</w:t>
      </w:r>
      <w:r w:rsidRPr="000A2A98">
        <w:rPr>
          <w:noProof/>
        </w:rPr>
        <w:t>1995)</w:t>
      </w:r>
      <w:r>
        <w:fldChar w:fldCharType="end"/>
      </w:r>
      <w:r>
        <w:t xml:space="preserve"> sendo </w:t>
      </w:r>
      <w:r w:rsidRPr="00394B95">
        <w:t>uma função de uma posição, perspectiva ou intenção específica</w:t>
      </w:r>
      <w:r>
        <w:t xml:space="preserve">, portanto, </w:t>
      </w:r>
      <w:r w:rsidRPr="00394B95">
        <w:t>o conhecimento</w:t>
      </w:r>
      <w:r>
        <w:t xml:space="preserve"> </w:t>
      </w:r>
      <w:r w:rsidRPr="00394B95">
        <w:t>é sobre ação</w:t>
      </w:r>
      <w:r>
        <w:t>,</w:t>
      </w:r>
      <w:r w:rsidRPr="00394B95">
        <w:t xml:space="preserve"> </w:t>
      </w:r>
      <w:r>
        <w:t>é sempre conhecimento “</w:t>
      </w:r>
      <w:r w:rsidRPr="00394B95">
        <w:t>até certo ponto</w:t>
      </w:r>
      <w:r>
        <w:t>”,</w:t>
      </w:r>
      <w:r w:rsidRPr="00394B95">
        <w:t xml:space="preserve"> é sobre significado</w:t>
      </w:r>
      <w:r>
        <w:t>, e é</w:t>
      </w:r>
      <w:r w:rsidRPr="00394B95">
        <w:t xml:space="preserve"> específico ao contexto e relacional.</w:t>
      </w:r>
    </w:p>
    <w:p w14:paraId="2B8A5C49" w14:textId="6454EFBD" w:rsidR="00BF54B7" w:rsidRDefault="00BF54B7" w:rsidP="00BF54B7">
      <w:pPr>
        <w:pStyle w:val="Tese-Figura"/>
      </w:pPr>
      <w:r w:rsidRPr="00990816">
        <w:drawing>
          <wp:inline distT="0" distB="0" distL="0" distR="0" wp14:anchorId="5E7FD76B" wp14:editId="11BB0B49">
            <wp:extent cx="5012090" cy="3024130"/>
            <wp:effectExtent l="0" t="0" r="4445" b="0"/>
            <wp:docPr id="30" name="Picture 2">
              <a:extLst xmlns:a="http://schemas.openxmlformats.org/drawingml/2006/main">
                <a:ext uri="{FF2B5EF4-FFF2-40B4-BE49-F238E27FC236}">
                  <a16:creationId xmlns:a16="http://schemas.microsoft.com/office/drawing/2014/main" id="{D8701AC8-43FE-744D-AEB4-871909D487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8701AC8-43FE-744D-AEB4-871909D48724}"/>
                        </a:ext>
                      </a:extLst>
                    </pic:cNvPr>
                    <pic:cNvPicPr>
                      <a:picLocks noChangeAspect="1"/>
                    </pic:cNvPicPr>
                  </pic:nvPicPr>
                  <pic:blipFill rotWithShape="1">
                    <a:blip r:embed="rId67"/>
                    <a:srcRect l="1363" t="2847" r="1051" b="2772"/>
                    <a:stretch/>
                  </pic:blipFill>
                  <pic:spPr>
                    <a:xfrm>
                      <a:off x="0" y="0"/>
                      <a:ext cx="5078858" cy="3064415"/>
                    </a:xfrm>
                    <a:prstGeom prst="rect">
                      <a:avLst/>
                    </a:prstGeom>
                  </pic:spPr>
                </pic:pic>
              </a:graphicData>
            </a:graphic>
          </wp:inline>
        </w:drawing>
      </w:r>
    </w:p>
    <w:p w14:paraId="6533602D" w14:textId="0DBB01C9" w:rsidR="00BF54B7" w:rsidRPr="0050469B" w:rsidRDefault="00BF54B7" w:rsidP="00BF54B7">
      <w:pPr>
        <w:pStyle w:val="Tese-Caption"/>
      </w:pPr>
      <w:bookmarkStart w:id="1838" w:name="_Toc68502412"/>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rsidRPr="002A7F45">
        <w:t xml:space="preserve">A produção de sentido </w:t>
      </w:r>
      <w:r>
        <w:t xml:space="preserve">e o fluxo de conhecimento </w:t>
      </w:r>
      <w:r w:rsidRPr="002A7F45">
        <w:t>no contexto da PoC</w:t>
      </w:r>
      <w:bookmarkEnd w:id="1838"/>
    </w:p>
    <w:p w14:paraId="7EFD94E1" w14:textId="284BFD83" w:rsidR="00BF54B7" w:rsidRDefault="00BF54B7" w:rsidP="00BF54B7">
      <w:pPr>
        <w:pStyle w:val="Tese-Caption"/>
      </w:pPr>
      <w:r w:rsidRPr="0050469B">
        <w:rPr>
          <w:color w:val="000000"/>
        </w:rPr>
        <w:t>Fonte:</w:t>
      </w:r>
      <w:r>
        <w:t xml:space="preserve"> </w:t>
      </w:r>
      <w:r>
        <w:fldChar w:fldCharType="begin" w:fldLock="1"/>
      </w:r>
      <w:r w:rsidR="00803B3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14DC1E80" w14:textId="77777777" w:rsidR="00BF54B7" w:rsidRDefault="00BF54B7" w:rsidP="00BF54B7">
      <w:pPr>
        <w:pStyle w:val="Tese-Normal"/>
      </w:pPr>
      <w:r>
        <w:lastRenderedPageBreak/>
        <w:t xml:space="preserve">Conforme podemos observar na Figura 148, apresentamos um cenário composto de dois praticantes atuando no contexto da PoC apoiados </w:t>
      </w:r>
      <w:r>
        <w:rPr>
          <w:noProof/>
        </w:rPr>
        <w:t xml:space="preserve">na </w:t>
      </w:r>
      <w:r>
        <w:t>formação de</w:t>
      </w:r>
      <w:r w:rsidRPr="002641C0">
        <w:t xml:space="preserve"> ciclo</w:t>
      </w:r>
      <w:r>
        <w:t>s</w:t>
      </w:r>
      <w:r w:rsidRPr="002641C0">
        <w:t xml:space="preserve"> de reprodução dialética de </w:t>
      </w:r>
      <w:r>
        <w:t xml:space="preserve">suas </w:t>
      </w:r>
      <w:r w:rsidRPr="002641C0">
        <w:t xml:space="preserve">atividades orientadas para a ação de um corpo de conhecimento </w:t>
      </w:r>
      <w:r>
        <w:t>baseado</w:t>
      </w:r>
      <w:r w:rsidRPr="002641C0">
        <w:t xml:space="preserve"> na interpretação e compreensão de todas as</w:t>
      </w:r>
      <w:r>
        <w:t xml:space="preserve"> partes (ou seja, os nós da rede de conhecimento) no contexto da PoC. </w:t>
      </w:r>
    </w:p>
    <w:p w14:paraId="5B8ACEDE" w14:textId="77777777" w:rsidR="00BF54B7" w:rsidRDefault="00BF54B7" w:rsidP="00BF54B7">
      <w:pPr>
        <w:pStyle w:val="Tese-Normal"/>
      </w:pPr>
      <w:r w:rsidRPr="002E5505">
        <w:t xml:space="preserve">Durante nossas observações e </w:t>
      </w:r>
      <w:r>
        <w:t>participação no mundo</w:t>
      </w:r>
      <w:r w:rsidRPr="002E5505">
        <w:t xml:space="preserve"> d</w:t>
      </w:r>
      <w:r>
        <w:t>a</w:t>
      </w:r>
      <w:r w:rsidRPr="002E5505">
        <w:t xml:space="preserve"> PoC, identificamos </w:t>
      </w:r>
      <w:r>
        <w:t xml:space="preserve">diversos </w:t>
      </w:r>
      <w:r w:rsidRPr="002E5505">
        <w:t xml:space="preserve">trechos </w:t>
      </w:r>
      <w:r>
        <w:t xml:space="preserve">nos cenários na PoC </w:t>
      </w:r>
      <w:r w:rsidRPr="002E5505">
        <w:t xml:space="preserve">que </w:t>
      </w:r>
      <w:r>
        <w:t>apoiaram</w:t>
      </w:r>
      <w:r w:rsidRPr="002E5505">
        <w:t xml:space="preserve"> noss</w:t>
      </w:r>
      <w:r>
        <w:t>o</w:t>
      </w:r>
      <w:r w:rsidRPr="002E5505">
        <w:t xml:space="preserve"> entendimento</w:t>
      </w:r>
      <w:r>
        <w:t>,</w:t>
      </w:r>
      <w:r w:rsidRPr="002E5505">
        <w:t xml:space="preserve"> </w:t>
      </w:r>
      <w:r>
        <w:t>em relação a</w:t>
      </w:r>
      <w:r w:rsidRPr="002E5505">
        <w:t xml:space="preserve"> natureza hermenêutica nessa atividade. Em uma de</w:t>
      </w:r>
      <w:r>
        <w:t>ssas</w:t>
      </w:r>
      <w:r w:rsidRPr="002E5505">
        <w:t xml:space="preserve"> observações, </w:t>
      </w:r>
      <w:r>
        <w:t>destacamos</w:t>
      </w:r>
      <w:r w:rsidRPr="002E5505">
        <w:t xml:space="preserve"> uma situação </w:t>
      </w:r>
      <w:r>
        <w:t xml:space="preserve">em especial, onde um cliente gostaria de utilizar uma ferramenta de </w:t>
      </w:r>
      <w:r w:rsidRPr="00355753">
        <w:rPr>
          <w:i/>
          <w:iCs/>
        </w:rPr>
        <w:t>software</w:t>
      </w:r>
      <w:r>
        <w:t xml:space="preserve"> para simulação de operações de I/O com uma quantidade muito grande de </w:t>
      </w:r>
      <w:r w:rsidRPr="00355753">
        <w:rPr>
          <w:i/>
          <w:iCs/>
        </w:rPr>
        <w:t>threads</w:t>
      </w:r>
      <w:r>
        <w:t xml:space="preserve"> (por nossas palavras, um tanto “absurda”). </w:t>
      </w:r>
    </w:p>
    <w:p w14:paraId="772F0797" w14:textId="77777777" w:rsidR="00BF54B7" w:rsidRDefault="00BF54B7" w:rsidP="00BF54B7">
      <w:pPr>
        <w:pStyle w:val="Tese-Normal"/>
      </w:pPr>
      <w:r w:rsidRPr="00355753">
        <w:t xml:space="preserve">Ao receber essa solicitação, </w:t>
      </w:r>
      <w:r>
        <w:t>o grupo de praticantes especialistas da PoC interpretaram</w:t>
      </w:r>
      <w:r w:rsidRPr="00355753">
        <w:t xml:space="preserve"> essa solicitação como </w:t>
      </w:r>
      <w:r w:rsidRPr="00BA481C">
        <w:rPr>
          <w:b/>
          <w:bCs/>
        </w:rPr>
        <w:t>irreal</w:t>
      </w:r>
      <w:r>
        <w:t xml:space="preserve"> (nossa ênfase), onde baseado</w:t>
      </w:r>
      <w:r w:rsidRPr="00355753">
        <w:t xml:space="preserve"> em seu conhecimento, não é necessário </w:t>
      </w:r>
      <w:r>
        <w:t>utilizar</w:t>
      </w:r>
      <w:r w:rsidRPr="00355753">
        <w:t xml:space="preserve"> </w:t>
      </w:r>
      <w:r>
        <w:t xml:space="preserve">uma quantidade de </w:t>
      </w:r>
      <w:r w:rsidRPr="00355753">
        <w:t xml:space="preserve">65.536 </w:t>
      </w:r>
      <w:r w:rsidRPr="00BA481C">
        <w:rPr>
          <w:i/>
          <w:iCs/>
        </w:rPr>
        <w:t>threads</w:t>
      </w:r>
      <w:r>
        <w:t xml:space="preserve"> em uma avaliação de desempenho (I/O e latência) </w:t>
      </w:r>
      <w:r w:rsidRPr="00355753">
        <w:t>de um sistema de armazenamento de dados</w:t>
      </w:r>
      <w:r>
        <w:t xml:space="preserve">. </w:t>
      </w:r>
    </w:p>
    <w:p w14:paraId="6243301A" w14:textId="77777777" w:rsidR="00BF54B7" w:rsidRDefault="00BF54B7" w:rsidP="00BF54B7">
      <w:pPr>
        <w:pStyle w:val="Tese-Normal"/>
      </w:pPr>
      <w:r>
        <w:t xml:space="preserve">Entretanto, do ponto de vista do cliente, notamos um impasse, onde </w:t>
      </w:r>
      <w:r w:rsidRPr="00BA481C">
        <w:t>“</w:t>
      </w:r>
      <w:r w:rsidRPr="00BA481C">
        <w:rPr>
          <w:noProof/>
        </w:rPr>
        <w:t>after numerous discussions between the solutions architects and PoC group, the customer was reluctant to change the proposed tests, especially the specific test related to the 65,536 threads in the generation and simulation of the performance test”.</w:t>
      </w:r>
    </w:p>
    <w:p w14:paraId="46994636" w14:textId="77777777" w:rsidR="00BF54B7" w:rsidRDefault="00BF54B7" w:rsidP="00BF54B7">
      <w:pPr>
        <w:pStyle w:val="Tese-Normal"/>
        <w:rPr>
          <w:iCs/>
          <w:noProof/>
        </w:rPr>
      </w:pPr>
      <w:r>
        <w:t>Dessa forma,</w:t>
      </w:r>
      <w:r w:rsidRPr="00BA481C">
        <w:t xml:space="preserve"> esse teste </w:t>
      </w:r>
      <w:r>
        <w:t xml:space="preserve">em </w:t>
      </w:r>
      <w:r w:rsidRPr="00BA481C">
        <w:t xml:space="preserve">específico foi rejeitado pelo grupo de </w:t>
      </w:r>
      <w:r>
        <w:t xml:space="preserve">praticantes especialistas da </w:t>
      </w:r>
      <w:r w:rsidRPr="00BA481C">
        <w:t>PoC</w:t>
      </w:r>
      <w:r>
        <w:t xml:space="preserve">, que inicialmente entenderam que essa quantidade de </w:t>
      </w:r>
      <w:r w:rsidRPr="00C82FE1">
        <w:rPr>
          <w:i/>
          <w:iCs/>
        </w:rPr>
        <w:t>threads</w:t>
      </w:r>
      <w:r>
        <w:t xml:space="preserve"> caracterizava uma desconfiguração (ou seja, a </w:t>
      </w:r>
      <w:r w:rsidRPr="00BA481C">
        <w:t>não representação</w:t>
      </w:r>
      <w:r>
        <w:t xml:space="preserve">) </w:t>
      </w:r>
      <w:r w:rsidRPr="00BA481C">
        <w:t>d</w:t>
      </w:r>
      <w:r>
        <w:t xml:space="preserve">e uma </w:t>
      </w:r>
      <w:r w:rsidRPr="00BA481C">
        <w:t>realidade</w:t>
      </w:r>
      <w:r>
        <w:t xml:space="preserve">. Por outras palavras, a interpretação desse grupo foi a seguinte: </w:t>
      </w:r>
      <w:r w:rsidRPr="00C82FE1">
        <w:rPr>
          <w:iCs/>
          <w:noProof/>
        </w:rPr>
        <w:t xml:space="preserve">“it is not necessary to use this amount of processes in parallel </w:t>
      </w:r>
      <w:r>
        <w:rPr>
          <w:iCs/>
          <w:noProof/>
        </w:rPr>
        <w:t>[</w:t>
      </w:r>
      <w:r w:rsidRPr="00C82FE1">
        <w:rPr>
          <w:i/>
          <w:noProof/>
        </w:rPr>
        <w:t>threads</w:t>
      </w:r>
      <w:r>
        <w:rPr>
          <w:iCs/>
          <w:noProof/>
        </w:rPr>
        <w:t xml:space="preserve">] </w:t>
      </w:r>
      <w:r w:rsidRPr="00C82FE1">
        <w:rPr>
          <w:iCs/>
          <w:noProof/>
        </w:rPr>
        <w:t>for the generation and simulation of the data for performance measurement in data storage systems. Also, the results obtained could express an outcome that could be misinterpreted, thus formalizing a deficient knowledge based on these results”.</w:t>
      </w:r>
      <w:r>
        <w:rPr>
          <w:iCs/>
          <w:noProof/>
        </w:rPr>
        <w:t xml:space="preserve"> </w:t>
      </w:r>
    </w:p>
    <w:p w14:paraId="01276D9F" w14:textId="77777777" w:rsidR="00BF54B7" w:rsidRDefault="00BF54B7" w:rsidP="00BF54B7">
      <w:pPr>
        <w:pStyle w:val="Tese-Normal"/>
      </w:pPr>
      <w:r>
        <w:t xml:space="preserve">No decorrer das </w:t>
      </w:r>
      <w:r>
        <w:rPr>
          <w:b/>
          <w:bCs/>
        </w:rPr>
        <w:t>inúmeras</w:t>
      </w:r>
      <w:r>
        <w:t xml:space="preserve"> </w:t>
      </w:r>
      <w:r w:rsidRPr="00B9164F">
        <w:rPr>
          <w:b/>
          <w:bCs/>
        </w:rPr>
        <w:t>discussões</w:t>
      </w:r>
      <w:r>
        <w:t xml:space="preserve"> (nossa ênfase) entre o corpo técnico do cliente, o parceiro de negócios e o grupo de praticantes especialistas da PoC em relação a esse teste em específico, identificamos diversos ciclos recorrentes de interpretação e compreensão com a finalidade de uma produção de sentido. </w:t>
      </w:r>
    </w:p>
    <w:p w14:paraId="60A524BB" w14:textId="77777777" w:rsidR="00BF54B7" w:rsidRPr="005302EA" w:rsidRDefault="00BF54B7" w:rsidP="00BF54B7">
      <w:pPr>
        <w:pStyle w:val="Tese-Normal"/>
      </w:pPr>
      <w:r>
        <w:lastRenderedPageBreak/>
        <w:t xml:space="preserve">Assim, entendemos que, para que essa produção de sentido faça “algum sentido”, uma engenharia de um contexto se tornou necessária. Destacamos que esses ciclos de interpretação e compreensão, a produção de sentido, e a engenharia de um contexto, isto é, um círculo hermenêutico associado ao contexto da PoC aconteceu de forma natural no decorrer das inúmeras conversas entre esses atores. </w:t>
      </w:r>
    </w:p>
    <w:p w14:paraId="3A7F0E13" w14:textId="77777777" w:rsidR="00BF54B7" w:rsidRDefault="00BF54B7" w:rsidP="00BF54B7">
      <w:pPr>
        <w:pStyle w:val="Tese-Normal"/>
      </w:pPr>
      <w:r>
        <w:t>Portanto, após várias discussões e diversos ciclos recorrentes de interpretação e compreensão no contexto da PoC (veja Figura 148), o grupo de praticantes especialistas da PoC compreenderam que a intenção (ou seja, o objetivo específico) do cliente com esse experimento não era avaliar o desempenho da solução de armazenamento de dados, mas entender e explorar como essa tecnologia se comportaria sob uma condição anormal de uso (ou seja, como essa tecnologia se comportaria ao ‘receber’ 65.536 processos em paralelo).</w:t>
      </w:r>
      <w:r w:rsidRPr="00553863">
        <w:t xml:space="preserve"> </w:t>
      </w:r>
    </w:p>
    <w:p w14:paraId="374BC2AC" w14:textId="77777777" w:rsidR="00BF54B7" w:rsidRPr="00971BDE" w:rsidRDefault="00BF54B7" w:rsidP="00BF54B7">
      <w:pPr>
        <w:pStyle w:val="Tese-Normal"/>
      </w:pPr>
      <w:r w:rsidRPr="00553863">
        <w:t xml:space="preserve">O cliente </w:t>
      </w:r>
      <w:r>
        <w:t xml:space="preserve">explicou que teve essa </w:t>
      </w:r>
      <w:r w:rsidRPr="00553863">
        <w:t xml:space="preserve">experiência no passado com </w:t>
      </w:r>
      <w:r>
        <w:t xml:space="preserve">uma </w:t>
      </w:r>
      <w:r w:rsidRPr="00553863">
        <w:t xml:space="preserve">outra solução de armazenamento de dados de outro fabricante e, quando isso aconteceu, o sistema de armazenamento de dados ficou praticamente inutilizável. </w:t>
      </w:r>
      <w:r>
        <w:t>Portanto</w:t>
      </w:r>
      <w:r w:rsidRPr="00553863">
        <w:t xml:space="preserve">, </w:t>
      </w:r>
      <w:r>
        <w:t xml:space="preserve">essa seria a razão que eles </w:t>
      </w:r>
      <w:r w:rsidRPr="00553863">
        <w:t xml:space="preserve">gostariam de aprender </w:t>
      </w:r>
      <w:r>
        <w:t xml:space="preserve">e entender </w:t>
      </w:r>
      <w:r w:rsidRPr="00553863">
        <w:t xml:space="preserve">como </w:t>
      </w:r>
      <w:r>
        <w:t>essa</w:t>
      </w:r>
      <w:r w:rsidRPr="00553863">
        <w:t xml:space="preserve"> nova solução </w:t>
      </w:r>
      <w:r>
        <w:t xml:space="preserve">de armazenamento de dados </w:t>
      </w:r>
      <w:r w:rsidRPr="00553863">
        <w:t>se comportaria sob as mesmas condições.</w:t>
      </w:r>
      <w:r>
        <w:t xml:space="preserve"> </w:t>
      </w:r>
    </w:p>
    <w:p w14:paraId="70781D2B" w14:textId="77777777" w:rsidR="00BF54B7" w:rsidRDefault="00BF54B7" w:rsidP="00BF54B7">
      <w:pPr>
        <w:pStyle w:val="Tese-Normal"/>
      </w:pPr>
      <w:r>
        <w:t xml:space="preserve">Entretanto, ao mesmo tempo que destacamos os ciclos recorrentes de interpretação e compreensão, nos questionamos: “Entendemos que a hermenêutica contribui para a produção de sentido e é relativa a um contexto. Entretanto, </w:t>
      </w:r>
      <w:r w:rsidRPr="00341FCD">
        <w:rPr>
          <w:b/>
          <w:bCs/>
        </w:rPr>
        <w:t>se eu não conheço</w:t>
      </w:r>
      <w:r>
        <w:t xml:space="preserve"> (nossa ênfase) como utilizar um artefato tecnológico, como por exemplo, uma ferramenta de </w:t>
      </w:r>
      <w:r w:rsidRPr="00341FCD">
        <w:rPr>
          <w:i/>
          <w:iCs/>
        </w:rPr>
        <w:t>software</w:t>
      </w:r>
      <w:r>
        <w:t xml:space="preserve"> para a simulação de I/O, eu preciso de uma interpretação e compreensão para utilizar essa ferramenta ou eu preciso de uma prova de conceito de como eu posso utilizar essa ferramenta?”. </w:t>
      </w:r>
    </w:p>
    <w:p w14:paraId="4B03EEE9" w14:textId="77777777" w:rsidR="00BF54B7" w:rsidRDefault="00BF54B7" w:rsidP="00BF54B7">
      <w:pPr>
        <w:pStyle w:val="Tese-Normal"/>
      </w:pPr>
      <w:r w:rsidRPr="00341FCD">
        <w:t xml:space="preserve">Tradicionalmente, a hermenêutica, como um conjunto de regras de interpretação, é usada quando uma passagem não faz sentido. Mas como sabemos que não faz sentido se não sabemos como usar ou interpretar os resultados </w:t>
      </w:r>
      <w:r>
        <w:t>dessa</w:t>
      </w:r>
      <w:r w:rsidRPr="00341FCD">
        <w:t xml:space="preserve"> ferramenta? </w:t>
      </w:r>
    </w:p>
    <w:p w14:paraId="70F136E2" w14:textId="77777777" w:rsidR="00BF54B7" w:rsidRDefault="00BF54B7" w:rsidP="00BF54B7">
      <w:pPr>
        <w:pStyle w:val="Tese-Normal"/>
      </w:pPr>
      <w:r>
        <w:t>Entendemos que, de alguma forma, n</w:t>
      </w:r>
      <w:r w:rsidRPr="00341FCD">
        <w:t xml:space="preserve">ós precisamos ter </w:t>
      </w:r>
      <w:r>
        <w:t>compreendido alguma coisa</w:t>
      </w:r>
      <w:r w:rsidRPr="00341FCD">
        <w:t xml:space="preserve">, para que possamos </w:t>
      </w:r>
      <w:r>
        <w:t>visualizar</w:t>
      </w:r>
      <w:r w:rsidRPr="00341FCD">
        <w:t xml:space="preserve"> um problema. Por outro lado, talvez a passagem simplesmente não faça sentido, e qualquer tentativa de interpretá-la para entendê-la seria, por si só, um erro de interpretação ou, pior ainda, um erro de compreensão, potencializando um efeito dominó</w:t>
      </w:r>
      <w:r>
        <w:t xml:space="preserve"> no contexto da PoC (veja Figura 147). </w:t>
      </w:r>
    </w:p>
    <w:p w14:paraId="70D37EEC" w14:textId="77777777" w:rsidR="00BF54B7" w:rsidRDefault="00BF54B7" w:rsidP="00BF54B7">
      <w:pPr>
        <w:pStyle w:val="Tese-Normal"/>
      </w:pPr>
      <w:r>
        <w:lastRenderedPageBreak/>
        <w:t xml:space="preserve">Visualizamos o </w:t>
      </w:r>
      <w:r w:rsidRPr="00341FCD">
        <w:t xml:space="preserve">efeito dominó </w:t>
      </w:r>
      <w:r>
        <w:t xml:space="preserve">no contexto da PoC como uma propagação silenciosa em uma rede, numa alusão a uma contaminação de um vírus em uma rede de computadores, e sendo descrito como uma interpretação errônea e uma compreensão incorreta do que acontece no mundo da PoC. </w:t>
      </w:r>
    </w:p>
    <w:p w14:paraId="7CB929A1" w14:textId="77777777" w:rsidR="00BF54B7" w:rsidRDefault="00BF54B7" w:rsidP="00BF54B7">
      <w:pPr>
        <w:pStyle w:val="Tese-Normal"/>
      </w:pPr>
      <w:r>
        <w:t xml:space="preserve">Por outras palavras, entendemos que somente a hermenêutica (ou seja, uma interpretação e compreensão de resultados da PoC sem uma contextualização ou uma intepretação e compreensão sem uma fundamentação em um modelo de contexto de práticas da PoC) não seja suficiente para conter esse efeito em cascata, onde os seus praticantes, as organizações, e as comunidades de prática podem se basear em uma “má construção ou uso do conhecimento”, motivando o aumento de inferências e interpretações deficientes a respeito dos resultados e da atividade da PoC. </w:t>
      </w:r>
    </w:p>
    <w:p w14:paraId="667EF61A" w14:textId="77777777" w:rsidR="00BF54B7" w:rsidRDefault="00BF54B7" w:rsidP="00BF54B7">
      <w:pPr>
        <w:pStyle w:val="Tese-Normal"/>
        <w:rPr>
          <w:rFonts w:eastAsiaTheme="minorEastAsia"/>
        </w:rPr>
      </w:pPr>
      <w:r w:rsidRPr="0050469B">
        <w:rPr>
          <w:rFonts w:eastAsiaTheme="minorEastAsia"/>
        </w:rPr>
        <w:t xml:space="preserve">Assim, a hermenêutica procura identificar um comportamento que expresse um mundo percebido, </w:t>
      </w:r>
      <w:r>
        <w:rPr>
          <w:rFonts w:eastAsiaTheme="minorEastAsia"/>
        </w:rPr>
        <w:t>como por exemplo a formação das redes de conhecimento na</w:t>
      </w:r>
      <w:r w:rsidRPr="0050469B">
        <w:rPr>
          <w:rFonts w:eastAsiaTheme="minorEastAsia"/>
        </w:rPr>
        <w:t xml:space="preserve"> PoC, além da compreensão desse mundo que se interpreta e explica </w:t>
      </w:r>
      <w:r>
        <w:rPr>
          <w:rFonts w:eastAsiaTheme="minorEastAsia"/>
        </w:rPr>
        <w:t>um certo</w:t>
      </w:r>
      <w:r w:rsidRPr="0050469B">
        <w:rPr>
          <w:rFonts w:eastAsiaTheme="minorEastAsia"/>
        </w:rPr>
        <w:t xml:space="preserve"> comportamento</w:t>
      </w:r>
      <w:r>
        <w:rPr>
          <w:rFonts w:eastAsiaTheme="minorEastAsia"/>
        </w:rPr>
        <w:t xml:space="preserve">. </w:t>
      </w:r>
    </w:p>
    <w:p w14:paraId="2FB443F3" w14:textId="77777777" w:rsidR="00BF54B7" w:rsidRDefault="00BF54B7" w:rsidP="00BF54B7">
      <w:pPr>
        <w:pStyle w:val="Tese-Normal"/>
        <w:rPr>
          <w:rFonts w:eastAsiaTheme="minorEastAsia"/>
        </w:rPr>
      </w:pPr>
      <w:r>
        <w:rPr>
          <w:rFonts w:eastAsiaTheme="minorEastAsia"/>
        </w:rPr>
        <w:t xml:space="preserve">Portanto, conforme podemos observar na Figura 148, todo entendimento no contexto da PoC nasce com preconceitos, onde adotamos, modificamos ou rejeitamos esses preconceitos à medida que o desenvolvimento dessa atividade prossegue. Por outras palavras, o desenvolvimento prossegue em um “círculo hermenêutico” (veja o círculo da interpretação e compreensão na Figura 148), um movimento </w:t>
      </w:r>
      <w:r w:rsidRPr="00067A8A">
        <w:rPr>
          <w:rFonts w:eastAsiaTheme="minorEastAsia"/>
        </w:rPr>
        <w:t xml:space="preserve">um movimento de vaivém entre </w:t>
      </w:r>
      <w:r>
        <w:rPr>
          <w:rFonts w:eastAsiaTheme="minorEastAsia"/>
        </w:rPr>
        <w:t>esses</w:t>
      </w:r>
      <w:r w:rsidRPr="00067A8A">
        <w:rPr>
          <w:rFonts w:eastAsiaTheme="minorEastAsia"/>
        </w:rPr>
        <w:t xml:space="preserve"> preconceitos que </w:t>
      </w:r>
      <w:r>
        <w:rPr>
          <w:rFonts w:eastAsiaTheme="minorEastAsia"/>
        </w:rPr>
        <w:t>l</w:t>
      </w:r>
      <w:r w:rsidRPr="00067A8A">
        <w:rPr>
          <w:rFonts w:eastAsiaTheme="minorEastAsia"/>
        </w:rPr>
        <w:t>e</w:t>
      </w:r>
      <w:r>
        <w:rPr>
          <w:rFonts w:eastAsiaTheme="minorEastAsia"/>
        </w:rPr>
        <w:t xml:space="preserve">va as práticas no contexto da PoC e o conhecimento que tiramos desse movimento. </w:t>
      </w:r>
    </w:p>
    <w:p w14:paraId="319F8876" w14:textId="77777777" w:rsidR="00BF54B7" w:rsidRDefault="00BF54B7" w:rsidP="00BF54B7">
      <w:pPr>
        <w:pStyle w:val="Tese-Normal"/>
        <w:rPr>
          <w:rFonts w:eastAsiaTheme="minorEastAsia"/>
        </w:rPr>
      </w:pPr>
      <w:r>
        <w:rPr>
          <w:rFonts w:eastAsiaTheme="minorEastAsia"/>
        </w:rPr>
        <w:t>Assim,</w:t>
      </w:r>
      <w:r w:rsidRPr="0050469B">
        <w:rPr>
          <w:rFonts w:eastAsiaTheme="minorEastAsia"/>
        </w:rPr>
        <w:t xml:space="preserve"> </w:t>
      </w:r>
      <w:r>
        <w:rPr>
          <w:rFonts w:eastAsiaTheme="minorEastAsia"/>
        </w:rPr>
        <w:t>caso</w:t>
      </w:r>
      <w:r w:rsidRPr="0050469B">
        <w:rPr>
          <w:rFonts w:eastAsiaTheme="minorEastAsia"/>
        </w:rPr>
        <w:t xml:space="preserve"> não houvesse preconceitos para modificar, a compreensão seria impossível</w:t>
      </w:r>
      <w:r>
        <w:rPr>
          <w:rFonts w:eastAsiaTheme="minorEastAsia"/>
        </w:rPr>
        <w:t xml:space="preserve"> e desnecessária</w:t>
      </w:r>
      <w:r w:rsidRPr="0050469B">
        <w:rPr>
          <w:rFonts w:eastAsiaTheme="minorEastAsia"/>
        </w:rPr>
        <w:t xml:space="preserve">. No entanto, o </w:t>
      </w:r>
      <w:r>
        <w:rPr>
          <w:rFonts w:eastAsiaTheme="minorEastAsia"/>
        </w:rPr>
        <w:t>praticante no contexto da PoC</w:t>
      </w:r>
      <w:r w:rsidRPr="0050469B">
        <w:rPr>
          <w:rFonts w:eastAsiaTheme="minorEastAsia"/>
        </w:rPr>
        <w:t xml:space="preserve"> não é um </w:t>
      </w:r>
      <w:r>
        <w:rPr>
          <w:rFonts w:eastAsiaTheme="minorEastAsia"/>
        </w:rPr>
        <w:t>nó</w:t>
      </w:r>
      <w:r w:rsidRPr="0050469B">
        <w:rPr>
          <w:rFonts w:eastAsiaTheme="minorEastAsia"/>
        </w:rPr>
        <w:t xml:space="preserve"> isolado</w:t>
      </w:r>
      <w:r>
        <w:rPr>
          <w:rFonts w:eastAsiaTheme="minorEastAsia"/>
        </w:rPr>
        <w:t xml:space="preserve"> na rede de conhecimento da PoC, onde</w:t>
      </w:r>
      <w:r w:rsidRPr="0050469B">
        <w:rPr>
          <w:rFonts w:eastAsiaTheme="minorEastAsia"/>
        </w:rPr>
        <w:t xml:space="preserve"> </w:t>
      </w:r>
      <w:r>
        <w:rPr>
          <w:rFonts w:eastAsiaTheme="minorEastAsia"/>
        </w:rPr>
        <w:t>esse</w:t>
      </w:r>
      <w:r w:rsidRPr="0050469B">
        <w:rPr>
          <w:rFonts w:eastAsiaTheme="minorEastAsia"/>
        </w:rPr>
        <w:t xml:space="preserve"> praticante </w:t>
      </w:r>
      <w:r>
        <w:rPr>
          <w:rFonts w:eastAsiaTheme="minorEastAsia"/>
        </w:rPr>
        <w:t xml:space="preserve">e o conhecimento </w:t>
      </w:r>
      <w:r w:rsidRPr="0050469B">
        <w:rPr>
          <w:rFonts w:eastAsiaTheme="minorEastAsia"/>
        </w:rPr>
        <w:t>vive</w:t>
      </w:r>
      <w:r>
        <w:rPr>
          <w:rFonts w:eastAsiaTheme="minorEastAsia"/>
        </w:rPr>
        <w:t>m</w:t>
      </w:r>
      <w:r w:rsidRPr="0050469B">
        <w:rPr>
          <w:rFonts w:eastAsiaTheme="minorEastAsia"/>
        </w:rPr>
        <w:t xml:space="preserve"> em um determinado contexto</w:t>
      </w:r>
      <w:r>
        <w:rPr>
          <w:rFonts w:eastAsiaTheme="minorEastAsia"/>
        </w:rPr>
        <w:t>. Ambos</w:t>
      </w:r>
      <w:r w:rsidRPr="0050469B">
        <w:rPr>
          <w:rFonts w:eastAsiaTheme="minorEastAsia"/>
        </w:rPr>
        <w:t xml:space="preserve"> interage</w:t>
      </w:r>
      <w:r>
        <w:rPr>
          <w:rFonts w:eastAsiaTheme="minorEastAsia"/>
        </w:rPr>
        <w:t>m</w:t>
      </w:r>
      <w:r w:rsidRPr="0050469B">
        <w:rPr>
          <w:rFonts w:eastAsiaTheme="minorEastAsia"/>
        </w:rPr>
        <w:t xml:space="preserve"> com esse contexto; ao mesmo tempo, </w:t>
      </w:r>
      <w:r w:rsidRPr="0050469B">
        <w:rPr>
          <w:rFonts w:eastAsiaTheme="minorEastAsia"/>
          <w:noProof/>
        </w:rPr>
        <w:t>ele</w:t>
      </w:r>
      <w:r>
        <w:rPr>
          <w:rFonts w:eastAsiaTheme="minorEastAsia"/>
          <w:noProof/>
        </w:rPr>
        <w:t>s</w:t>
      </w:r>
      <w:r w:rsidRPr="0050469B">
        <w:rPr>
          <w:rFonts w:eastAsiaTheme="minorEastAsia"/>
          <w:noProof/>
        </w:rPr>
        <w:t xml:space="preserve"> influencia</w:t>
      </w:r>
      <w:r>
        <w:rPr>
          <w:rFonts w:eastAsiaTheme="minorEastAsia"/>
          <w:noProof/>
        </w:rPr>
        <w:t>m</w:t>
      </w:r>
      <w:r w:rsidRPr="0050469B">
        <w:rPr>
          <w:rFonts w:eastAsiaTheme="minorEastAsia"/>
        </w:rPr>
        <w:t xml:space="preserve"> e </w:t>
      </w:r>
      <w:r>
        <w:rPr>
          <w:rFonts w:eastAsiaTheme="minorEastAsia"/>
        </w:rPr>
        <w:t>são</w:t>
      </w:r>
      <w:r w:rsidRPr="0050469B">
        <w:rPr>
          <w:rFonts w:eastAsiaTheme="minorEastAsia"/>
        </w:rPr>
        <w:t xml:space="preserve"> influenciado</w:t>
      </w:r>
      <w:r>
        <w:rPr>
          <w:rFonts w:eastAsiaTheme="minorEastAsia"/>
        </w:rPr>
        <w:t>s</w:t>
      </w:r>
      <w:r w:rsidRPr="0050469B">
        <w:rPr>
          <w:rFonts w:eastAsiaTheme="minorEastAsia"/>
        </w:rPr>
        <w:t xml:space="preserve"> pelo contexto</w:t>
      </w:r>
      <w:r>
        <w:rPr>
          <w:rFonts w:eastAsiaTheme="minorEastAsia"/>
        </w:rPr>
        <w:t xml:space="preserve">. </w:t>
      </w:r>
    </w:p>
    <w:p w14:paraId="5042DFC6" w14:textId="77777777" w:rsidR="00BF54B7" w:rsidRDefault="00BF54B7" w:rsidP="00BF54B7">
      <w:pPr>
        <w:pStyle w:val="Tese-Normal"/>
      </w:pPr>
      <w:r>
        <w:t>Portanto, a</w:t>
      </w:r>
      <w:r w:rsidRPr="008F2ADE">
        <w:t xml:space="preserve"> hermenêutica se apresenta no tempo presente, na cultura de um grupo particular, para buscar o significado que vem do passado ou até do presente, de uma visão de mundo própria, envolvendo em um único movimento o ser que entende e o que é compreendido, que é especificamente o que acontece </w:t>
      </w:r>
      <w:r>
        <w:t>no mundo da PoC</w:t>
      </w:r>
      <w:r w:rsidRPr="008F2ADE">
        <w:t xml:space="preserve">. </w:t>
      </w:r>
    </w:p>
    <w:p w14:paraId="308F7EA8" w14:textId="77777777" w:rsidR="00BF54B7" w:rsidRPr="0044563A" w:rsidRDefault="00BF54B7" w:rsidP="00BF54B7">
      <w:pPr>
        <w:pStyle w:val="Tese-Normal"/>
      </w:pPr>
      <w:r w:rsidRPr="008F2ADE">
        <w:lastRenderedPageBreak/>
        <w:t xml:space="preserve">Assim, </w:t>
      </w:r>
      <w:r>
        <w:t>refletir a respeito do</w:t>
      </w:r>
      <w:r w:rsidRPr="008F2ADE">
        <w:t xml:space="preserve"> que acontece no</w:t>
      </w:r>
      <w:r>
        <w:t xml:space="preserve"> mundo da PoC apoiada</w:t>
      </w:r>
      <w:r w:rsidRPr="008F2ADE">
        <w:t xml:space="preserve"> </w:t>
      </w:r>
      <w:r>
        <w:t>na</w:t>
      </w:r>
      <w:r w:rsidRPr="008F2ADE">
        <w:t xml:space="preserve"> hermenêutica pode revelar problemas e ajudar a esclarecer e entender a dimensão da </w:t>
      </w:r>
      <w:r>
        <w:t>produção</w:t>
      </w:r>
      <w:r w:rsidRPr="008F2ADE">
        <w:t xml:space="preserve"> de sentido ou </w:t>
      </w:r>
      <w:r>
        <w:t>d</w:t>
      </w:r>
      <w:r w:rsidRPr="008F2ADE">
        <w:t xml:space="preserve">os fenômenos inerentes </w:t>
      </w:r>
      <w:r>
        <w:t>ao modelo de contexto de práticas de PoC.</w:t>
      </w:r>
    </w:p>
    <w:p w14:paraId="68CC5778" w14:textId="4B8B9650" w:rsidR="00E2736E" w:rsidRDefault="00E2736E" w:rsidP="002A7F45">
      <w:pPr>
        <w:pStyle w:val="Tese-Heading2"/>
      </w:pPr>
      <w:bookmarkStart w:id="1839" w:name="_Toc68502475"/>
      <w:r w:rsidRPr="0050469B">
        <w:t>7.</w:t>
      </w:r>
      <w:r>
        <w:t>2</w:t>
      </w:r>
      <w:r w:rsidRPr="0050469B">
        <w:t xml:space="preserve"> </w:t>
      </w:r>
      <w:r>
        <w:t xml:space="preserve">A hermenêutica </w:t>
      </w:r>
      <w:r w:rsidR="00824FF9">
        <w:t>e os</w:t>
      </w:r>
      <w:r>
        <w:t xml:space="preserve"> </w:t>
      </w:r>
      <w:r w:rsidR="00824FF9">
        <w:t>cenários na PoC</w:t>
      </w:r>
      <w:bookmarkEnd w:id="1839"/>
    </w:p>
    <w:p w14:paraId="31260C5E" w14:textId="6DD2219E" w:rsidR="00CA72AA" w:rsidRDefault="00CA72AA" w:rsidP="00CA72AA">
      <w:pPr>
        <w:pStyle w:val="Tese-Normal"/>
      </w:pPr>
      <w:r w:rsidRPr="000C0100">
        <w:t xml:space="preserve">Nesta seção, </w:t>
      </w:r>
      <w:r>
        <w:t>apresentamos nossas reflexões, em relação a cinco distintos cenários no contexto da PoC,</w:t>
      </w:r>
      <w:r w:rsidRPr="000C0100">
        <w:t xml:space="preserve"> apoiad</w:t>
      </w:r>
      <w:r>
        <w:t>a</w:t>
      </w:r>
      <w:r w:rsidRPr="000C0100">
        <w:t xml:space="preserve">s na hermenêutica filosófica de </w:t>
      </w:r>
      <w:r w:rsidRPr="000C0100">
        <w:fldChar w:fldCharType="begin" w:fldLock="1"/>
      </w:r>
      <w:r w:rsidRPr="000C0100">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w:t>
      </w:r>
      <w:r w:rsidRPr="000C0100">
        <w:fldChar w:fldCharType="end"/>
      </w:r>
      <w:r w:rsidRPr="000C0100">
        <w:t xml:space="preserve"> e nos princípios hermenêuticos propostos por </w:t>
      </w:r>
      <w:r w:rsidRPr="000C0100">
        <w:fldChar w:fldCharType="begin" w:fldLock="1"/>
      </w:r>
      <w:r w:rsidRPr="000C0100">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rsidRPr="000C0100">
        <w:fldChar w:fldCharType="separate"/>
      </w:r>
      <w:r w:rsidRPr="000C0100">
        <w:rPr>
          <w:noProof/>
        </w:rPr>
        <w:t>Klein &amp; Myers (1999)</w:t>
      </w:r>
      <w:r w:rsidRPr="000C0100">
        <w:fldChar w:fldCharType="end"/>
      </w:r>
      <w:r>
        <w:t xml:space="preserve">. </w:t>
      </w:r>
    </w:p>
    <w:p w14:paraId="1BB540E7" w14:textId="77777777" w:rsidR="00CA72AA" w:rsidRDefault="00CA72AA" w:rsidP="00CA72AA">
      <w:pPr>
        <w:pStyle w:val="Tese-Normal"/>
      </w:pPr>
      <w:r w:rsidRPr="000C0100">
        <w:t xml:space="preserve">No contexto de nossa investigação, entendemos a hermenêutica como algo inerente à existência desses praticantes no contexto da PoC, onde a interpretação no mundo da PoC se fundamenta em atividades desenvolvidas constantemente, de uma forma ou de outra, realizada por essas pessoas (ou seja, os atores no contexto da PoC) acerca das coisas (ou seja, os artefatos tecnológicos e de mediação), de outras pessoas ou delas mesmo. </w:t>
      </w:r>
    </w:p>
    <w:p w14:paraId="13878DBA" w14:textId="77777777" w:rsidR="00CA72AA" w:rsidRPr="000C0100" w:rsidRDefault="00CA72AA" w:rsidP="00CA72AA">
      <w:pPr>
        <w:pStyle w:val="Tese-Normal"/>
      </w:pPr>
      <w:r w:rsidRPr="000C0100">
        <w:t>Por outras palavras, recorremos aos princípios da hermenêutica, que ofereceu os fundamentos necessários para que fosse possível entender a forma como os praticantes se comportam no contexto da compreensão e interpretação no contexto da PoC.</w:t>
      </w:r>
      <w:r>
        <w:t xml:space="preserve"> </w:t>
      </w:r>
      <w:r w:rsidRPr="000C0100">
        <w:t>Portanto, concluímos que todas as nossas reflexões no contexto da PoC, de uma forma ou de outra, se fundamentam nos princípios hermenêuticos.</w:t>
      </w:r>
    </w:p>
    <w:p w14:paraId="5254C7B3" w14:textId="77777777" w:rsidR="00CA72AA" w:rsidRPr="000C0100" w:rsidRDefault="00CA72AA" w:rsidP="00CA72AA">
      <w:pPr>
        <w:pStyle w:val="Tese-Normal"/>
      </w:pPr>
      <w:r w:rsidRPr="000C0100">
        <w:t xml:space="preserve">Segundo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a interpretação não é um complemento para a compreensão, mas </w:t>
      </w:r>
      <w:r>
        <w:t xml:space="preserve">uma </w:t>
      </w:r>
      <w:r w:rsidRPr="000C0100">
        <w:t>“explicit form of understanding”</w:t>
      </w:r>
      <w:r>
        <w:t xml:space="preserve">, onde </w:t>
      </w:r>
      <w:r w:rsidRPr="000C0100">
        <w:t xml:space="preserve">“understanding is always interpretation” </w:t>
      </w:r>
      <w:r w:rsidRPr="000C0100">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 p. 318)","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 p. 318)</w:t>
      </w:r>
      <w:r w:rsidRPr="000C0100">
        <w:fldChar w:fldCharType="end"/>
      </w:r>
      <w:r w:rsidRPr="000C0100">
        <w:t xml:space="preserve">. Assim sendo, apresentamos uma reflexão de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que entendemos como relevante ao contexto de nossa investigação e a hermenêutica no contexto da PoC, onde:</w:t>
      </w:r>
    </w:p>
    <w:p w14:paraId="197E0189" w14:textId="77777777" w:rsidR="00CA72AA" w:rsidRPr="000C0100" w:rsidRDefault="00CA72AA" w:rsidP="00CA72AA">
      <w:pPr>
        <w:pStyle w:val="Tese-Citao-Direta"/>
      </w:pPr>
      <w:r w:rsidRPr="000C0100">
        <w:t xml:space="preserve">So, if understanding is made manifest through interpretation and the interpreter is inevitably implicated in what is being interpreted, then all understanding necessarily involves an element of self-understanding. Gadamer elaborated this insight with reference to the notion of ‘application’, which he understood as being implicit in all understanding from the moment of its inception. It is not that understanding is achieved and then applied, but that the application is intrinsic to the process of understanding: ‘in all understanding an application occurs, such that the person who is understanding is himself or herself right there in the understood meaning. He or she belongs to the subject-matter that he or she is understanding … Everyone who understands something understands himself or herself in it’ (original emphases, Gadamer 2001, 47–48) The hermeneutical task, as Gadamer defines </w:t>
      </w:r>
      <w:r w:rsidRPr="000C0100">
        <w:lastRenderedPageBreak/>
        <w:t>it, is to locate oneself within one’s own field—or, as he would put it, ‘tradition’—of understanding: a task that inevitably takes time since it is only over time that we become aware of how our various acts of understanding impact upon our self-understanding</w:t>
      </w:r>
    </w:p>
    <w:p w14:paraId="120DA0A4" w14:textId="77777777" w:rsidR="00CA72AA" w:rsidRDefault="00CA72AA" w:rsidP="00CA72AA">
      <w:pPr>
        <w:pStyle w:val="Tese-Normal"/>
      </w:pPr>
      <w:r>
        <w:t xml:space="preserve">Portanto, inspirados em Gadamer, que afirma que </w:t>
      </w:r>
      <w:r w:rsidRPr="00866906">
        <w:t xml:space="preserve">toda compreensão é interpretativa, pois acontece dentro do círculo hermenêutico, no qual o intérprete se move de um significado projetado do todo para as partes, e então </w:t>
      </w:r>
      <w:r>
        <w:t xml:space="preserve">de </w:t>
      </w:r>
      <w:r w:rsidRPr="00866906">
        <w:t>volta para o todo</w:t>
      </w:r>
      <w:r>
        <w:t>, concluímos que a gestão de conhecimento no contexto da PoC necessita ser fundamentada na combinação de um modelo conceitual-relacional de contexto de práticas e os princípios hermenêuticos, onde a aplicação isolada de uma prática ou uma interpretação desacompanhada de um contexto pode contribuir para o aumento da probabilidade do efeito dominó na PoC, como por exemplo:</w:t>
      </w:r>
    </w:p>
    <w:p w14:paraId="2FD86C13" w14:textId="77777777" w:rsidR="00CA72AA" w:rsidRPr="00C94B44" w:rsidRDefault="00CA72AA" w:rsidP="00CA72AA">
      <w:pPr>
        <w:pStyle w:val="Tese-110-movimentos-cenrios"/>
      </w:pPr>
      <w:r w:rsidRPr="0050469B">
        <w:t>“Here are the final results. We will send the final documentation in a couple of days. Could you please double check if they have any default template to document all the results or if they are OK without any predefined format? I plan to send all log files from the workload tool combined with the performance stats we collected on the storage layer. I would like to take this opportunity and thanks all involved in this PoC for this great accomplishment: (1) 4 K Random Read – expected results: 1 M IOPS and 0.4 ms latency – actual results: ~ 2 M IOPS and 0.24 ms latency; and (2) 80% Random (70% reads/30% writes) @19 KB and 20% Sequential (50% reads/50% writes) @2 M – expected results: 340 K IOPS and 0.5 ms latency – actual results: ~ 750 K IOPS and 0.35 ms.”</w:t>
      </w:r>
    </w:p>
    <w:p w14:paraId="1CB6ED18" w14:textId="600F082D" w:rsidR="00CA72AA" w:rsidRPr="00F6792B" w:rsidRDefault="00CA72AA" w:rsidP="00CA72AA">
      <w:pPr>
        <w:pStyle w:val="Tese-Normal"/>
      </w:pPr>
      <w:r>
        <w:t xml:space="preserve">Conforme podemos visualizar no trecho (cenário) acima, observamos resultados finais de dois experimentos na atividade da PoC, que apesar de alguns detalhes apresentados, destacamos a falta de um contexto de modo a contribuir para o entendimento de </w:t>
      </w:r>
      <w:r w:rsidRPr="00F6792B">
        <w:t>um significado projetado do todo para as partes</w:t>
      </w:r>
      <w:r>
        <w:t xml:space="preserve"> e vice-versa, onde</w:t>
      </w:r>
      <w:r w:rsidRPr="00F6792B">
        <w:t xml:space="preserve"> podemos estabelecer algumas </w:t>
      </w:r>
      <w:r>
        <w:t>interpretações</w:t>
      </w:r>
      <w:r w:rsidRPr="00F6792B">
        <w:t>, como por exemplo:</w:t>
      </w:r>
    </w:p>
    <w:p w14:paraId="30B2838B" w14:textId="77777777" w:rsidR="00CA72AA" w:rsidRDefault="00CA72AA" w:rsidP="00CA72AA">
      <w:pPr>
        <w:pStyle w:val="Tese-Lista"/>
        <w:rPr>
          <w:lang w:val="pt-BR"/>
        </w:rPr>
      </w:pPr>
      <w:r w:rsidRPr="009933D6">
        <w:rPr>
          <w:lang w:val="pt-BR"/>
        </w:rPr>
        <w:t xml:space="preserve">Podemos observar </w:t>
      </w:r>
      <w:r>
        <w:rPr>
          <w:lang w:val="pt-BR"/>
        </w:rPr>
        <w:t>na</w:t>
      </w:r>
      <w:r w:rsidRPr="009933D6">
        <w:rPr>
          <w:lang w:val="pt-BR"/>
        </w:rPr>
        <w:t xml:space="preserve"> documentação</w:t>
      </w:r>
      <w:r>
        <w:rPr>
          <w:lang w:val="pt-BR"/>
        </w:rPr>
        <w:t>,</w:t>
      </w:r>
      <w:r w:rsidRPr="009933D6">
        <w:rPr>
          <w:lang w:val="pt-BR"/>
        </w:rPr>
        <w:t xml:space="preserve"> que o artefato tecnológico teve um desempenho de 2M de IOPS em um tempo de resposta de 0.24 ms. Entretanto, não podemos simplesmente assumir isso como uma </w:t>
      </w:r>
      <w:r>
        <w:rPr>
          <w:lang w:val="pt-BR"/>
        </w:rPr>
        <w:t>“</w:t>
      </w:r>
      <w:r w:rsidRPr="009933D6">
        <w:rPr>
          <w:lang w:val="pt-BR"/>
        </w:rPr>
        <w:t xml:space="preserve">verdade absoluta” (ou seja, </w:t>
      </w:r>
      <w:r>
        <w:rPr>
          <w:lang w:val="pt-BR"/>
        </w:rPr>
        <w:t xml:space="preserve">um </w:t>
      </w:r>
      <w:r w:rsidRPr="009933D6">
        <w:rPr>
          <w:lang w:val="pt-BR"/>
        </w:rPr>
        <w:t xml:space="preserve">conhecimento absoluto que pode ser aplicado </w:t>
      </w:r>
      <w:r>
        <w:rPr>
          <w:lang w:val="pt-BR"/>
        </w:rPr>
        <w:t xml:space="preserve">integralmente </w:t>
      </w:r>
      <w:r w:rsidRPr="009933D6">
        <w:rPr>
          <w:lang w:val="pt-BR"/>
        </w:rPr>
        <w:t>em qualquer context</w:t>
      </w:r>
      <w:r>
        <w:rPr>
          <w:lang w:val="pt-BR"/>
        </w:rPr>
        <w:t>o</w:t>
      </w:r>
      <w:r w:rsidRPr="009933D6">
        <w:rPr>
          <w:lang w:val="pt-BR"/>
        </w:rPr>
        <w:t xml:space="preserve">). </w:t>
      </w:r>
      <w:r>
        <w:rPr>
          <w:lang w:val="pt-BR"/>
        </w:rPr>
        <w:t>Assim sendo, não questionamos</w:t>
      </w:r>
      <w:r w:rsidRPr="009933D6">
        <w:rPr>
          <w:lang w:val="pt-BR"/>
        </w:rPr>
        <w:t xml:space="preserve"> o fato </w:t>
      </w:r>
      <w:r>
        <w:rPr>
          <w:lang w:val="pt-BR"/>
        </w:rPr>
        <w:t xml:space="preserve">desse </w:t>
      </w:r>
      <w:r w:rsidRPr="009933D6">
        <w:rPr>
          <w:lang w:val="pt-BR"/>
        </w:rPr>
        <w:t xml:space="preserve">artefato tecnológico </w:t>
      </w:r>
      <w:r>
        <w:rPr>
          <w:lang w:val="pt-BR"/>
        </w:rPr>
        <w:t>ser</w:t>
      </w:r>
      <w:r w:rsidRPr="009933D6">
        <w:rPr>
          <w:lang w:val="pt-BR"/>
        </w:rPr>
        <w:t xml:space="preserve"> capaz </w:t>
      </w:r>
      <w:r>
        <w:rPr>
          <w:lang w:val="pt-BR"/>
        </w:rPr>
        <w:t>de alcançar esse</w:t>
      </w:r>
      <w:r w:rsidRPr="009933D6">
        <w:rPr>
          <w:lang w:val="pt-BR"/>
        </w:rPr>
        <w:t xml:space="preserve"> </w:t>
      </w:r>
      <w:r>
        <w:rPr>
          <w:lang w:val="pt-BR"/>
        </w:rPr>
        <w:t>desempenho, mas qual foi a construção do contexto (ou seja, a formação de sua rede de conhecimento) que contribuiu para a produção dessa verdade? Por outras palavras, entendemos a produção de sentido no contexto da PoC como um produto da intepretação e compreensão dos seus praticantes e, sempre, associada a um contexto.</w:t>
      </w:r>
    </w:p>
    <w:p w14:paraId="4B6D2C75" w14:textId="77777777" w:rsidR="00CA72AA" w:rsidRDefault="00CA72AA" w:rsidP="00CA72AA">
      <w:pPr>
        <w:pStyle w:val="Tese-Lista"/>
        <w:rPr>
          <w:lang w:val="pt-BR"/>
        </w:rPr>
      </w:pPr>
      <w:r w:rsidRPr="009E5254">
        <w:rPr>
          <w:lang w:val="pt-BR"/>
        </w:rPr>
        <w:t xml:space="preserve">Dessa forma, não </w:t>
      </w:r>
      <w:r>
        <w:rPr>
          <w:lang w:val="pt-BR"/>
        </w:rPr>
        <w:t>entendemos</w:t>
      </w:r>
      <w:r w:rsidRPr="009E5254">
        <w:rPr>
          <w:lang w:val="pt-BR"/>
        </w:rPr>
        <w:t xml:space="preserve"> como uma descrição de um contexto, </w:t>
      </w:r>
      <w:r>
        <w:rPr>
          <w:lang w:val="pt-BR"/>
        </w:rPr>
        <w:t xml:space="preserve">um emaranhado de resultados como fruto do conjunto de práticas no contexto da PoC. Entendemos </w:t>
      </w:r>
      <w:r>
        <w:rPr>
          <w:lang w:val="pt-BR"/>
        </w:rPr>
        <w:lastRenderedPageBreak/>
        <w:t xml:space="preserve">que esses resultados foram </w:t>
      </w:r>
      <w:r w:rsidRPr="009E5254">
        <w:rPr>
          <w:lang w:val="pt-BR"/>
        </w:rPr>
        <w:t>desenvolvidos a partir da interpretação e compreensão de um praticante em um mundo da PoC, um mundo que</w:t>
      </w:r>
      <w:r>
        <w:rPr>
          <w:lang w:val="pt-BR"/>
        </w:rPr>
        <w:t>,</w:t>
      </w:r>
      <w:r w:rsidRPr="009E5254">
        <w:rPr>
          <w:lang w:val="pt-BR"/>
        </w:rPr>
        <w:t xml:space="preserve"> apesar de conhecermos</w:t>
      </w:r>
      <w:r>
        <w:rPr>
          <w:lang w:val="pt-BR"/>
        </w:rPr>
        <w:t xml:space="preserve"> (ou seja, no papel de um praticante)</w:t>
      </w:r>
      <w:r w:rsidRPr="009E5254">
        <w:rPr>
          <w:lang w:val="pt-BR"/>
        </w:rPr>
        <w:t xml:space="preserve">, não </w:t>
      </w:r>
      <w:r>
        <w:rPr>
          <w:lang w:val="pt-BR"/>
        </w:rPr>
        <w:t>se apresenta e caracteriza</w:t>
      </w:r>
      <w:r w:rsidRPr="009E5254">
        <w:rPr>
          <w:lang w:val="pt-BR"/>
        </w:rPr>
        <w:t xml:space="preserve"> </w:t>
      </w:r>
      <w:r>
        <w:rPr>
          <w:lang w:val="pt-BR"/>
        </w:rPr>
        <w:t xml:space="preserve">como o </w:t>
      </w:r>
      <w:r w:rsidRPr="009E5254">
        <w:rPr>
          <w:lang w:val="pt-BR"/>
        </w:rPr>
        <w:t xml:space="preserve">mesmo mundo </w:t>
      </w:r>
      <w:r>
        <w:rPr>
          <w:lang w:val="pt-BR"/>
        </w:rPr>
        <w:t xml:space="preserve">a </w:t>
      </w:r>
      <w:r w:rsidRPr="009E5254">
        <w:rPr>
          <w:lang w:val="pt-BR"/>
        </w:rPr>
        <w:t>todo o momento.</w:t>
      </w:r>
      <w:r>
        <w:rPr>
          <w:lang w:val="pt-BR"/>
        </w:rPr>
        <w:t xml:space="preserve"> Por outras palavras, podemos visualizar o contexto da PoC como uma rede complexa de conhecimento, que apesar dessa atividade possuir algumas similaridades em relação a outras PoC, sua formação (ou seja, seus nós, suas conexões, e seus estados de percolação) diferem de uma PoC para outra.</w:t>
      </w:r>
    </w:p>
    <w:p w14:paraId="364F70DA" w14:textId="77777777" w:rsidR="00CA72AA" w:rsidRDefault="00CA72AA" w:rsidP="00CA72AA">
      <w:pPr>
        <w:pStyle w:val="Tese-Lista"/>
        <w:rPr>
          <w:lang w:val="pt-BR"/>
        </w:rPr>
      </w:pPr>
      <w:r>
        <w:rPr>
          <w:lang w:val="pt-BR"/>
        </w:rPr>
        <w:t xml:space="preserve">Durante nossas observações e participação no mundo da PoC, observamos em diversas situações, um pensamento do lado dos seus praticantes que os resultados finais se caracterizam como a fase final da atividade da PoC, ou seja, a “verdade absoluta” na PoC. Por outras palavras, notamos diversos praticantes utilizando esses resultados de modo a contribuir para uma produção de sentido em outras PoC, mas sem uma devida interpretação e compreensão do contexto. </w:t>
      </w:r>
    </w:p>
    <w:p w14:paraId="20A927B3" w14:textId="77777777" w:rsidR="00CA72AA" w:rsidRDefault="00CA72AA" w:rsidP="00CA72AA">
      <w:pPr>
        <w:pStyle w:val="Tese-Lista"/>
        <w:rPr>
          <w:lang w:val="pt-BR"/>
        </w:rPr>
      </w:pPr>
      <w:r>
        <w:rPr>
          <w:lang w:val="pt-BR"/>
        </w:rPr>
        <w:t xml:space="preserve">Por exemplo, </w:t>
      </w:r>
      <w:r>
        <w:rPr>
          <w:b/>
          <w:bCs/>
          <w:lang w:val="pt-BR"/>
        </w:rPr>
        <w:t>se</w:t>
      </w:r>
      <w:r>
        <w:rPr>
          <w:lang w:val="pt-BR"/>
        </w:rPr>
        <w:t xml:space="preserve"> </w:t>
      </w:r>
      <w:r w:rsidRPr="00AF2538">
        <w:rPr>
          <w:b/>
          <w:bCs/>
          <w:lang w:val="pt-BR"/>
        </w:rPr>
        <w:t>refletirmos a respeito d</w:t>
      </w:r>
      <w:r>
        <w:rPr>
          <w:b/>
          <w:bCs/>
          <w:lang w:val="pt-BR"/>
        </w:rPr>
        <w:t xml:space="preserve">esse </w:t>
      </w:r>
      <w:r w:rsidRPr="00AF2538">
        <w:rPr>
          <w:b/>
          <w:bCs/>
          <w:lang w:val="pt-BR"/>
        </w:rPr>
        <w:t>cenário sem uma contextualização</w:t>
      </w:r>
      <w:r>
        <w:rPr>
          <w:lang w:val="pt-BR"/>
        </w:rPr>
        <w:t xml:space="preserve"> (nossa ênfase), será que podemos assumir como “verdade absoluta”, que o artefato tecnológico será capaz de apresentar o mesmo desempenho utilizando qualquer aplicação de sistema ou ferramenta de </w:t>
      </w:r>
      <w:r w:rsidRPr="00AF2538">
        <w:rPr>
          <w:i/>
          <w:iCs/>
          <w:lang w:val="pt-BR"/>
        </w:rPr>
        <w:t>software</w:t>
      </w:r>
      <w:r>
        <w:rPr>
          <w:lang w:val="pt-BR"/>
        </w:rPr>
        <w:t xml:space="preserve"> para a geração e simulação de IO?</w:t>
      </w:r>
    </w:p>
    <w:p w14:paraId="1464C2F7" w14:textId="77777777" w:rsidR="00CA72AA" w:rsidRPr="00AF2538" w:rsidRDefault="00CA72AA" w:rsidP="00CA72AA">
      <w:pPr>
        <w:pStyle w:val="Tese-Lista"/>
        <w:rPr>
          <w:lang w:val="pt-BR"/>
        </w:rPr>
      </w:pPr>
      <w:r>
        <w:rPr>
          <w:lang w:val="pt-BR"/>
        </w:rPr>
        <w:t>Da mesma forma e apoiados nos princípios hermenêuticos, questionamos: (i) “</w:t>
      </w:r>
      <w:r w:rsidRPr="009933D6">
        <w:rPr>
          <w:lang w:val="pt-BR"/>
        </w:rPr>
        <w:t xml:space="preserve">Será que o </w:t>
      </w:r>
      <w:r>
        <w:rPr>
          <w:lang w:val="pt-BR"/>
        </w:rPr>
        <w:t>artefato tecnológico</w:t>
      </w:r>
      <w:r w:rsidRPr="009933D6">
        <w:rPr>
          <w:lang w:val="pt-BR"/>
        </w:rPr>
        <w:t xml:space="preserve"> foi capaz de alcançar </w:t>
      </w:r>
      <w:r>
        <w:rPr>
          <w:lang w:val="pt-BR"/>
        </w:rPr>
        <w:t>esse desempenho</w:t>
      </w:r>
      <w:r w:rsidRPr="009933D6">
        <w:rPr>
          <w:lang w:val="pt-BR"/>
        </w:rPr>
        <w:t xml:space="preserve"> </w:t>
      </w:r>
      <w:r w:rsidRPr="008B4CC6">
        <w:rPr>
          <w:b/>
          <w:bCs/>
          <w:lang w:val="pt-BR"/>
        </w:rPr>
        <w:t>exclusivamente</w:t>
      </w:r>
      <w:r>
        <w:rPr>
          <w:lang w:val="pt-BR"/>
        </w:rPr>
        <w:t xml:space="preserve">  (nossa ênfase) </w:t>
      </w:r>
      <w:r w:rsidRPr="009933D6">
        <w:rPr>
          <w:lang w:val="pt-BR"/>
        </w:rPr>
        <w:t xml:space="preserve">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w:t>
      </w:r>
      <w:r w:rsidRPr="009933D6">
        <w:rPr>
          <w:lang w:val="pt-BR"/>
        </w:rPr>
        <w:t xml:space="preserve"> ou </w:t>
      </w:r>
      <w:r>
        <w:rPr>
          <w:lang w:val="pt-BR"/>
        </w:rPr>
        <w:t>(ii) “</w:t>
      </w:r>
      <w:r w:rsidRPr="009933D6">
        <w:rPr>
          <w:lang w:val="pt-BR"/>
        </w:rPr>
        <w:t xml:space="preserve">Será que o </w:t>
      </w:r>
      <w:r>
        <w:rPr>
          <w:lang w:val="pt-BR"/>
        </w:rPr>
        <w:t>artefato tecnológico</w:t>
      </w:r>
      <w:r w:rsidRPr="009933D6">
        <w:rPr>
          <w:lang w:val="pt-BR"/>
        </w:rPr>
        <w:t xml:space="preserve"> </w:t>
      </w:r>
      <w:r w:rsidRPr="008B4CC6">
        <w:rPr>
          <w:b/>
          <w:bCs/>
          <w:lang w:val="pt-BR"/>
        </w:rPr>
        <w:t>só foi capaz</w:t>
      </w:r>
      <w:r w:rsidRPr="009933D6">
        <w:rPr>
          <w:lang w:val="pt-BR"/>
        </w:rPr>
        <w:t xml:space="preserve"> </w:t>
      </w:r>
      <w:r>
        <w:rPr>
          <w:lang w:val="pt-BR"/>
        </w:rPr>
        <w:t xml:space="preserve">(nossa ênfase) </w:t>
      </w:r>
      <w:r w:rsidRPr="009933D6">
        <w:rPr>
          <w:lang w:val="pt-BR"/>
        </w:rPr>
        <w:t xml:space="preserve">de alcançar </w:t>
      </w:r>
      <w:r>
        <w:rPr>
          <w:lang w:val="pt-BR"/>
        </w:rPr>
        <w:t>esse desempenho</w:t>
      </w:r>
      <w:r w:rsidRPr="009933D6">
        <w:rPr>
          <w:lang w:val="pt-BR"/>
        </w:rPr>
        <w:t xml:space="preserve"> 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 dentre outros.</w:t>
      </w:r>
    </w:p>
    <w:p w14:paraId="78983566" w14:textId="77777777" w:rsidR="00CA72AA" w:rsidRDefault="00CA72AA" w:rsidP="00CA72AA">
      <w:pPr>
        <w:pStyle w:val="Tese-Normal"/>
      </w:pPr>
      <w:r>
        <w:t xml:space="preserve">No contexto da PoC, destacamos a relevância e a necessidade da interação entre todos os atores no contexto da PoC e suas múltiplas interpretações. Portanto, baseados na hermenêutica d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w:t>
      </w:r>
      <w:r>
        <w:t xml:space="preserve">dos </w:t>
      </w:r>
      <w:r w:rsidRPr="001B0DED">
        <w:t xml:space="preserve">princípios </w:t>
      </w:r>
      <w:r>
        <w:t xml:space="preserve">hermenêuticos de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w:t>
      </w:r>
      <w:r>
        <w:rPr>
          <w:noProof/>
        </w:rPr>
        <w:t xml:space="preserve"> (</w:t>
      </w:r>
      <w:r w:rsidRPr="001B0DED">
        <w:rPr>
          <w:noProof/>
        </w:rPr>
        <w:t>1999)</w:t>
      </w:r>
      <w:r>
        <w:fldChar w:fldCharType="end"/>
      </w:r>
      <w:r>
        <w:t xml:space="preserve">, entendemos que a gestão de conhecimento no contexto da PoC não pode ser vista a partir do entendimento de um único intérprete (como por exemplo, a produção da documentação no trecho apresentado acima), onde seu significado, de alguma forma, deve ser sempre negociado, de modo a contribuir para que a produção de sentido dessa atividade possa atingir uma harmonia (ou seja, um consenso) na produção e documentação desses resultados da PoC. </w:t>
      </w:r>
    </w:p>
    <w:p w14:paraId="024588B0" w14:textId="77777777" w:rsidR="00CA72AA" w:rsidRDefault="00CA72AA" w:rsidP="00CA72AA">
      <w:pPr>
        <w:pStyle w:val="Tese-Normal"/>
      </w:pPr>
      <w:r>
        <w:lastRenderedPageBreak/>
        <w:t>Por outras palavras, concluímos que a gestão de conhecimento no contexto da PoC é uma fusão de vários horizontes dos seus praticantes, onde algo que foi produzido durante o desenvolvimento e a execução de uma PoC não necessariamente é reproduzido (interpretado) da mesma forma por um intérprete, como por exemplo, um outro praticante no contexto da PoC ou um diferente praticante em outro mundo da PoC. Dessa forma, destacamos essa interação de modo a contribuir para que esses praticantes possam alteram seus horizontes a partir da apropriação de conceitos e preconceitos de outros atores com os quais está interagindo, bem como possam transformar as suas ações a partir desses horizontes alterados.</w:t>
      </w:r>
    </w:p>
    <w:p w14:paraId="40997A84" w14:textId="77777777" w:rsidR="00CA72AA" w:rsidRDefault="00CA72AA" w:rsidP="00CA72AA">
      <w:pPr>
        <w:pStyle w:val="Tese-Normal"/>
      </w:pPr>
      <w:r>
        <w:t xml:space="preserve">Portanto, destacamos o pensamento de Gadamer ao contexto de nossa investigação, especialmente em relação a gestão de conhecimento no contexto da PoC, onde a </w:t>
      </w:r>
      <w:r w:rsidRPr="00866906">
        <w:t xml:space="preserve">“harmonia de todos os detalhes com o todo é o critério da compreensão correta. Este processo de compreensão é </w:t>
      </w:r>
      <w:r>
        <w:t>‘</w:t>
      </w:r>
      <w:r w:rsidRPr="00866906">
        <w:t>a interação entre o movimento da tradição e o movimento do intérprete</w:t>
      </w:r>
      <w:r>
        <w:t>’</w:t>
      </w:r>
      <w:r w:rsidRPr="00866906">
        <w:t xml:space="preserv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mendeley":{"formattedCitation":"(Gadamer, 1999)","manualFormatting":"(Gadamer, 1999, p. 293)","plainTextFormattedCitation":"(Gadamer, 1999)","previouslyFormattedCitation":"(Gadamer, 1999)"},"properties":{"noteIndex":0},"schema":"https://github.com/citation-style-language/schema/raw/master/csl-citation.json"}</w:instrText>
      </w:r>
      <w:r>
        <w:fldChar w:fldCharType="separate"/>
      </w:r>
      <w:r w:rsidRPr="00866906">
        <w:rPr>
          <w:noProof/>
        </w:rPr>
        <w:t>(Gadamer, 1999</w:t>
      </w:r>
      <w:r>
        <w:rPr>
          <w:noProof/>
        </w:rPr>
        <w:t>, p. 293</w:t>
      </w:r>
      <w:r w:rsidRPr="00866906">
        <w:rPr>
          <w:noProof/>
        </w:rPr>
        <w:t>)</w:t>
      </w:r>
      <w:r>
        <w:fldChar w:fldCharType="end"/>
      </w:r>
      <w:r>
        <w:t>.</w:t>
      </w:r>
    </w:p>
    <w:p w14:paraId="5814C2FB" w14:textId="239A0C5C" w:rsidR="00D9547E" w:rsidRPr="00017ADD" w:rsidRDefault="00E2736E" w:rsidP="00017ADD">
      <w:pPr>
        <w:pStyle w:val="Tese-Heading3"/>
      </w:pPr>
      <w:bookmarkStart w:id="1840" w:name="_Toc68502476"/>
      <w:r w:rsidRPr="00017ADD">
        <w:t xml:space="preserve">7.2.1. </w:t>
      </w:r>
      <w:r w:rsidR="001C610E" w:rsidRPr="00017ADD">
        <w:t xml:space="preserve">Cenário 1: </w:t>
      </w:r>
      <w:r w:rsidR="00017ADD" w:rsidRPr="00017ADD">
        <w:t>os testes de resiliência no contexto da PoC</w:t>
      </w:r>
      <w:bookmarkEnd w:id="1840"/>
    </w:p>
    <w:p w14:paraId="3AC2E635" w14:textId="77777777" w:rsidR="00CA72AA" w:rsidRPr="00017ADD" w:rsidRDefault="00184EED" w:rsidP="00CA72AA">
      <w:pPr>
        <w:pStyle w:val="Tese-Normal"/>
      </w:pPr>
      <w:r w:rsidRPr="00017ADD">
        <w:t>A Tabela 2</w:t>
      </w:r>
      <w:r w:rsidR="007A0B11" w:rsidRPr="00017ADD">
        <w:t xml:space="preserve"> </w:t>
      </w:r>
      <w:r w:rsidR="00CA72AA" w:rsidRPr="00017ADD">
        <w:t xml:space="preserve">apresenta um diálogo entre alguns atores no contexto da PoC durante a realização de diversos testes de resilência em uma solução de um sistema de armazenamento de dados. Em um teste de resiliência em específico, o ator praticante especialista do lado do cliente (ou seja, do lado da organização – um potencial cliente) considerou os resultados obtidos desse experimento em específico como não satistatório. </w:t>
      </w:r>
    </w:p>
    <w:tbl>
      <w:tblPr>
        <w:tblStyle w:val="TableGrid"/>
        <w:tblW w:w="0" w:type="auto"/>
        <w:tblLook w:val="04A0" w:firstRow="1" w:lastRow="0" w:firstColumn="1" w:lastColumn="0" w:noHBand="0" w:noVBand="1"/>
      </w:tblPr>
      <w:tblGrid>
        <w:gridCol w:w="8636"/>
      </w:tblGrid>
      <w:tr w:rsidR="00CA72AA" w14:paraId="25394610" w14:textId="77777777" w:rsidTr="006803EB">
        <w:trPr>
          <w:trHeight w:val="718"/>
        </w:trPr>
        <w:tc>
          <w:tcPr>
            <w:tcW w:w="0" w:type="auto"/>
            <w:vAlign w:val="center"/>
          </w:tcPr>
          <w:p w14:paraId="620642B0" w14:textId="77777777" w:rsidR="00CA72AA" w:rsidRDefault="00CA72AA" w:rsidP="006803EB">
            <w:pPr>
              <w:spacing w:before="120" w:after="120" w:line="276" w:lineRule="auto"/>
              <w:jc w:val="both"/>
            </w:pPr>
            <w:r w:rsidRPr="005302EA">
              <w:rPr>
                <w:lang w:val="pt-BR"/>
              </w:rPr>
              <w:t xml:space="preserve">“Durante os testes de resiliência, ao puxarmos manualmente um disco da gaveta, o equipamento Boo-Boo [nome fictício] na versão 0.9 precisou de aproximadamente </w:t>
            </w:r>
            <w:r>
              <w:rPr>
                <w:lang w:val="pt-BR"/>
              </w:rPr>
              <w:t>97</w:t>
            </w:r>
            <w:r w:rsidRPr="005302EA">
              <w:rPr>
                <w:lang w:val="pt-BR"/>
              </w:rPr>
              <w:t xml:space="preserve"> segundos para detectar a retirada do disco e marcar sua falha. Apesar de atender o nosso requisito proposto de resiliência e detecção de falhas, consideramos esse resultado não satisfatório, pois essa detecção e falha deveriam ser imediatas.”</w:t>
            </w:r>
          </w:p>
        </w:tc>
      </w:tr>
    </w:tbl>
    <w:p w14:paraId="21418B69" w14:textId="77777777" w:rsidR="00CA72AA" w:rsidRPr="002A7F45" w:rsidRDefault="00CA72AA" w:rsidP="00CA72AA">
      <w:pPr>
        <w:pStyle w:val="Tese-Tabela-Caption"/>
      </w:pPr>
      <w:bookmarkStart w:id="1841" w:name="_Toc47384442"/>
      <w:bookmarkStart w:id="1842" w:name="_Toc68502390"/>
      <w:r w:rsidRPr="002A7F45">
        <w:rPr>
          <w:b/>
          <w:bCs w:val="0"/>
        </w:rPr>
        <w:t xml:space="preserve">Tabela </w:t>
      </w:r>
      <w:r w:rsidRPr="002A7F45">
        <w:rPr>
          <w:b/>
          <w:bCs w:val="0"/>
        </w:rPr>
        <w:fldChar w:fldCharType="begin"/>
      </w:r>
      <w:r w:rsidRPr="002A7F45">
        <w:rPr>
          <w:b/>
          <w:bCs w:val="0"/>
        </w:rPr>
        <w:instrText xml:space="preserve"> SEQ Tabela \* ARABIC </w:instrText>
      </w:r>
      <w:r w:rsidRPr="002A7F45">
        <w:rPr>
          <w:b/>
          <w:bCs w:val="0"/>
        </w:rPr>
        <w:fldChar w:fldCharType="separate"/>
      </w:r>
      <w:r w:rsidRPr="002A7F45">
        <w:rPr>
          <w:b/>
          <w:bCs w:val="0"/>
        </w:rPr>
        <w:t>2</w:t>
      </w:r>
      <w:r w:rsidRPr="002A7F45">
        <w:rPr>
          <w:b/>
          <w:bCs w:val="0"/>
        </w:rPr>
        <w:fldChar w:fldCharType="end"/>
      </w:r>
      <w:r w:rsidRPr="002A7F45">
        <w:rPr>
          <w:b/>
          <w:bCs w:val="0"/>
        </w:rPr>
        <w:t>.</w:t>
      </w:r>
      <w:r w:rsidRPr="002A7F45">
        <w:t xml:space="preserve"> Cenário 1: removendo manualmente um disco da gaveta na PoC</w:t>
      </w:r>
      <w:bookmarkEnd w:id="1841"/>
      <w:bookmarkEnd w:id="1842"/>
    </w:p>
    <w:p w14:paraId="6A8E0C71" w14:textId="77777777" w:rsidR="00CA72AA" w:rsidRPr="002A7F45" w:rsidRDefault="00CA72AA" w:rsidP="00CA72AA">
      <w:pPr>
        <w:pStyle w:val="Tese-Tabela-Caption"/>
      </w:pPr>
      <w:r w:rsidRPr="002A7F45">
        <w:t>Fonte: Elaboração nossa.</w:t>
      </w:r>
    </w:p>
    <w:p w14:paraId="668027F6" w14:textId="77777777" w:rsidR="00CA72AA" w:rsidRDefault="00CA72AA" w:rsidP="00CA72AA">
      <w:pPr>
        <w:pStyle w:val="Tese-Normal"/>
      </w:pPr>
      <w:r>
        <w:t>O teste de resiliência baseou-se em retirar (ou seja, puxar) um disco de dados de uma gaveta do sistema de armazenamento de dados, ou seja, a solução Boo-Boo (nome fictício) na versão 0.9 de seu sistema operacional, onde a detecção da retirada desse disco foi de aproximadamente 97 segundos.</w:t>
      </w:r>
    </w:p>
    <w:p w14:paraId="5D89EB32" w14:textId="77777777" w:rsidR="00CA72AA" w:rsidRDefault="00CA72AA" w:rsidP="00CA72AA">
      <w:pPr>
        <w:pStyle w:val="Tese-Normal"/>
      </w:pPr>
      <w:r>
        <w:lastRenderedPageBreak/>
        <w:t xml:space="preserve">Entretanto, fundamentados na hermenêutica, destacamos o pensamento d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1)","plainTextFormattedCitation":"(Zimmermann, 2015)","previouslyFormattedCitation":"(Zimmermann, 2015)"},"properties":{"noteIndex":0},"schema":"https://github.com/citation-style-language/schema/raw/master/csl-citation.json"}</w:instrText>
      </w:r>
      <w:r>
        <w:fldChar w:fldCharType="separate"/>
      </w:r>
      <w:r w:rsidRPr="00AA0088">
        <w:rPr>
          <w:noProof/>
        </w:rPr>
        <w:t>Zimmermann</w:t>
      </w:r>
      <w:r>
        <w:rPr>
          <w:noProof/>
        </w:rPr>
        <w:t xml:space="preserve"> (</w:t>
      </w:r>
      <w:r w:rsidRPr="00AA0088">
        <w:rPr>
          <w:noProof/>
        </w:rPr>
        <w:t>2015</w:t>
      </w:r>
      <w:r>
        <w:rPr>
          <w:noProof/>
        </w:rPr>
        <w:t>, p. 51</w:t>
      </w:r>
      <w:r w:rsidRPr="00AA0088">
        <w:rPr>
          <w:noProof/>
        </w:rPr>
        <w:t>)</w:t>
      </w:r>
      <w:r>
        <w:fldChar w:fldCharType="end"/>
      </w:r>
      <w:r>
        <w:t xml:space="preserve"> nesse cenário em específico, onde “</w:t>
      </w:r>
      <w:r w:rsidRPr="00AA0088">
        <w:t>If mediation as the central movement of understanding is the heart of hermeneutic experience, then application is its motivating power, its soul</w:t>
      </w:r>
      <w:r>
        <w:t xml:space="preserve">”. </w:t>
      </w:r>
    </w:p>
    <w:p w14:paraId="0F10CD69" w14:textId="77777777" w:rsidR="00CA72AA" w:rsidRDefault="00CA72AA" w:rsidP="00CA72AA">
      <w:pPr>
        <w:pStyle w:val="Tese-Normal"/>
      </w:pPr>
      <w:r>
        <w:t xml:space="preserve">Entendemos que esse experimento foi inicialmente construído baseado em um certo conhecimento de um praticante no mundo da PoC, onde o ato de puxar manualmente um disco de uma gaveta pode ser compreendido, sob a óptica da hermenêutica, como a aplicação no círculo hermenêutico. Entretanto, apesar de concordamos que componentes eletrônicos dos artefatos tecnológicos falhem, questionamos se essa aplicação pode ser “traduzida” para um mundo original, onde não compreendemos “discos simplesmente voando das gavetas”. Por outras palavras, discos de dados em um sistema de armazenamento de dados não falham e “saem da gaveta”, simplesmente eles falham. </w:t>
      </w:r>
    </w:p>
    <w:p w14:paraId="12A4EC5F" w14:textId="77777777" w:rsidR="00CA72AA" w:rsidRDefault="00CA72AA" w:rsidP="00CA72AA">
      <w:pPr>
        <w:pStyle w:val="Tese-Normal"/>
      </w:pPr>
      <w:r>
        <w:t xml:space="preserve">Portanto, se a intenção do praticante era simular uma falha de modo a simular o que poderia acontecer no mundo original, essa aplicação poderia ter sido alcançada com a execução de comandos específicos de modo a induzir a falha desse elemento no sistema de armazenamento de dados. </w:t>
      </w:r>
    </w:p>
    <w:p w14:paraId="5C0CA6F7" w14:textId="77777777" w:rsidR="00CA72AA" w:rsidRDefault="00CA72AA" w:rsidP="00CA72AA">
      <w:pPr>
        <w:pStyle w:val="Tese-Normal"/>
      </w:pPr>
      <w:r>
        <w:t>Ao simular essa falha puxando manualmente um disco da gaveta, entendemos que a produção de sentido fica comprometida quando não se há um conhecimento da intenção desse praticante, onde essas informações podem passar para outros atores na PoC, que podem concluir que “o equipamento Boo-Boo (nome fictício) demora 97 segundos para detectar uma falha”. Entretanto, será que o praticante da PoC somente puxou o disco da gaveta porque foi a única maneira que ele conhecia para simular uma falha?</w:t>
      </w:r>
    </w:p>
    <w:p w14:paraId="6C6E433F" w14:textId="77777777" w:rsidR="00CA72AA" w:rsidRDefault="00CA72AA" w:rsidP="00CA72AA">
      <w:pPr>
        <w:pStyle w:val="Tese-Normal"/>
      </w:pPr>
      <w:r>
        <w:t xml:space="preserve">Aprendemos com a hermenêutica que não há certo ou errado na PoC, e sim, aquilo que se aplica ou não à intenção e ao contexto da atividade da PoC. No contexto da PoC, destacamos a necessidade de compreender como o outro praticante pensava e de como seus pensamentos foram influenciados pela cultura e pelo contexto </w:t>
      </w:r>
      <w:r w:rsidRPr="00F70F7B">
        <w:t>vivenciado por ele</w:t>
      </w:r>
      <w:r>
        <w:t xml:space="preserve"> (ou seja, sua experiência em um contexto passado não aplicável ao contexto atual). </w:t>
      </w:r>
    </w:p>
    <w:p w14:paraId="5D16A8D8" w14:textId="77777777" w:rsidR="00CA72AA" w:rsidRDefault="00CA72AA" w:rsidP="00CA72AA">
      <w:pPr>
        <w:pStyle w:val="Tese-Normal"/>
      </w:pPr>
      <w:r>
        <w:t>Destacamos a relevância da hermenêutica no contexto da PoC com a finalidade de não disfarçar a distância de entendimento</w:t>
      </w:r>
      <w:r w:rsidRPr="00F70F7B">
        <w:t xml:space="preserve"> entre </w:t>
      </w:r>
      <w:r>
        <w:t xml:space="preserve">os praticantes no contexto da PoC (ou seja, no papel de atores e intérpretes), onde a “notion of belonging, which immediately raises </w:t>
      </w:r>
      <w:r>
        <w:lastRenderedPageBreak/>
        <w:t xml:space="preserve">the problem of the subject–object relation and prepares the way for the subsequent introduction of the concept of distanciation </w:t>
      </w:r>
      <w:r>
        <w:fldChar w:fldCharType="begin" w:fldLock="1"/>
      </w:r>
      <w:r>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74)","plainTextFormattedCitation":"(Ricoeur, 2016)","previouslyFormattedCitation":"(Ricoeur, 2016)"},"properties":{"noteIndex":0},"schema":"https://github.com/citation-style-language/schema/raw/master/csl-citation.json"}</w:instrText>
      </w:r>
      <w:r>
        <w:fldChar w:fldCharType="separate"/>
      </w:r>
      <w:r w:rsidRPr="003F6C01">
        <w:rPr>
          <w:noProof/>
        </w:rPr>
        <w:t>(Ricoeur, 2016</w:t>
      </w:r>
      <w:r>
        <w:rPr>
          <w:noProof/>
        </w:rPr>
        <w:t>, p. 74</w:t>
      </w:r>
      <w:r w:rsidRPr="003F6C01">
        <w:rPr>
          <w:noProof/>
        </w:rPr>
        <w:t>)</w:t>
      </w:r>
      <w:r>
        <w:fldChar w:fldCharType="end"/>
      </w:r>
      <w:r>
        <w:t xml:space="preserve">. </w:t>
      </w:r>
    </w:p>
    <w:p w14:paraId="4958421B" w14:textId="77777777" w:rsidR="00CA72AA" w:rsidRDefault="00CA72AA" w:rsidP="00CA72AA">
      <w:pPr>
        <w:pStyle w:val="Tese-Normal"/>
      </w:pPr>
      <w:r>
        <w:t>Assim sendo, o papel da hermenêutica no contexto da PoC é contribuir para uma explicitação desse entendimento entre seus atores de modo a revelar os significados nos diversos contextos, indicando como a situação atual emergiu e como ela se desenvolveu ao longo da atividade da PoC, onde</w:t>
      </w:r>
    </w:p>
    <w:p w14:paraId="59ECE544" w14:textId="77777777" w:rsidR="00CA72AA" w:rsidRDefault="00CA72AA" w:rsidP="00CA72AA">
      <w:pPr>
        <w:pStyle w:val="Tese-Citao-Direta"/>
      </w:pPr>
      <w:r w:rsidRPr="00756356">
        <w:t>Para cada classe de manifestações há uma forma elementar de compreensão. A compreensão começa primeiro nas situações práticas ou pragmáticas das interações comuns. A interação prática pressupõe que através de expressões empíricas exteriores podemos conhecer aspectos da vida interna de outras pessoas que o outro expressou</w:t>
      </w:r>
      <w:r>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3F6C01">
        <w:t>(Schmidt, 2012)</w:t>
      </w:r>
      <w:r>
        <w:fldChar w:fldCharType="end"/>
      </w:r>
      <w:r>
        <w:t>.</w:t>
      </w:r>
    </w:p>
    <w:p w14:paraId="70244B46" w14:textId="77777777" w:rsidR="00CA72AA" w:rsidRPr="00DF64B6" w:rsidRDefault="00CA72AA" w:rsidP="00CA72AA">
      <w:pPr>
        <w:pStyle w:val="Tese-Normal"/>
      </w:pPr>
      <w:r>
        <w:t>Da mesma forma, apresentamos na Tabela 3 uma conversa entre praticantes no contexto da PoC a respeito da execução de diversos testes de alta disponibilidade exigidos por uma RFP (</w:t>
      </w:r>
      <w:r w:rsidRPr="00EF1011">
        <w:rPr>
          <w:i/>
          <w:iCs/>
        </w:rPr>
        <w:t>Request for Proposal</w:t>
      </w:r>
      <w:r>
        <w:t>) de um cliente.</w:t>
      </w:r>
    </w:p>
    <w:tbl>
      <w:tblPr>
        <w:tblStyle w:val="TableGrid"/>
        <w:tblW w:w="0" w:type="auto"/>
        <w:tblLook w:val="04A0" w:firstRow="1" w:lastRow="0" w:firstColumn="1" w:lastColumn="0" w:noHBand="0" w:noVBand="1"/>
      </w:tblPr>
      <w:tblGrid>
        <w:gridCol w:w="8636"/>
      </w:tblGrid>
      <w:tr w:rsidR="00CA72AA" w14:paraId="3BB4C90D" w14:textId="77777777" w:rsidTr="006803EB">
        <w:trPr>
          <w:trHeight w:val="718"/>
        </w:trPr>
        <w:tc>
          <w:tcPr>
            <w:tcW w:w="0" w:type="auto"/>
            <w:vAlign w:val="center"/>
          </w:tcPr>
          <w:p w14:paraId="3B68BA03" w14:textId="77777777" w:rsidR="00CA72AA" w:rsidRDefault="00CA72AA" w:rsidP="006803EB">
            <w:pPr>
              <w:spacing w:before="120" w:after="120" w:line="276" w:lineRule="auto"/>
              <w:jc w:val="both"/>
            </w:pPr>
            <w:r w:rsidRPr="005302EA">
              <w:t>“Regarding the high-availability scenarios, the RFP says, performing all high-availability events with a minimal impact. During PoC, we did more than a dozen high-availability experiments with almost no impact to the end-users. However, we have observed approximately two seconds for the application’s layer to get back to a steady state when that event happens. My question is: how are they going to interpret that?”</w:t>
            </w:r>
          </w:p>
        </w:tc>
      </w:tr>
    </w:tbl>
    <w:p w14:paraId="2191C7E6" w14:textId="77777777" w:rsidR="00CA72AA" w:rsidRPr="0050469B" w:rsidRDefault="00CA72AA" w:rsidP="00CA72AA">
      <w:pPr>
        <w:pStyle w:val="Tese-Tabela-Caption"/>
      </w:pPr>
      <w:bookmarkStart w:id="1843" w:name="_Toc47384443"/>
      <w:bookmarkStart w:id="1844" w:name="_Toc68502391"/>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3</w:t>
      </w:r>
      <w:r w:rsidRPr="0050469B">
        <w:rPr>
          <w:b/>
        </w:rPr>
        <w:fldChar w:fldCharType="end"/>
      </w:r>
      <w:r w:rsidRPr="0050469B">
        <w:rPr>
          <w:b/>
        </w:rPr>
        <w:t>.</w:t>
      </w:r>
      <w:r w:rsidRPr="0050469B">
        <w:t xml:space="preserve"> </w:t>
      </w:r>
      <w:r>
        <w:t>Cenário 1: um mínimo impacto durante os testes de resiliência na PoC</w:t>
      </w:r>
      <w:bookmarkEnd w:id="1843"/>
      <w:bookmarkEnd w:id="1844"/>
    </w:p>
    <w:p w14:paraId="70AE83AA" w14:textId="77777777" w:rsidR="00CA72AA" w:rsidRDefault="00CA72AA" w:rsidP="00CA72AA">
      <w:pPr>
        <w:pStyle w:val="Tese-Tabela-Caption"/>
      </w:pPr>
      <w:r w:rsidRPr="0050469B">
        <w:rPr>
          <w:color w:val="000000"/>
        </w:rPr>
        <w:t>Fonte:</w:t>
      </w:r>
      <w:r w:rsidRPr="0050469B">
        <w:t xml:space="preserve"> Elaboração nossa</w:t>
      </w:r>
      <w:r>
        <w:t>.</w:t>
      </w:r>
    </w:p>
    <w:p w14:paraId="71FE0B0A" w14:textId="77777777" w:rsidR="00CA72AA" w:rsidRDefault="00CA72AA" w:rsidP="00CA72AA">
      <w:pPr>
        <w:pStyle w:val="Tese-Tabela-Caption"/>
      </w:pPr>
    </w:p>
    <w:p w14:paraId="39FA6942" w14:textId="45A7CFBB" w:rsidR="00CA72AA" w:rsidRDefault="00CA72AA" w:rsidP="00CA72AA">
      <w:pPr>
        <w:pStyle w:val="Tese-Normal"/>
      </w:pPr>
      <w:r>
        <w:t xml:space="preserve">Apesar dos praticantes não terem observado nenhum impacto para os usuários finais, outros praticantes (ou seja, o corpo técnico do lado do praticante responsável pela análise dos resultados da RFP – </w:t>
      </w:r>
      <w:r w:rsidRPr="00CA72AA">
        <w:rPr>
          <w:i/>
          <w:iCs/>
        </w:rPr>
        <w:t>Request for Proposal</w:t>
      </w:r>
      <w:r>
        <w:t xml:space="preserve">) identificaram aproximadamente dois segundos para que o desempenho retornasse ao </w:t>
      </w:r>
      <w:r w:rsidRPr="006E7A0B">
        <w:rPr>
          <w:i/>
          <w:iCs/>
        </w:rPr>
        <w:t>steady state</w:t>
      </w:r>
      <w:r>
        <w:t xml:space="preserve"> (Figura 149).</w:t>
      </w:r>
    </w:p>
    <w:p w14:paraId="56A4CEBC" w14:textId="77777777" w:rsidR="00CA72AA" w:rsidRDefault="00CA72AA" w:rsidP="00CA72AA">
      <w:pPr>
        <w:pStyle w:val="Tese-Figura"/>
      </w:pPr>
      <w:r w:rsidRPr="00AE3C0B">
        <w:rPr>
          <w:lang w:val="en-US"/>
        </w:rPr>
        <w:lastRenderedPageBreak/>
        <w:drawing>
          <wp:inline distT="0" distB="0" distL="0" distR="0" wp14:anchorId="0A3C16DD" wp14:editId="56E80405">
            <wp:extent cx="5034708" cy="299947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17805" cy="3048983"/>
                    </a:xfrm>
                    <a:prstGeom prst="rect">
                      <a:avLst/>
                    </a:prstGeom>
                  </pic:spPr>
                </pic:pic>
              </a:graphicData>
            </a:graphic>
          </wp:inline>
        </w:drawing>
      </w:r>
    </w:p>
    <w:p w14:paraId="0B9BE043" w14:textId="77777777" w:rsidR="00CA72AA" w:rsidRDefault="00CA72AA" w:rsidP="00CA72AA">
      <w:pPr>
        <w:pStyle w:val="Tese-Caption"/>
        <w:rPr>
          <w:rStyle w:val="Hyperlink"/>
          <w:color w:val="auto"/>
          <w:u w:val="none"/>
        </w:rPr>
      </w:pPr>
      <w:bookmarkStart w:id="1845" w:name="_Toc47384601"/>
      <w:bookmarkStart w:id="1846" w:name="_Toc68502413"/>
      <w:r w:rsidRPr="002A7F45">
        <w:rPr>
          <w:b/>
          <w:bCs w:val="0"/>
        </w:rPr>
        <w:t xml:space="preserve">Figura </w:t>
      </w:r>
      <w:r w:rsidRPr="002A7F45">
        <w:rPr>
          <w:b/>
          <w:bCs w:val="0"/>
        </w:rPr>
        <w:fldChar w:fldCharType="begin"/>
      </w:r>
      <w:r w:rsidRPr="002A7F45">
        <w:rPr>
          <w:b/>
          <w:bCs w:val="0"/>
        </w:rPr>
        <w:instrText xml:space="preserve"> SEQ Figura \* ARABIC </w:instrText>
      </w:r>
      <w:r w:rsidRPr="002A7F45">
        <w:rPr>
          <w:b/>
          <w:bCs w:val="0"/>
        </w:rPr>
        <w:fldChar w:fldCharType="separate"/>
      </w:r>
      <w:r>
        <w:rPr>
          <w:b/>
          <w:bCs w:val="0"/>
          <w:noProof/>
        </w:rPr>
        <w:t>149</w:t>
      </w:r>
      <w:r w:rsidRPr="002A7F45">
        <w:rPr>
          <w:b/>
          <w:bCs w:val="0"/>
        </w:rPr>
        <w:fldChar w:fldCharType="end"/>
      </w:r>
      <w:r w:rsidRPr="002A7F45">
        <w:rPr>
          <w:b/>
          <w:bCs w:val="0"/>
        </w:rPr>
        <w:t>.</w:t>
      </w:r>
      <w:r w:rsidRPr="002A7F45">
        <w:t xml:space="preserve"> </w:t>
      </w:r>
      <w:r>
        <w:t xml:space="preserve">Cenário 1: </w:t>
      </w:r>
      <w:r w:rsidRPr="00184EED">
        <w:rPr>
          <w:i/>
          <w:iCs/>
        </w:rPr>
        <w:t>Steady State</w:t>
      </w:r>
      <w:r>
        <w:t xml:space="preserve"> – Falha – </w:t>
      </w:r>
      <w:r w:rsidRPr="00184EED">
        <w:rPr>
          <w:i/>
          <w:iCs/>
        </w:rPr>
        <w:t>Steady State</w:t>
      </w:r>
      <w:bookmarkEnd w:id="1845"/>
      <w:bookmarkEnd w:id="1846"/>
    </w:p>
    <w:p w14:paraId="75F71545" w14:textId="77777777" w:rsidR="00CA72AA" w:rsidRDefault="00CA72AA" w:rsidP="00CA72AA">
      <w:pPr>
        <w:pStyle w:val="Tese-Caption"/>
      </w:pPr>
      <w:r>
        <w:rPr>
          <w:rStyle w:val="Hyperlink"/>
          <w:color w:val="auto"/>
          <w:u w:val="none"/>
        </w:rPr>
        <w:t>Fonte: Elaboração nossa.</w:t>
      </w:r>
    </w:p>
    <w:p w14:paraId="22F7FB58" w14:textId="77777777" w:rsidR="00CA72AA" w:rsidRDefault="00CA72AA" w:rsidP="00CA72AA">
      <w:pPr>
        <w:pStyle w:val="Tese-Normal"/>
      </w:pPr>
      <w:r>
        <w:t xml:space="preserve">Conforme podemos observar na Figura 149, o experimento iniciou em um tempo </w:t>
      </w:r>
      <m:oMath>
        <m:r>
          <w:rPr>
            <w:rFonts w:ascii="Cambria Math" w:hAnsi="Cambria Math"/>
          </w:rPr>
          <m:t>t=0</m:t>
        </m:r>
      </m:oMath>
      <w:r>
        <w:t>, sendo analisado e documentado o tempo das operações de I/O em cada camada envolvida, como por exemplo:</w:t>
      </w:r>
    </w:p>
    <w:p w14:paraId="1E721B70" w14:textId="77777777" w:rsidR="00CA72AA" w:rsidRDefault="00CA72AA" w:rsidP="00CA72AA">
      <w:pPr>
        <w:pStyle w:val="Tese-Lista"/>
      </w:pPr>
      <w:r>
        <w:t>A camada de disco teve um tempo de 400 microsegundos para o processamento das operações de I/O.</w:t>
      </w:r>
    </w:p>
    <w:p w14:paraId="1A936192" w14:textId="77777777" w:rsidR="00CA72AA" w:rsidRDefault="00CA72AA" w:rsidP="00CA72AA">
      <w:pPr>
        <w:pStyle w:val="Tese-Lista"/>
      </w:pPr>
      <w:r>
        <w:t>A camada de rede adicionou um tempo de 100 microsegundos no transporte do I/O.</w:t>
      </w:r>
    </w:p>
    <w:p w14:paraId="2312D543" w14:textId="77777777" w:rsidR="00CA72AA" w:rsidRDefault="00CA72AA" w:rsidP="00CA72AA">
      <w:pPr>
        <w:pStyle w:val="Tese-Lista"/>
      </w:pPr>
      <w:r>
        <w:t>A camada do protocolo adicionou um tempo de 130 microsegundos para o encapsulamento e desencapsulamento dos pacotes de dados no transporte do I/O.</w:t>
      </w:r>
    </w:p>
    <w:p w14:paraId="248C4029" w14:textId="77777777" w:rsidR="00CA72AA" w:rsidRDefault="00CA72AA" w:rsidP="00CA72AA">
      <w:pPr>
        <w:pStyle w:val="Tese-Lista"/>
      </w:pPr>
      <w:r>
        <w:t>A camada do sistema de arquivos adicionou um tempo de 110 microsegundos para o processamento do I/O.</w:t>
      </w:r>
    </w:p>
    <w:p w14:paraId="3386300C" w14:textId="77777777" w:rsidR="00CA72AA" w:rsidRDefault="00CA72AA" w:rsidP="00CA72AA">
      <w:pPr>
        <w:pStyle w:val="Tese-Lista"/>
      </w:pPr>
      <w:r>
        <w:t>A camada do sistema operacional adicionou um tempo de 160 microsegundos para o processamento das operações de I/O ao nível do kernel.</w:t>
      </w:r>
    </w:p>
    <w:p w14:paraId="3DEE1D51" w14:textId="77777777" w:rsidR="00CA72AA" w:rsidRDefault="00CA72AA" w:rsidP="00CA72AA">
      <w:pPr>
        <w:pStyle w:val="Tese-Lista"/>
      </w:pPr>
      <w:r>
        <w:t>A camada da aplicação adicionou um tempo de 300 microsegundos para o processamento dessas operações de I/O.</w:t>
      </w:r>
    </w:p>
    <w:p w14:paraId="72E787E9" w14:textId="77777777" w:rsidR="00CA72AA" w:rsidRDefault="00CA72AA" w:rsidP="00CA72AA">
      <w:pPr>
        <w:pStyle w:val="Tese-Lista"/>
      </w:pPr>
      <w:r>
        <w:t>Portanto, o tempo médio observado pela aplicação durante esse experimento de desempenho foi de 1200 microsegundos para o processamento de I/O (ou seja, 400us + 100us + 130us + 110us + 160us + 300us).</w:t>
      </w:r>
    </w:p>
    <w:p w14:paraId="3755ED88" w14:textId="77777777" w:rsidR="00CA72AA" w:rsidRDefault="00CA72AA" w:rsidP="00CA72AA">
      <w:pPr>
        <w:pStyle w:val="Tese-Normal"/>
      </w:pPr>
      <w:r>
        <w:t xml:space="preserve">Nota-se que esse experimento executou por aproximadamente 120 segundos (ou seja, um tempo </w:t>
      </w:r>
      <m:oMath>
        <m:r>
          <w:rPr>
            <w:rFonts w:ascii="Cambria Math" w:hAnsi="Cambria Math"/>
          </w:rPr>
          <m:t>t=119</m:t>
        </m:r>
      </m:oMath>
      <w:r>
        <w:t xml:space="preserve">), onde no segundo seguinte (ou seja, </w:t>
      </w:r>
      <m:oMath>
        <m:r>
          <w:rPr>
            <w:rFonts w:ascii="Cambria Math" w:hAnsi="Cambria Math"/>
          </w:rPr>
          <m:t>t=120</m:t>
        </m:r>
      </m:oMath>
      <w:r>
        <w:t xml:space="preserve">) uma falha foi </w:t>
      </w:r>
      <w:r>
        <w:lastRenderedPageBreak/>
        <w:t>provocada de modo a avaliar a alta disponibilidade da solução de armazenamento de dados. Conforme podemos observar na Figura 149, durante a simulação da falha, foram observados os seguintes tempos das operações de I/O em cada camada:</w:t>
      </w:r>
    </w:p>
    <w:p w14:paraId="768645DB" w14:textId="77777777" w:rsidR="00CA72AA" w:rsidRDefault="00CA72AA" w:rsidP="00CA72AA">
      <w:pPr>
        <w:pStyle w:val="Tese-Lista"/>
      </w:pPr>
      <w:r>
        <w:t xml:space="preserve">A camada de disco continuou apresentando o mesmo tempo de 400 microsegundos observado no seu </w:t>
      </w:r>
      <w:r w:rsidRPr="00BD680F">
        <w:rPr>
          <w:i/>
          <w:iCs/>
        </w:rPr>
        <w:t>steady state</w:t>
      </w:r>
      <w:r>
        <w:t>.</w:t>
      </w:r>
    </w:p>
    <w:p w14:paraId="1832DF64" w14:textId="77777777" w:rsidR="00CA72AA" w:rsidRDefault="00CA72AA" w:rsidP="00CA72AA">
      <w:pPr>
        <w:pStyle w:val="Tese-Lista"/>
      </w:pPr>
      <w:r>
        <w:t>A camada de rede continuou adicionando um tempo de 100 microsegundos no transporte do I/O.</w:t>
      </w:r>
    </w:p>
    <w:p w14:paraId="72B0CA7A" w14:textId="77777777" w:rsidR="00CA72AA" w:rsidRDefault="00CA72AA" w:rsidP="00CA72AA">
      <w:pPr>
        <w:pStyle w:val="Tese-Lista"/>
      </w:pPr>
      <w:r>
        <w:t>A camada do protocolo continuou adicionando um tempo de 130 microsegundos para o encapsulamento e desencapsulamento dos pacotes de dados no transporte do I/O.</w:t>
      </w:r>
    </w:p>
    <w:p w14:paraId="0354B1A5" w14:textId="77777777" w:rsidR="00CA72AA" w:rsidRDefault="00CA72AA" w:rsidP="00CA72AA">
      <w:pPr>
        <w:pStyle w:val="Tese-Lista"/>
      </w:pPr>
      <w:r>
        <w:t>A camada do sistema de arquivos continuou adicionando um tempo de 110 microsegundos para o processamento do I/O.</w:t>
      </w:r>
    </w:p>
    <w:p w14:paraId="632FBC37" w14:textId="77777777" w:rsidR="00CA72AA" w:rsidRPr="00BD680F" w:rsidRDefault="00CA72AA" w:rsidP="00CA72AA">
      <w:pPr>
        <w:pStyle w:val="Tese-Lista"/>
      </w:pPr>
      <w:r>
        <w:t xml:space="preserve">Entretanto, a camada do sistema operacional apresentou um aumento de 200 microsegundos em relação ao seu tempo observado no </w:t>
      </w:r>
      <w:r w:rsidRPr="00BD680F">
        <w:rPr>
          <w:i/>
          <w:iCs/>
        </w:rPr>
        <w:t>steady state</w:t>
      </w:r>
      <w:r>
        <w:rPr>
          <w:i/>
          <w:iCs/>
        </w:rPr>
        <w:t xml:space="preserve">. </w:t>
      </w:r>
    </w:p>
    <w:p w14:paraId="39546971" w14:textId="77777777" w:rsidR="00CA72AA" w:rsidRDefault="00CA72AA" w:rsidP="00CA72AA">
      <w:pPr>
        <w:pStyle w:val="Tese-Lista"/>
      </w:pPr>
      <w:r>
        <w:t xml:space="preserve">O mesmo pode ser observado na camada da aplicação que apresentou um aumento de 600 microsegundos em relação ao seu tempo observado durante o </w:t>
      </w:r>
      <w:r w:rsidRPr="00BD680F">
        <w:rPr>
          <w:i/>
          <w:iCs/>
        </w:rPr>
        <w:t>steady state</w:t>
      </w:r>
      <w:r>
        <w:t xml:space="preserve">. </w:t>
      </w:r>
    </w:p>
    <w:p w14:paraId="765DEE43" w14:textId="77777777" w:rsidR="00CA72AA" w:rsidRDefault="00CA72AA" w:rsidP="00CA72AA">
      <w:pPr>
        <w:pStyle w:val="Tese-Lista"/>
      </w:pPr>
      <w:r>
        <w:t xml:space="preserve">Portanto, o tempo médio observado pela aplicação durante a simulação de uma falha teve um aumento de 800 microsegundos quando comparado ao mesmo tempo observado durante o </w:t>
      </w:r>
      <w:r w:rsidRPr="00BD680F">
        <w:rPr>
          <w:i/>
          <w:iCs/>
        </w:rPr>
        <w:t>steady state</w:t>
      </w:r>
      <w:r>
        <w:t>.</w:t>
      </w:r>
    </w:p>
    <w:p w14:paraId="0C8A74DB" w14:textId="77777777" w:rsidR="00CA72AA" w:rsidRDefault="00CA72AA" w:rsidP="00CA72AA">
      <w:pPr>
        <w:pStyle w:val="Tese-Lista"/>
      </w:pPr>
      <w:r>
        <w:t xml:space="preserve">Nota-se também que esse aumento de 800 microsegundos teve uma duração de aproximadamente dois segundos (ou seja, entre o tempo </w:t>
      </w:r>
      <m:oMath>
        <m:r>
          <w:rPr>
            <w:rFonts w:ascii="Cambria Math" w:hAnsi="Cambria Math"/>
          </w:rPr>
          <m:t>t=120</m:t>
        </m:r>
      </m:oMath>
      <w:r>
        <w:t xml:space="preserve"> e </w:t>
      </w:r>
      <m:oMath>
        <m:r>
          <w:rPr>
            <w:rFonts w:ascii="Cambria Math" w:hAnsi="Cambria Math"/>
          </w:rPr>
          <m:t>t=122</m:t>
        </m:r>
      </m:oMath>
      <w:r>
        <w:t>).</w:t>
      </w:r>
    </w:p>
    <w:p w14:paraId="36B1BA6B" w14:textId="77777777" w:rsidR="00CA72AA" w:rsidRDefault="00CA72AA" w:rsidP="00CA72AA">
      <w:pPr>
        <w:pStyle w:val="Tese-Normal"/>
      </w:pPr>
      <w:r>
        <w:t xml:space="preserve">Nota-se também que no segundo seguinte (ou seja, no tempo </w:t>
      </w:r>
      <m:oMath>
        <m:r>
          <w:rPr>
            <w:rFonts w:ascii="Cambria Math" w:hAnsi="Cambria Math"/>
          </w:rPr>
          <m:t>t=123</m:t>
        </m:r>
      </m:oMath>
      <w:r>
        <w:t xml:space="preserve">), o tempo de resposta das camadas do sistema operacional e da aplicação se normalizam e voltam ao </w:t>
      </w:r>
      <w:r w:rsidRPr="00BD680F">
        <w:rPr>
          <w:i/>
          <w:iCs/>
        </w:rPr>
        <w:t>steady state</w:t>
      </w:r>
      <w:r>
        <w:rPr>
          <w:i/>
          <w:iCs/>
        </w:rPr>
        <w:t>.</w:t>
      </w:r>
      <w:r>
        <w:t xml:space="preserve"> Nesse ponto, apoiados pela hermenêutica, questionamos: “Será que podemos concluir que esse experimento não apresentou um mínimo impacto exigido pela RFP?” ou “Será que dois segundos podem ser considerados um mínimo impacto?”. </w:t>
      </w:r>
    </w:p>
    <w:p w14:paraId="5B4971F0" w14:textId="77777777" w:rsidR="00CA72AA" w:rsidRDefault="00CA72AA" w:rsidP="00CA72AA">
      <w:pPr>
        <w:pStyle w:val="Tese-Normal"/>
      </w:pPr>
      <w:r>
        <w:t>Segundo Gadamer, qualquer entendimento</w:t>
      </w:r>
    </w:p>
    <w:p w14:paraId="2BA4E093" w14:textId="77777777" w:rsidR="00CA72AA" w:rsidRDefault="00CA72AA" w:rsidP="00CA72AA">
      <w:pPr>
        <w:pStyle w:val="Tese-Citao-Direta"/>
      </w:pPr>
      <w:r w:rsidRPr="001E5CF9">
        <w:t>whether of a text or another’s utterance, requires that I pull the other’s statement into the concrete orbit of my own circumstances. And since these circumstances are always different, interpretation cannot proceed simply by templates or rules. The very idea of a text’s relevance requires my reading it in light of present concerns</w:t>
      </w:r>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2)","plainTextFormattedCitation":"(Zimmermann, 2015)","previouslyFormattedCitation":"(Zimmermann, 2015)"},"properties":{"noteIndex":0},"schema":"https://github.com/citation-style-language/schema/raw/master/csl-citation.json"}</w:instrText>
      </w:r>
      <w:r>
        <w:fldChar w:fldCharType="separate"/>
      </w:r>
      <w:r w:rsidRPr="001E5CF9">
        <w:t>(Zimmermann, 2015</w:t>
      </w:r>
      <w:r>
        <w:t>, p. 52</w:t>
      </w:r>
      <w:r w:rsidRPr="001E5CF9">
        <w:t>)</w:t>
      </w:r>
      <w:r>
        <w:fldChar w:fldCharType="end"/>
      </w:r>
      <w:r>
        <w:t>.</w:t>
      </w:r>
    </w:p>
    <w:p w14:paraId="6F483FD1" w14:textId="77777777" w:rsidR="00CA72AA" w:rsidRDefault="00CA72AA" w:rsidP="00CA72AA">
      <w:pPr>
        <w:pStyle w:val="Tese-Normal"/>
      </w:pPr>
      <w:r>
        <w:lastRenderedPageBreak/>
        <w:t>Portanto, baseado no pensamento de Gadamer, um praticante, no papel de intérprete, precisar colocar a declaração do outro na órbita concreta de suas próprias circunstâncias e leia à luz das preocupações atuais, como podemos interpretar essa declaração do outro (ou seja, o texto da RFP) em relação a “</w:t>
      </w:r>
      <w:r w:rsidRPr="005302EA">
        <w:t>performing all high-availability events with a minimal impact</w:t>
      </w:r>
      <w:r>
        <w:t xml:space="preserve">”? </w:t>
      </w:r>
    </w:p>
    <w:p w14:paraId="41C51BA7" w14:textId="51D92308" w:rsidR="00CA72AA" w:rsidRDefault="00CA72AA" w:rsidP="00CA72AA">
      <w:pPr>
        <w:pStyle w:val="Tese-Normal"/>
      </w:pPr>
      <w:r>
        <w:t xml:space="preserve">Será que podemos concluir que atingimos as exigências dessa RFP em relação a um “mínimo impacto”, pois entendemos que essa RFP tem por finalidade a aquisição de uma solução de um sistema de armazenamento de dados e durante nossos experimentos, a camada de disco apresentou o mesmo tempo de processamento de I/O durante o estado </w:t>
      </w:r>
      <w:r w:rsidRPr="00805C5A">
        <w:rPr>
          <w:i/>
          <w:iCs/>
        </w:rPr>
        <w:t>steady state</w:t>
      </w:r>
      <w:r>
        <w:t xml:space="preserve"> </w:t>
      </w:r>
      <w:r>
        <w:rPr>
          <w:i/>
          <w:iCs/>
        </w:rPr>
        <w:t xml:space="preserve">– </w:t>
      </w:r>
      <w:r>
        <w:t xml:space="preserve">falha – </w:t>
      </w:r>
      <w:r>
        <w:rPr>
          <w:i/>
          <w:iCs/>
        </w:rPr>
        <w:t>steady state</w:t>
      </w:r>
      <w:r>
        <w:t xml:space="preserve">. </w:t>
      </w:r>
    </w:p>
    <w:p w14:paraId="41C2B0B5" w14:textId="77777777" w:rsidR="00CA72AA" w:rsidRDefault="00CA72AA" w:rsidP="00CA72AA">
      <w:pPr>
        <w:pStyle w:val="Tese-Normal"/>
      </w:pPr>
      <w:r>
        <w:t>Entretanto, Gadamer argumenta que o conhecimento que derivamos de uma arte, ou seja, no contexto da PoC, o conhecimento que derivamos dos experimentos no contexto da PoC, pode operar da seguinte maneira “</w:t>
      </w:r>
      <w:r w:rsidRPr="00805C5A">
        <w:t>Like a game, art draws us into its orbit, but a text or play only comes alive through the interpretive work of the reader or actor. Only by engaging a game, practice, or research object, only by being involved can I understand</w:t>
      </w:r>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p. 53-54)","plainTextFormattedCitation":"(Zimmermann, 2015)","previouslyFormattedCitation":"(Zimmermann, 2015)"},"properties":{"noteIndex":0},"schema":"https://github.com/citation-style-language/schema/raw/master/csl-citation.json"}</w:instrText>
      </w:r>
      <w:r>
        <w:fldChar w:fldCharType="separate"/>
      </w:r>
      <w:r w:rsidRPr="001E5CF9">
        <w:rPr>
          <w:noProof/>
        </w:rPr>
        <w:t>(Zimmermann, 2015</w:t>
      </w:r>
      <w:r>
        <w:rPr>
          <w:noProof/>
        </w:rPr>
        <w:t>, pp. 53-54</w:t>
      </w:r>
      <w:r w:rsidRPr="001E5CF9">
        <w:rPr>
          <w:noProof/>
        </w:rPr>
        <w:t>)</w:t>
      </w:r>
      <w:r>
        <w:fldChar w:fldCharType="end"/>
      </w:r>
      <w:r>
        <w:t xml:space="preserve">. </w:t>
      </w:r>
    </w:p>
    <w:p w14:paraId="6501DDD4" w14:textId="77777777" w:rsidR="00CA72AA" w:rsidRDefault="00CA72AA" w:rsidP="00CA72AA">
      <w:pPr>
        <w:pStyle w:val="Tese-Normal"/>
      </w:pPr>
      <w:r>
        <w:t>Portanto, como podemos entender o que o outro está pensando? (ou seja, o praticante especialista do lado do cliente que tem a função de analisar os resultados da RFP). Entendemos que uma possível alternativa seria documentar os resultados, apresentando que a camada de disco que é o objeto principal da RFP não apresentou nenhum impacto durante os testes de alta disponibilidade. Outra forma seria documentar todos os resultados e apresentar que somente a camada de aplicação apresentou um mínimo impacto de aproximadamente dois segundos durante a simulação de falha, onde o mesmo a camada de discos apresentar o mesmo tempo para processamento do I/O em todos os estados do experimento, não se sabe o porquê desse comportamento da camada de aplicação.</w:t>
      </w:r>
    </w:p>
    <w:p w14:paraId="13A7F233" w14:textId="77777777" w:rsidR="00CA72AA" w:rsidRDefault="00CA72AA" w:rsidP="00CA72AA">
      <w:pPr>
        <w:pStyle w:val="Tese-Normal"/>
      </w:pPr>
      <w:r>
        <w:t xml:space="preserve">Assim sendo, destacamos o pensamento hermenêutico associado ao modelo de contexto de práticas de PoC, onde entendemos que, ao receber esse texto, os praticantes da PoC, durante a prática de Compreensão, poderiam iniciar uma interação prática de modo a contribuir para um trabalho interpretativo do intérprete (ou seja, do praticante especialista que tem a função de executar a PoC) e do autor (ou seja, de quem escreveu esse texto para </w:t>
      </w:r>
      <w:r>
        <w:lastRenderedPageBreak/>
        <w:t>essa RFP) com a finalidade de decifrar o que se entende por “mínimo impacto” e em quais dessas camadas devemos olhar, pois um</w:t>
      </w:r>
    </w:p>
    <w:p w14:paraId="2F5B16BC" w14:textId="205046F9" w:rsidR="00A34930" w:rsidRDefault="00CA72AA" w:rsidP="00CA72AA">
      <w:pPr>
        <w:pStyle w:val="Tese-Citao-Direta"/>
      </w:pPr>
      <w:r w:rsidRPr="00A34930">
        <w:rPr>
          <w:b/>
          <w:bCs/>
        </w:rPr>
        <w:t>gulf between mind and world leads to the wrong idea of knowledge</w:t>
      </w:r>
      <w:r w:rsidRPr="00A34930">
        <w:t xml:space="preserve"> as the possession of facts about an object and to an obsession with method for arriving at verifiable knowledge. Following Heidegger, Gadamer argued that we obtain objective understanding about anything only by allowing an object to disclose itself through the meaningful relations within which it appears to us</w:t>
      </w:r>
      <w:r>
        <w:t xml:space="preserve"> (nossa ênfas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40)","plainTextFormattedCitation":"(Zimmermann, 2015)","previouslyFormattedCitation":"(Zimmermann, 2015)"},"properties":{"noteIndex":0},"schema":"https://github.com/citation-style-language/schema/raw/master/csl-citation.json"}</w:instrText>
      </w:r>
      <w:r>
        <w:fldChar w:fldCharType="separate"/>
      </w:r>
      <w:r w:rsidRPr="001E5CF9">
        <w:t>(Zimmermann, 2015</w:t>
      </w:r>
      <w:r>
        <w:t>, p. 40</w:t>
      </w:r>
      <w:r w:rsidRPr="001E5CF9">
        <w:t>)</w:t>
      </w:r>
      <w:r>
        <w:fldChar w:fldCharType="end"/>
      </w:r>
      <w:r>
        <w:t>.</w:t>
      </w:r>
    </w:p>
    <w:p w14:paraId="5EA508EC" w14:textId="17C1695F" w:rsidR="002B4D19" w:rsidRDefault="0026570A" w:rsidP="00AE3C0B">
      <w:pPr>
        <w:pStyle w:val="Heading3"/>
      </w:pPr>
      <w:bookmarkStart w:id="1847" w:name="_Toc68502477"/>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47"/>
      <w:r w:rsidR="005C7A14">
        <w:t xml:space="preserve"> </w:t>
      </w:r>
    </w:p>
    <w:p w14:paraId="194B6B34" w14:textId="77777777" w:rsidR="00803B35" w:rsidRDefault="0049600A" w:rsidP="00803B35">
      <w:pPr>
        <w:pStyle w:val="Tese-Normal"/>
      </w:pPr>
      <w:r>
        <w:t>A Tabela 4</w:t>
      </w:r>
      <w:r w:rsidR="009A5F10">
        <w:t xml:space="preserve"> </w:t>
      </w:r>
      <w:r w:rsidR="00803B35">
        <w:t>apresenta uma discussão entre praticantes no contexto da PoC, provavelmente durante a prática de Negociação, a respeito do uso da média, durante os experimentos no contexto da PoC. A discussão se norteia em como executar as operações de I/O de modo a obter uma média de tamanho do bloco de dados de 41KB, sendo uma distribuição na utilização dos blocos de dados de 8KB, 32KB, 128KB e 256KB nas operações de leitura e escrita.</w:t>
      </w:r>
    </w:p>
    <w:tbl>
      <w:tblPr>
        <w:tblStyle w:val="TableGrid"/>
        <w:tblW w:w="0" w:type="auto"/>
        <w:tblLook w:val="04A0" w:firstRow="1" w:lastRow="0" w:firstColumn="1" w:lastColumn="0" w:noHBand="0" w:noVBand="1"/>
      </w:tblPr>
      <w:tblGrid>
        <w:gridCol w:w="8636"/>
      </w:tblGrid>
      <w:tr w:rsidR="00803B35" w14:paraId="5A939B09" w14:textId="77777777" w:rsidTr="006803EB">
        <w:trPr>
          <w:trHeight w:val="718"/>
        </w:trPr>
        <w:tc>
          <w:tcPr>
            <w:tcW w:w="0" w:type="auto"/>
            <w:vAlign w:val="center"/>
          </w:tcPr>
          <w:p w14:paraId="7D5C5772" w14:textId="77777777" w:rsidR="00803B35" w:rsidRDefault="00803B35" w:rsidP="006803EB">
            <w:pPr>
              <w:spacing w:before="120" w:after="120" w:line="276" w:lineRule="auto"/>
              <w:jc w:val="both"/>
            </w:pPr>
            <w:r w:rsidRPr="005302EA">
              <w:rPr>
                <w:lang w:val="pt-BR"/>
              </w:rPr>
              <w:t xml:space="preserve">“Uma média de 41 KB de tamanho de bloco não é nem múltiplo de dois. Outra coisa é o que eles estão esperando dessa média de 41 KB? Se o conjunto de blocos que eles querem observar é composto de 8 KB, 32 KB, 128 KB e 256 KB, uma média aproximada de 41 KB (41,984 </w:t>
            </w:r>
            <w:r w:rsidRPr="005302EA">
              <w:rPr>
                <w:i/>
                <w:lang w:val="pt-BR"/>
              </w:rPr>
              <w:t>bytes</w:t>
            </w:r>
            <w:r w:rsidRPr="005302EA">
              <w:rPr>
                <w:lang w:val="pt-BR"/>
              </w:rPr>
              <w:t xml:space="preserve">) pode ser obtida a partir de diversas combinações como, por exemplo: (2% 8 KB, 6% 32 KB, 60% 128 KB e 32% 256 KB) ou (18% 8 KB, 10% 32 KB, 22% 128 KB e 50% 256 KB). Portanto, eu volto a insistir na minha pergunta: como simular esses 41 KB? Se eles não definirem exatamente como chegar nesses 41 KB, como eles vão fazer as comparações entre os diversos participantes </w:t>
            </w:r>
            <w:r>
              <w:rPr>
                <w:lang w:val="pt-BR"/>
              </w:rPr>
              <w:t>no</w:t>
            </w:r>
            <w:r w:rsidRPr="005302EA">
              <w:rPr>
                <w:lang w:val="pt-BR"/>
              </w:rPr>
              <w:t xml:space="preserve"> processo de aquisição?”</w:t>
            </w:r>
          </w:p>
        </w:tc>
      </w:tr>
    </w:tbl>
    <w:p w14:paraId="6BAF9464" w14:textId="77777777" w:rsidR="00803B35" w:rsidRPr="0050469B" w:rsidRDefault="00803B35" w:rsidP="00803B35">
      <w:pPr>
        <w:pStyle w:val="Tese-Tabela-Caption"/>
      </w:pPr>
      <w:bookmarkStart w:id="1848" w:name="_Toc47384444"/>
      <w:bookmarkStart w:id="1849" w:name="_Toc68502392"/>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4</w:t>
      </w:r>
      <w:r w:rsidRPr="0050469B">
        <w:rPr>
          <w:b/>
        </w:rPr>
        <w:fldChar w:fldCharType="end"/>
      </w:r>
      <w:r w:rsidRPr="0050469B">
        <w:rPr>
          <w:b/>
        </w:rPr>
        <w:t>.</w:t>
      </w:r>
      <w:r w:rsidRPr="0050469B">
        <w:t xml:space="preserve"> </w:t>
      </w:r>
      <w:r>
        <w:t>Cenário 2: uma média de 41 KB de tamanho de bloco de dados</w:t>
      </w:r>
      <w:bookmarkEnd w:id="1848"/>
      <w:bookmarkEnd w:id="1849"/>
    </w:p>
    <w:p w14:paraId="49DC9E4A" w14:textId="77777777" w:rsidR="00803B35" w:rsidRDefault="00803B35" w:rsidP="00803B35">
      <w:pPr>
        <w:pStyle w:val="Tese-Tabela-Caption"/>
      </w:pPr>
      <w:r w:rsidRPr="0050469B">
        <w:rPr>
          <w:color w:val="000000"/>
        </w:rPr>
        <w:t>Fonte:</w:t>
      </w:r>
      <w:r w:rsidRPr="0050469B">
        <w:t xml:space="preserve"> Elaboração nossa.</w:t>
      </w:r>
    </w:p>
    <w:p w14:paraId="2FB14E55" w14:textId="77777777" w:rsidR="00803B35" w:rsidRDefault="00803B35" w:rsidP="00803B35">
      <w:pPr>
        <w:pStyle w:val="Tese-Normal"/>
      </w:pPr>
      <w:r>
        <w:t>Destacamos o pensamento de Gadamer que a</w:t>
      </w:r>
      <w:r w:rsidRPr="006A6E56">
        <w:t xml:space="preserve"> compreensão sempre </w:t>
      </w:r>
      <w:r>
        <w:t>deve acontecer dentro</w:t>
      </w:r>
      <w:r w:rsidRPr="006A6E56">
        <w:t xml:space="preserve"> d</w:t>
      </w:r>
      <w:r>
        <w:t>e um</w:t>
      </w:r>
      <w:r w:rsidRPr="006A6E56">
        <w:t xml:space="preserve"> círculo hermenêutico, de onde não podemos </w:t>
      </w:r>
      <w:r>
        <w:t>escapar</w:t>
      </w:r>
      <w:r w:rsidRPr="006A6E56">
        <w:t xml:space="preserve"> para um </w:t>
      </w:r>
      <w:r>
        <w:t>objetivismo, como por exemplo, a adoção de um simples cálculo matemático de modo a encontrar uma média das operações de I/O em um experimento na PoC, onde segundo Gadamer, de qualquer forma:</w:t>
      </w:r>
    </w:p>
    <w:p w14:paraId="4016D75D" w14:textId="77777777" w:rsidR="00803B35" w:rsidRPr="006A6E56" w:rsidRDefault="00803B35" w:rsidP="00803B35">
      <w:pPr>
        <w:pStyle w:val="Tese-Citao-Direta"/>
      </w:pPr>
      <w:r>
        <w:t xml:space="preserve">o diálogo hermenêutico entre a </w:t>
      </w:r>
      <w:r w:rsidRPr="006A6E56">
        <w:t>pergunta e resposta</w:t>
      </w:r>
      <w:r>
        <w:t xml:space="preserve"> </w:t>
      </w:r>
      <w:r w:rsidRPr="006A6E56">
        <w:t xml:space="preserve">pode levar a um evento da verdade onde os interlocutores conseguem chegar a um acordo sobre o caráter evidente da verdade que eles experimentaram. Incrementando a descrição ontológica da compreensão de Heidegger, Gadamer propõe sua hermenêutica filosófica. Ele renomeia as estruturas prévias da </w:t>
      </w:r>
      <w:r w:rsidRPr="006A6E56">
        <w:lastRenderedPageBreak/>
        <w:t xml:space="preserve">compreensão como </w:t>
      </w:r>
      <w:r>
        <w:t>‘</w:t>
      </w:r>
      <w:r w:rsidRPr="006A6E56">
        <w:t>preconceitos</w:t>
      </w:r>
      <w:r>
        <w:t>’</w:t>
      </w:r>
      <w:r w:rsidRPr="006A6E56">
        <w:t xml:space="preserve"> e coloca a pergunta central para a hermenêutica: como podemos identificar os preconceitos legítimos a partir dos quais compreendemos corretamente?</w:t>
      </w:r>
    </w:p>
    <w:p w14:paraId="4750E560" w14:textId="77777777" w:rsidR="00803B35" w:rsidRDefault="00803B35" w:rsidP="00803B35">
      <w:pPr>
        <w:pStyle w:val="Tese-Figura"/>
      </w:pPr>
      <w:r w:rsidRPr="00AE3C0B">
        <w:rPr>
          <w:lang w:val="en-US"/>
        </w:rPr>
        <w:drawing>
          <wp:inline distT="0" distB="0" distL="0" distR="0" wp14:anchorId="4F42B63B" wp14:editId="69BB07AF">
            <wp:extent cx="4669850" cy="3993615"/>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13973" cy="4031349"/>
                    </a:xfrm>
                    <a:prstGeom prst="rect">
                      <a:avLst/>
                    </a:prstGeom>
                  </pic:spPr>
                </pic:pic>
              </a:graphicData>
            </a:graphic>
          </wp:inline>
        </w:drawing>
      </w:r>
    </w:p>
    <w:p w14:paraId="057C5E82" w14:textId="77777777" w:rsidR="00803B35" w:rsidRPr="002B4D19" w:rsidRDefault="00803B35" w:rsidP="00803B35">
      <w:pPr>
        <w:pStyle w:val="Tese-Caption"/>
        <w:rPr>
          <w:rStyle w:val="Hyperlink"/>
          <w:color w:val="000000" w:themeColor="text1"/>
          <w:u w:val="none"/>
        </w:rPr>
      </w:pPr>
      <w:bookmarkStart w:id="1850" w:name="_Toc47384602"/>
      <w:bookmarkStart w:id="1851" w:name="_Toc68502414"/>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0</w:t>
      </w:r>
      <w:r w:rsidRPr="002B4D19">
        <w:rPr>
          <w:b/>
          <w:bCs w:val="0"/>
        </w:rPr>
        <w:fldChar w:fldCharType="end"/>
      </w:r>
      <w:r w:rsidRPr="002B4D19">
        <w:rPr>
          <w:b/>
          <w:bCs w:val="0"/>
        </w:rPr>
        <w:t>.</w:t>
      </w:r>
      <w:r w:rsidRPr="002B4D19">
        <w:t xml:space="preserve"> Cenário </w:t>
      </w:r>
      <w:r>
        <w:t>2</w:t>
      </w:r>
      <w:r w:rsidRPr="002B4D19">
        <w:t xml:space="preserve">: </w:t>
      </w:r>
      <w:r>
        <w:t>Uma média de 41KB nas operações de I/O</w:t>
      </w:r>
      <w:bookmarkEnd w:id="1850"/>
      <w:bookmarkEnd w:id="1851"/>
    </w:p>
    <w:p w14:paraId="0F425169" w14:textId="1ABD1853" w:rsidR="00803B35" w:rsidRPr="002B4D19" w:rsidRDefault="00803B35" w:rsidP="00803B35">
      <w:pPr>
        <w:pStyle w:val="Tese-Caption"/>
      </w:pPr>
      <w:r w:rsidRPr="002B4D19">
        <w:rPr>
          <w:rStyle w:val="Hyperlink"/>
          <w:color w:val="000000" w:themeColor="text1"/>
          <w:u w:val="none"/>
        </w:rPr>
        <w:t>Fonte:</w:t>
      </w:r>
      <w:r>
        <w:rPr>
          <w:rStyle w:val="Hyperlink"/>
          <w:color w:val="000000" w:themeColor="text1"/>
          <w:u w:val="none"/>
        </w:rPr>
        <w:t xml:space="preserve"> </w:t>
      </w:r>
      <w:r>
        <w:rPr>
          <w:rStyle w:val="Hyperlink"/>
          <w:color w:val="000000" w:themeColor="text1"/>
          <w:u w:val="none"/>
        </w:rPr>
        <w:fldChar w:fldCharType="begin" w:fldLock="1"/>
      </w:r>
      <w:r w:rsidR="006803EB">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Pr>
          <w:rStyle w:val="Hyperlink"/>
          <w:color w:val="000000" w:themeColor="text1"/>
          <w:u w:val="none"/>
        </w:rPr>
        <w:fldChar w:fldCharType="separate"/>
      </w:r>
      <w:r w:rsidRPr="00803B35">
        <w:rPr>
          <w:rStyle w:val="Hyperlink"/>
          <w:noProof/>
          <w:color w:val="000000" w:themeColor="text1"/>
          <w:u w:val="none"/>
        </w:rPr>
        <w:t>(Neto et al., 2020c)</w:t>
      </w:r>
      <w:r>
        <w:rPr>
          <w:rStyle w:val="Hyperlink"/>
          <w:color w:val="000000" w:themeColor="text1"/>
          <w:u w:val="none"/>
        </w:rPr>
        <w:fldChar w:fldCharType="end"/>
      </w:r>
      <w:r>
        <w:rPr>
          <w:rStyle w:val="Hyperlink"/>
          <w:color w:val="000000" w:themeColor="text1"/>
          <w:u w:val="none"/>
        </w:rPr>
        <w:t>.</w:t>
      </w:r>
    </w:p>
    <w:p w14:paraId="7E39D4C0" w14:textId="77777777" w:rsidR="00803B35" w:rsidRDefault="00803B35" w:rsidP="00803B35">
      <w:pPr>
        <w:pStyle w:val="Tese-Normal"/>
      </w:pPr>
      <w:r>
        <w:t xml:space="preserve">Conforme podemos observar na Figura 150, tanto a possibilidade 1 quanto a possibilidade 2 produzem “uma verdade” em relação uma média de 41KB para as operações de I/O nesse experimento na PoC. Entretanto, questionamos: (i) </w:t>
      </w:r>
      <w:r>
        <w:rPr>
          <w:noProof/>
        </w:rPr>
        <w:t xml:space="preserve">“Será que essas são as únicas possibilidades de modo a alcançar esse média de 41KB?” ou (ii) “Como podemos compreender se a distribuição adotada, que apesar de ser uma verdade para esse momento, também é uma verdade para o mundo original onde reside essa aplicação de sistema?”. </w:t>
      </w:r>
      <w:r>
        <w:t>Assim sendo, destacamos o pensamento de Gadamer, em relação a reciprocidade, onde:</w:t>
      </w:r>
    </w:p>
    <w:p w14:paraId="0BA3BF04" w14:textId="77777777" w:rsidR="00803B35" w:rsidRDefault="00803B35" w:rsidP="00803B35">
      <w:pPr>
        <w:pStyle w:val="Tese-Citao-Direta"/>
      </w:pPr>
      <w:r>
        <w:t xml:space="preserve">The doctor may have the medical knowledge, but unless he or she applies it appropriately it cannot become useful knowledge. Similarly, the teacher may have the subject expertise, but, again, unless this is related to the educational needs of the learner it remains ineffectual. In both cases the appropriate application can only be achieved through dialogue. In order to apply their specialist knowledge, professional practitioners [e.g., actors in the context of PoC] must understand to whom and within what context that knowledge is being applied. They must, in other words, become good listeners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474628">
        <w:t>(Nixon, 2017)</w:t>
      </w:r>
      <w:r>
        <w:fldChar w:fldCharType="end"/>
      </w:r>
      <w:r>
        <w:t>.</w:t>
      </w:r>
    </w:p>
    <w:p w14:paraId="23E3BA45" w14:textId="51C0A73D" w:rsidR="00803B35" w:rsidRDefault="00803B35" w:rsidP="00803B35">
      <w:pPr>
        <w:pStyle w:val="Tese-Normal"/>
      </w:pPr>
      <w:r>
        <w:lastRenderedPageBreak/>
        <w:t>Portanto, nesse cenário em específico, concluímos que qualquer das N possibilidades existente de modo a reproduzir uma média de 41KB é uma verdade (ou seja, um conhecimento) “</w:t>
      </w:r>
      <w:r w:rsidRPr="00394B95">
        <w:t>até certo ponto</w:t>
      </w:r>
      <w:r>
        <w:t xml:space="preserve">” </w:t>
      </w:r>
      <w:r>
        <w:fldChar w:fldCharType="begin" w:fldLock="1"/>
      </w:r>
      <w:r w:rsidR="006803EB">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sidRPr="00474628">
        <w:rPr>
          <w:noProof/>
        </w:rPr>
        <w:t>(Nonaka &amp; Takeuchi, 1995)</w:t>
      </w:r>
      <w:r>
        <w:fldChar w:fldCharType="end"/>
      </w:r>
      <w:r>
        <w:t xml:space="preserve">, sendo </w:t>
      </w:r>
      <w:r w:rsidRPr="00394B95">
        <w:t>específic</w:t>
      </w:r>
      <w:r>
        <w:t>a</w:t>
      </w:r>
      <w:r w:rsidRPr="00394B95">
        <w:t xml:space="preserve"> ao contexto e relacional</w:t>
      </w:r>
      <w:r>
        <w:t>. Entretanto aqui, a problemática se apresenta não em como calcular uma média, mas se esse cálculo pode ser considerado como uma verdade em um outro mundo, ou seja, no mundo original de uma organização utilizando a solução de armazamento de dados.</w:t>
      </w:r>
    </w:p>
    <w:p w14:paraId="726DBD48" w14:textId="77777777" w:rsidR="00803B35" w:rsidRDefault="00803B35" w:rsidP="00803B35">
      <w:pPr>
        <w:pStyle w:val="Tese-Normal"/>
      </w:pPr>
      <w:r>
        <w:t>A seguir na Tabela 5, apresentamos um outro exemplo do uso da média na atividade da PoC, onde muitos dos seus praticantes se baseiam na média como uma forma de construção e validação dos seus requisitos, como por exemplo, uma organização efetuou uma coleta de dados de desempenho de um banco de dados em um intervalo de 432.000 horas (ou seja, uma média de desempenho em 5 dias).</w:t>
      </w:r>
    </w:p>
    <w:tbl>
      <w:tblPr>
        <w:tblStyle w:val="TableGrid"/>
        <w:tblW w:w="0" w:type="auto"/>
        <w:tblLook w:val="04A0" w:firstRow="1" w:lastRow="0" w:firstColumn="1" w:lastColumn="0" w:noHBand="0" w:noVBand="1"/>
      </w:tblPr>
      <w:tblGrid>
        <w:gridCol w:w="8636"/>
      </w:tblGrid>
      <w:tr w:rsidR="00803B35" w14:paraId="5B5ED74E" w14:textId="77777777" w:rsidTr="006803EB">
        <w:trPr>
          <w:trHeight w:val="718"/>
        </w:trPr>
        <w:tc>
          <w:tcPr>
            <w:tcW w:w="0" w:type="auto"/>
            <w:vAlign w:val="center"/>
          </w:tcPr>
          <w:p w14:paraId="770379A6" w14:textId="77777777" w:rsidR="00803B35" w:rsidRPr="004C2818" w:rsidRDefault="00803B35" w:rsidP="006803EB">
            <w:pPr>
              <w:pStyle w:val="Tese-110-movimentos-cenrios"/>
              <w:spacing w:line="276" w:lineRule="auto"/>
              <w:ind w:left="0"/>
              <w:rPr>
                <w:sz w:val="24"/>
                <w:szCs w:val="24"/>
                <w:lang w:val="pt-BR"/>
              </w:rPr>
            </w:pPr>
            <w:r w:rsidRPr="004C2818">
              <w:rPr>
                <w:sz w:val="24"/>
                <w:szCs w:val="24"/>
                <w:lang w:val="pt-BR"/>
              </w:rPr>
              <w:t>“O relatório de desempenho do banco de dados foi capturado num intervalo de 432.000 horas, e agora eles estão questionando nossa proposta na PoC. Eles estão dizendo que não precisam de 50.000 IOPS, pois baseados nesse relatório eles só viram o máximo de 15.000 IOPS. Eu entendo que eles viram uma média de 15.000 IOPS em cinco dias de captura. Da mesma forma, penso que uma média pode mascarar muitas coisas como, por exemplo: no primeiro dia eles poderiam ter gerado 40.000 IOPS, no segundo dia 10.000 IOPS, e nos últimos dias 5.000 IOPS por dia. Assim, temos uma média de (40.000 + 20.000 + (3 * 5.000)) = 75.000 / 5 dias = 15.000. Eu penso que eles deveriam reavaliar seus requisitos ou executar uma nova coleta baseado num intervalo mais representativo.”</w:t>
            </w:r>
          </w:p>
        </w:tc>
      </w:tr>
    </w:tbl>
    <w:p w14:paraId="6076AADE" w14:textId="77777777" w:rsidR="00803B35" w:rsidRPr="0050469B" w:rsidRDefault="00803B35" w:rsidP="00803B35">
      <w:pPr>
        <w:pStyle w:val="Tese-Tabela-Caption"/>
      </w:pPr>
      <w:bookmarkStart w:id="1852" w:name="_Toc47384445"/>
      <w:bookmarkStart w:id="1853" w:name="_Toc68502393"/>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5</w:t>
      </w:r>
      <w:r w:rsidRPr="0050469B">
        <w:rPr>
          <w:b/>
        </w:rPr>
        <w:fldChar w:fldCharType="end"/>
      </w:r>
      <w:r w:rsidRPr="0050469B">
        <w:rPr>
          <w:b/>
        </w:rPr>
        <w:t>.</w:t>
      </w:r>
      <w:r w:rsidRPr="0050469B">
        <w:t xml:space="preserve"> </w:t>
      </w:r>
      <w:r>
        <w:t>Cenário 2: os requisitos baseados no uso da média na PoC</w:t>
      </w:r>
      <w:bookmarkEnd w:id="1852"/>
      <w:bookmarkEnd w:id="1853"/>
    </w:p>
    <w:p w14:paraId="4385F731" w14:textId="77777777" w:rsidR="00803B35" w:rsidRDefault="00803B35" w:rsidP="00803B35">
      <w:pPr>
        <w:pStyle w:val="Tese-Tabela-Caption"/>
      </w:pPr>
      <w:r w:rsidRPr="0050469B">
        <w:rPr>
          <w:color w:val="000000"/>
        </w:rPr>
        <w:t>Fonte:</w:t>
      </w:r>
      <w:r w:rsidRPr="0050469B">
        <w:t xml:space="preserve"> Elaboração nossa.</w:t>
      </w:r>
    </w:p>
    <w:p w14:paraId="0568E5E6" w14:textId="77777777" w:rsidR="00803B35" w:rsidRDefault="00803B35" w:rsidP="00803B35">
      <w:pPr>
        <w:pStyle w:val="Tese-Normal"/>
      </w:pPr>
      <w:r>
        <w:t xml:space="preserve">Conforme podemos observar na Tabela 5, não questionamos o cálculo </w:t>
      </w:r>
      <w:r w:rsidRPr="002B7DB2">
        <w:rPr>
          <w:i/>
          <w:iCs/>
        </w:rPr>
        <w:t>per se</w:t>
      </w:r>
      <w:r>
        <w:t xml:space="preserve"> da média (ou seja, se esse cálculo está “certo ou errado”), mas qual foi a intenção do autor? </w:t>
      </w:r>
      <w:r w:rsidRPr="002B7DB2">
        <w:t>Por outras palavras, nós, como intérpretes (ou seja, no papel de praticantes no contexto da PoC)</w:t>
      </w:r>
      <w:r>
        <w:t xml:space="preserve">, </w:t>
      </w:r>
      <w:r w:rsidRPr="002B7DB2">
        <w:t xml:space="preserve">entendemos a relevância da hermenêutica no contexto da PoC no mesmo sentido dado por </w:t>
      </w:r>
      <w:r w:rsidRPr="002B7DB2">
        <w:rPr>
          <w:rFonts w:ascii="Calibri" w:hAnsi="Calibri" w:cs="Calibri"/>
        </w:rPr>
        <w:t>﻿</w:t>
      </w:r>
      <w:r w:rsidRPr="002B7DB2">
        <w:t xml:space="preserve">Schleiermacher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2B7DB2">
        <w:rPr>
          <w:noProof/>
        </w:rPr>
        <w:t>(Schmidt, 2012)</w:t>
      </w:r>
      <w:r>
        <w:fldChar w:fldCharType="end"/>
      </w:r>
      <w:r>
        <w:t xml:space="preserve">, que </w:t>
      </w:r>
      <w:r w:rsidRPr="002B7DB2">
        <w:t xml:space="preserve">afirma que </w:t>
      </w:r>
      <w:r>
        <w:t>“</w:t>
      </w:r>
      <w:r w:rsidRPr="002B7DB2">
        <w:t xml:space="preserve">o objetivo é compreender o </w:t>
      </w:r>
      <w:r w:rsidRPr="002B7DB2">
        <w:rPr>
          <w:rFonts w:ascii="Calibri" w:hAnsi="Calibri" w:cs="Calibri"/>
        </w:rPr>
        <w:t>﻿</w:t>
      </w:r>
      <w:r w:rsidRPr="002B7DB2">
        <w:t>autor melhor do que ele se compreendia, já que nós, enquanto intérpretes, podemos vir a conhecer motivações ocultas ou inconscientes. Será que estas motivações inconscientes estão, de alguma forma, na linguagem escrita do texto?</w:t>
      </w:r>
      <w:r>
        <w:t xml:space="preserve">”. </w:t>
      </w:r>
    </w:p>
    <w:p w14:paraId="24486CE4" w14:textId="77777777" w:rsidR="00803B35" w:rsidRDefault="00803B35" w:rsidP="00803B35">
      <w:pPr>
        <w:pStyle w:val="Tese-Normal"/>
      </w:pPr>
      <w:r>
        <w:rPr>
          <w:rFonts w:ascii="Calibri" w:hAnsi="Calibri" w:cs="Calibri"/>
        </w:rPr>
        <w:lastRenderedPageBreak/>
        <w:t>﻿</w:t>
      </w:r>
      <w:r w:rsidRPr="005F0323">
        <w:t>Novamente, questionamos</w:t>
      </w:r>
      <w:r>
        <w:t xml:space="preserve"> se </w:t>
      </w:r>
      <w:r w:rsidRPr="005F0323">
        <w:t>o significado do texto está na expressão escrita, e não na intenção do autor</w:t>
      </w:r>
      <w:r>
        <w:t xml:space="preserve">, onde conjecturamos a existência de um potencial abismo entre a dimensão da comunicação e o significado desejado do autor, onde: </w:t>
      </w:r>
    </w:p>
    <w:p w14:paraId="0986337C" w14:textId="77777777" w:rsidR="00803B35" w:rsidRDefault="00803B35" w:rsidP="00803B35">
      <w:pPr>
        <w:pStyle w:val="Tese-Lista"/>
      </w:pPr>
      <w:r>
        <w:t xml:space="preserve">Será que o autor requerente (ou seja, o praticante do contexto da PoC que está coletando essas informações) se baseou no uso da média, pois é a única maneira conhecida por esse praticante? </w:t>
      </w:r>
    </w:p>
    <w:p w14:paraId="7C71C88D" w14:textId="77777777" w:rsidR="00803B35" w:rsidRDefault="00803B35" w:rsidP="00803B35">
      <w:pPr>
        <w:pStyle w:val="Tese-Lista"/>
      </w:pPr>
      <w:r>
        <w:t>Será que a ferramenta de coleta de desempenho desse banco de dados possui alguma limitação e somente oferece uma média de desempenho baseada nos últimos 5 dias?</w:t>
      </w:r>
    </w:p>
    <w:p w14:paraId="18025698" w14:textId="75EBEE53" w:rsidR="002B7DB2" w:rsidRPr="00803B35" w:rsidRDefault="00803B35" w:rsidP="00803B35">
      <w:pPr>
        <w:pStyle w:val="Tese-Lista"/>
        <w:rPr>
          <w:rFonts w:cs="Times New Roman"/>
        </w:rPr>
      </w:pPr>
      <w:r>
        <w:t>Será que essa foi a real intenção do autor requerente?</w:t>
      </w:r>
    </w:p>
    <w:p w14:paraId="08CBD3B1" w14:textId="150FCA9F" w:rsidR="0026570A" w:rsidRDefault="0026570A" w:rsidP="0026570A">
      <w:pPr>
        <w:pStyle w:val="Heading3"/>
      </w:pPr>
      <w:bookmarkStart w:id="1854" w:name="_Toc68502478"/>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54"/>
    </w:p>
    <w:p w14:paraId="0C4E66BA" w14:textId="4722A3BC" w:rsidR="006803EB" w:rsidRDefault="0021797D" w:rsidP="006803EB">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r w:rsidR="006803EB">
        <w:t>destacamos esse como sendo um dos cenários que nos deparamos com maior frequência no mundo da PoC. Notamos que muitos dos atores no contexto da PoC buscam por utilizar os resultados de uma PoC em outras PoC. Apesar de entendermos essa intenção de reutilização, questionamos uma possível falta de compreensão das partes que compreendem o todo no contexto da PoC (ou seja, as redes de conhecimentos na PoC).</w:t>
      </w:r>
    </w:p>
    <w:tbl>
      <w:tblPr>
        <w:tblStyle w:val="TableGrid"/>
        <w:tblW w:w="0" w:type="auto"/>
        <w:tblLook w:val="04A0" w:firstRow="1" w:lastRow="0" w:firstColumn="1" w:lastColumn="0" w:noHBand="0" w:noVBand="1"/>
      </w:tblPr>
      <w:tblGrid>
        <w:gridCol w:w="8636"/>
      </w:tblGrid>
      <w:tr w:rsidR="006803EB" w14:paraId="23129FB0" w14:textId="77777777" w:rsidTr="006803EB">
        <w:trPr>
          <w:trHeight w:val="718"/>
        </w:trPr>
        <w:tc>
          <w:tcPr>
            <w:tcW w:w="0" w:type="auto"/>
            <w:vAlign w:val="center"/>
          </w:tcPr>
          <w:p w14:paraId="36C79E59" w14:textId="77777777" w:rsidR="006803EB" w:rsidRDefault="006803EB" w:rsidP="006803EB">
            <w:pPr>
              <w:spacing w:before="120" w:after="120" w:line="276" w:lineRule="auto"/>
              <w:jc w:val="both"/>
              <w:rPr>
                <w:noProof/>
              </w:rPr>
            </w:pPr>
            <w:r w:rsidRPr="005302EA">
              <w:rPr>
                <w:noProof/>
              </w:rPr>
              <w:t xml:space="preserve">“I have been thinking about something and would love some feedback. If a customer asks for a 100 K IOPS, however, they are OK with a 5 ms average latency. Does it mean I can assume 20 K IOPS at 1 ms latency? My limited logic is telling me that if in 1 ms (of time) I am doing X amount of jobs (IOPS) that should mean that in 2x that time I will be able to do double the job, so 100 K IOPS at 1 ms means 1M IOPS at 10 ms latency. Is there any formula to apply here? I have many use-cases where customers are more than OK with a 5 ms latency, so will that mean I can divide the IOPS requirement by 5 if I have IOPS numbers at 1 ms? [Answer] Nope. This reasoning is a bit too simplistic and does not match reality for a couple of reasons: Latency increases not linearly but tends to be more of a logarithmic curve with a hockey stick configuration. You may perfectly deliver 100 K IOPS at 1 ms and then after the breakpoint (could be 120 K IOPS) go straight in the 5-10 ms or more. It’s not because you can lift 40 kg in one second that you can lift 1,000 kg in 25 seconds. Also, other things come into play for latency, such as the size of the IO (block size), parallelism (how many IO can you do in parallel </w:t>
            </w:r>
            <w:r w:rsidRPr="005302EA">
              <w:rPr>
                <w:i/>
                <w:noProof/>
              </w:rPr>
              <w:t>versus</w:t>
            </w:r>
            <w:r w:rsidRPr="005302EA">
              <w:rPr>
                <w:noProof/>
              </w:rPr>
              <w:t xml:space="preserve"> single threaded IO), and probably a few others. It’s not linear, so you can’t just divide.”</w:t>
            </w:r>
          </w:p>
        </w:tc>
      </w:tr>
    </w:tbl>
    <w:p w14:paraId="1C84F73C" w14:textId="77777777" w:rsidR="006803EB" w:rsidRPr="0050469B" w:rsidRDefault="006803EB" w:rsidP="006803EB">
      <w:pPr>
        <w:pStyle w:val="Tese-Tabela-Caption"/>
      </w:pPr>
      <w:bookmarkStart w:id="1855" w:name="_Toc47384446"/>
      <w:bookmarkStart w:id="1856" w:name="_Toc68502394"/>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6</w:t>
      </w:r>
      <w:r w:rsidRPr="0050469B">
        <w:rPr>
          <w:b/>
        </w:rPr>
        <w:fldChar w:fldCharType="end"/>
      </w:r>
      <w:r w:rsidRPr="0050469B">
        <w:rPr>
          <w:b/>
        </w:rPr>
        <w:t>.</w:t>
      </w:r>
      <w:r w:rsidRPr="0050469B">
        <w:t xml:space="preserve"> </w:t>
      </w:r>
      <w:r>
        <w:t xml:space="preserve">Cenário 3: os </w:t>
      </w:r>
      <w:r w:rsidRPr="00961BF7">
        <w:t xml:space="preserve">IOPS não são criados </w:t>
      </w:r>
      <w:r>
        <w:t xml:space="preserve">todos </w:t>
      </w:r>
      <w:r w:rsidRPr="00961BF7">
        <w:t>da mesma maneira</w:t>
      </w:r>
      <w:bookmarkEnd w:id="1855"/>
      <w:bookmarkEnd w:id="1856"/>
    </w:p>
    <w:p w14:paraId="340D7989" w14:textId="426C2EEA" w:rsidR="006803EB" w:rsidRDefault="006803EB" w:rsidP="006803EB">
      <w:pPr>
        <w:pStyle w:val="Tese-Tabela-Caption"/>
      </w:pPr>
      <w:r w:rsidRPr="0050469B">
        <w:rPr>
          <w:color w:val="000000"/>
        </w:rPr>
        <w:t>Fonte:</w:t>
      </w:r>
      <w:r>
        <w:t xml:space="preserve"> </w:t>
      </w:r>
      <w:r>
        <w:rPr>
          <w:rStyle w:val="Hyperlink"/>
          <w:color w:val="000000" w:themeColor="text1"/>
          <w:u w:val="none"/>
        </w:rPr>
        <w:fldChar w:fldCharType="begin" w:fldLock="1"/>
      </w:r>
      <w:r>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Pr>
          <w:rStyle w:val="Hyperlink"/>
          <w:color w:val="000000" w:themeColor="text1"/>
          <w:u w:val="none"/>
        </w:rPr>
        <w:fldChar w:fldCharType="separate"/>
      </w:r>
      <w:r w:rsidRPr="00803B35">
        <w:rPr>
          <w:rStyle w:val="Hyperlink"/>
          <w:noProof/>
          <w:color w:val="000000" w:themeColor="text1"/>
          <w:u w:val="none"/>
        </w:rPr>
        <w:t>(Neto et al., 2020c)</w:t>
      </w:r>
      <w:r>
        <w:rPr>
          <w:rStyle w:val="Hyperlink"/>
          <w:color w:val="000000" w:themeColor="text1"/>
          <w:u w:val="none"/>
        </w:rPr>
        <w:fldChar w:fldCharType="end"/>
      </w:r>
      <w:r>
        <w:rPr>
          <w:rStyle w:val="Hyperlink"/>
          <w:color w:val="000000" w:themeColor="text1"/>
          <w:u w:val="none"/>
        </w:rPr>
        <w:t>.</w:t>
      </w:r>
    </w:p>
    <w:p w14:paraId="03FC5437" w14:textId="77777777" w:rsidR="006803EB" w:rsidRDefault="006803EB" w:rsidP="006803EB">
      <w:pPr>
        <w:pStyle w:val="Tese-Normal"/>
      </w:pPr>
      <w:r>
        <w:lastRenderedPageBreak/>
        <w:t>Conforme podemos observar na Tabela 6, um praticante busca utilizar os resultados de uma PoC e, de alguma forma, “normalizá-los”, de modo a serem utilizados em outra PoC, como por exemplo: se um equipamento é capaz de desempenhar 100.000 operações de I/O em 1 milisegundo, será que posso assumir que esse equipamento também é capaz de desempenhar 1.000.000 das mesmas operações em um tempo mais longo, ou seja, 10 milisegundos?</w:t>
      </w:r>
      <w:r w:rsidRPr="0021797D">
        <w:t xml:space="preserve"> </w:t>
      </w:r>
      <w:r>
        <w:t xml:space="preserve">Por outras palavras, notamos que a intenção desse praticante é utilizar a produção de um conhecimento que foi baseada em um contexto (100.000 IOPS em 1ms) e reutilizá-la em um outro contexto (1.000.000 IOPS em 10ms). </w:t>
      </w:r>
    </w:p>
    <w:p w14:paraId="0237747C" w14:textId="5BA8BD04" w:rsidR="006803EB" w:rsidRDefault="006803EB" w:rsidP="006803EB">
      <w:pPr>
        <w:pStyle w:val="Tese-Normal"/>
      </w:pPr>
      <w:r>
        <w:t xml:space="preserve">Apesar dessa produção de sentido ser uma verdade “até certo ponto” </w:t>
      </w:r>
      <w:r>
        <w:fldChar w:fldCharType="begin" w:fldLock="1"/>
      </w:r>
      <w:r w:rsidR="00913825">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sidRPr="00474628">
        <w:rPr>
          <w:noProof/>
        </w:rPr>
        <w:t>(Nonaka &amp; Takeuchi, 1995)</w:t>
      </w:r>
      <w:r>
        <w:fldChar w:fldCharType="end"/>
      </w:r>
      <w:r>
        <w:t xml:space="preserve"> e </w:t>
      </w:r>
      <w:r w:rsidRPr="00394B95">
        <w:t>específic</w:t>
      </w:r>
      <w:r>
        <w:t>a</w:t>
      </w:r>
      <w:r w:rsidRPr="00394B95">
        <w:t xml:space="preserve"> ao </w:t>
      </w:r>
      <w:r>
        <w:t xml:space="preserve">esse </w:t>
      </w:r>
      <w:r w:rsidRPr="00394B95">
        <w:t>contexto</w:t>
      </w:r>
      <w:r>
        <w:t xml:space="preserve"> (ou seja, 100.000 IOPS em 1ms), a intenção desse praticante é “transportar” esse conhecimento e caracterizá-lo como uma “verdade absoluta” para qualquer contexto. Nota-se que não questionamos os resultados (ou seja, o conhecimento A) produzidos durante a execução da atividade da PoC 1, mas perguntamos se esse conhecimento pode ser ‘transportado’ para um outro contexto, sem um conhecimento de suas partes (Figura 151).</w:t>
      </w:r>
    </w:p>
    <w:p w14:paraId="247C7CDC" w14:textId="77777777" w:rsidR="006803EB" w:rsidRDefault="006803EB" w:rsidP="006803EB">
      <w:pPr>
        <w:pStyle w:val="Tese-Figura"/>
      </w:pPr>
      <w:r w:rsidRPr="00330FA2">
        <w:rPr>
          <w:lang w:val="en-US"/>
        </w:rPr>
        <w:drawing>
          <wp:inline distT="0" distB="0" distL="0" distR="0" wp14:anchorId="4273259B" wp14:editId="5676714A">
            <wp:extent cx="5104738" cy="2315926"/>
            <wp:effectExtent l="0" t="0" r="127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37729" cy="2330893"/>
                    </a:xfrm>
                    <a:prstGeom prst="rect">
                      <a:avLst/>
                    </a:prstGeom>
                  </pic:spPr>
                </pic:pic>
              </a:graphicData>
            </a:graphic>
          </wp:inline>
        </w:drawing>
      </w:r>
    </w:p>
    <w:p w14:paraId="56CEC629" w14:textId="77777777" w:rsidR="006803EB" w:rsidRPr="002B4D19" w:rsidRDefault="006803EB" w:rsidP="006803EB">
      <w:pPr>
        <w:pStyle w:val="Tese-Caption"/>
        <w:rPr>
          <w:rStyle w:val="Hyperlink"/>
          <w:color w:val="000000" w:themeColor="text1"/>
          <w:u w:val="none"/>
        </w:rPr>
      </w:pPr>
      <w:bookmarkStart w:id="1857" w:name="_Toc47384603"/>
      <w:bookmarkStart w:id="1858" w:name="_Toc68502415"/>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1</w:t>
      </w:r>
      <w:r w:rsidRPr="002B4D19">
        <w:rPr>
          <w:b/>
          <w:bCs w:val="0"/>
        </w:rPr>
        <w:fldChar w:fldCharType="end"/>
      </w:r>
      <w:r w:rsidRPr="002B4D19">
        <w:rPr>
          <w:b/>
          <w:bCs w:val="0"/>
        </w:rPr>
        <w:t>.</w:t>
      </w:r>
      <w:r w:rsidRPr="002B4D19">
        <w:t xml:space="preserve"> Cenário </w:t>
      </w:r>
      <w:r>
        <w:t>3</w:t>
      </w:r>
      <w:r w:rsidRPr="002B4D19">
        <w:t xml:space="preserve">: </w:t>
      </w:r>
      <w:r>
        <w:t>será que podemos reutilizar os resultados da PoC</w:t>
      </w:r>
      <w:bookmarkEnd w:id="1857"/>
      <w:bookmarkEnd w:id="1858"/>
    </w:p>
    <w:p w14:paraId="5594F340" w14:textId="77777777" w:rsidR="006803EB" w:rsidRPr="002B4D19" w:rsidRDefault="006803EB" w:rsidP="006803EB">
      <w:pPr>
        <w:pStyle w:val="Tese-Caption"/>
      </w:pPr>
      <w:r w:rsidRPr="002B4D19">
        <w:rPr>
          <w:rStyle w:val="Hyperlink"/>
          <w:color w:val="000000" w:themeColor="text1"/>
          <w:u w:val="none"/>
        </w:rPr>
        <w:t>Fonte: Elaboração nossa.</w:t>
      </w:r>
    </w:p>
    <w:p w14:paraId="4E44CEB8" w14:textId="77777777" w:rsidR="006803EB" w:rsidRDefault="006803EB" w:rsidP="006803EB">
      <w:pPr>
        <w:pStyle w:val="Tese-Normal"/>
      </w:pPr>
      <w:r>
        <w:t xml:space="preserve">Mesmo se partimos de uma hipótese que o autor (ou seja, o praticante do contexto da PoC 1) conheça a formação dessa rede de conhecimento, esse conhecimento não foi divulgado (ou seja, nos seus resultados) de modo a contribuir para uma produção de sentido incorporando o todo e a relação com as suas partes. Por outras palavras, somente baseado no trecho acima, desconhecemos o contexto (ou seja, a formação dessa rede de </w:t>
      </w:r>
      <w:r>
        <w:lastRenderedPageBreak/>
        <w:t>conhecimento), onde a sua formação pode divergir da formação da rede de conhecimento da PoC 2 (veja um exemplo na Figura 152).</w:t>
      </w:r>
    </w:p>
    <w:p w14:paraId="40BB34F9" w14:textId="77777777" w:rsidR="006803EB" w:rsidRDefault="006803EB" w:rsidP="006803EB">
      <w:pPr>
        <w:pStyle w:val="Tese-Figura"/>
      </w:pPr>
      <w:r w:rsidRPr="00330FA2">
        <w:rPr>
          <w:lang w:val="en-US"/>
        </w:rPr>
        <w:drawing>
          <wp:inline distT="0" distB="0" distL="0" distR="0" wp14:anchorId="18E516C0" wp14:editId="27A688B0">
            <wp:extent cx="4548146" cy="1887834"/>
            <wp:effectExtent l="0" t="0" r="0"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783378" cy="1985474"/>
                    </a:xfrm>
                    <a:prstGeom prst="rect">
                      <a:avLst/>
                    </a:prstGeom>
                  </pic:spPr>
                </pic:pic>
              </a:graphicData>
            </a:graphic>
          </wp:inline>
        </w:drawing>
      </w:r>
    </w:p>
    <w:p w14:paraId="68EBFCE9" w14:textId="77777777" w:rsidR="006803EB" w:rsidRPr="002B4D19" w:rsidRDefault="006803EB" w:rsidP="006803EB">
      <w:pPr>
        <w:pStyle w:val="Tese-Caption"/>
        <w:rPr>
          <w:rStyle w:val="Hyperlink"/>
          <w:color w:val="000000" w:themeColor="text1"/>
          <w:u w:val="none"/>
        </w:rPr>
      </w:pPr>
      <w:bookmarkStart w:id="1859" w:name="_Toc47384604"/>
      <w:bookmarkStart w:id="1860" w:name="_Toc68502416"/>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2</w:t>
      </w:r>
      <w:r w:rsidRPr="002B4D19">
        <w:rPr>
          <w:b/>
          <w:bCs w:val="0"/>
        </w:rPr>
        <w:fldChar w:fldCharType="end"/>
      </w:r>
      <w:r w:rsidRPr="002B4D19">
        <w:rPr>
          <w:b/>
          <w:bCs w:val="0"/>
        </w:rPr>
        <w:t>.</w:t>
      </w:r>
      <w:r w:rsidRPr="002B4D19">
        <w:t xml:space="preserve"> Cenário </w:t>
      </w:r>
      <w:r>
        <w:t>3</w:t>
      </w:r>
      <w:r w:rsidRPr="002B4D19">
        <w:t xml:space="preserve">: </w:t>
      </w:r>
      <w:r>
        <w:t>diferentes redes de conhecimento em duas atividades da PoC</w:t>
      </w:r>
      <w:bookmarkEnd w:id="1859"/>
      <w:bookmarkEnd w:id="1860"/>
    </w:p>
    <w:p w14:paraId="40526949" w14:textId="77777777" w:rsidR="006803EB" w:rsidRPr="002B4D19" w:rsidRDefault="006803EB" w:rsidP="006803EB">
      <w:pPr>
        <w:pStyle w:val="Tese-Caption"/>
      </w:pPr>
      <w:r w:rsidRPr="002B4D19">
        <w:rPr>
          <w:rStyle w:val="Hyperlink"/>
          <w:color w:val="000000" w:themeColor="text1"/>
          <w:u w:val="none"/>
        </w:rPr>
        <w:t>Fonte: Elaboração nossa.</w:t>
      </w:r>
    </w:p>
    <w:p w14:paraId="349DEBEA" w14:textId="77777777" w:rsidR="006803EB" w:rsidRDefault="006803EB" w:rsidP="006803EB">
      <w:pPr>
        <w:pStyle w:val="Tese-Normal"/>
        <w:rPr>
          <w:noProof/>
        </w:rPr>
      </w:pPr>
      <w:r>
        <w:rPr>
          <w:noProof/>
        </w:rPr>
        <w:t xml:space="preserve">Conforme podemos observar na Figura 152, apresentamos um cenário na PoC, que apesar de ambas atividades da PoC se basearem na mesma solução de armazenamento de dados, observamos diferentes formações de suas redes de conhecimento. </w:t>
      </w:r>
    </w:p>
    <w:p w14:paraId="2970340B" w14:textId="77777777" w:rsidR="006803EB" w:rsidRDefault="006803EB" w:rsidP="006803EB">
      <w:pPr>
        <w:pStyle w:val="Tese-Normal"/>
        <w:rPr>
          <w:noProof/>
        </w:rPr>
      </w:pPr>
      <w:r>
        <w:rPr>
          <w:noProof/>
        </w:rPr>
        <w:t>A seguir, apresentamos a rede de conhecimento da PoC 1 (ou seja, os nós e suas conexões):</w:t>
      </w:r>
    </w:p>
    <w:p w14:paraId="50896123" w14:textId="77777777" w:rsidR="006803EB" w:rsidRPr="008276F6" w:rsidRDefault="006803EB" w:rsidP="006803EB">
      <w:pPr>
        <w:pStyle w:val="Tese-Lista"/>
        <w:rPr>
          <w:noProof/>
          <w:lang w:val="pt-BR"/>
        </w:rPr>
      </w:pPr>
      <w:r w:rsidRPr="008276F6">
        <w:rPr>
          <w:noProof/>
          <w:lang w:val="pt-BR"/>
        </w:rPr>
        <w:t>A rede de conhecimento da PoC 1 possui 4 nós e 3 conexões.</w:t>
      </w:r>
    </w:p>
    <w:p w14:paraId="41605F12" w14:textId="77777777" w:rsidR="006803EB" w:rsidRPr="008276F6" w:rsidRDefault="006803EB" w:rsidP="006803EB">
      <w:pPr>
        <w:pStyle w:val="Tese-Lista"/>
        <w:rPr>
          <w:noProof/>
          <w:lang w:val="pt-BR"/>
        </w:rPr>
      </w:pPr>
      <w:r w:rsidRPr="008276F6">
        <w:rPr>
          <w:noProof/>
          <w:lang w:val="pt-BR"/>
        </w:rPr>
        <w:t>O nó P corresponde ao autor original dos resultados (ou seja, um praticante no contexto da PoC).</w:t>
      </w:r>
    </w:p>
    <w:p w14:paraId="292C09D6" w14:textId="77777777" w:rsidR="006803EB" w:rsidRPr="008276F6" w:rsidRDefault="006803EB" w:rsidP="006803EB">
      <w:pPr>
        <w:pStyle w:val="Tese-Lista"/>
        <w:rPr>
          <w:noProof/>
          <w:lang w:val="pt-BR"/>
        </w:rPr>
      </w:pPr>
      <w:r w:rsidRPr="008276F6">
        <w:rPr>
          <w:noProof/>
          <w:lang w:val="pt-BR"/>
        </w:rPr>
        <w:t xml:space="preserve">O nó F corresponde uma ferramenta de </w:t>
      </w:r>
      <w:r w:rsidRPr="008276F6">
        <w:rPr>
          <w:i/>
          <w:iCs/>
          <w:noProof/>
          <w:lang w:val="pt-BR"/>
        </w:rPr>
        <w:t>software</w:t>
      </w:r>
      <w:r w:rsidRPr="008276F6">
        <w:rPr>
          <w:noProof/>
          <w:lang w:val="pt-BR"/>
        </w:rPr>
        <w:t xml:space="preserve"> de simulação de I/O utilizada para a geração das operações de leitura e escrita no sistema de armazenamento de dados.</w:t>
      </w:r>
    </w:p>
    <w:p w14:paraId="1982177C" w14:textId="77777777" w:rsidR="006803EB" w:rsidRPr="008276F6" w:rsidRDefault="006803EB" w:rsidP="006803EB">
      <w:pPr>
        <w:pStyle w:val="Tese-Lista"/>
        <w:rPr>
          <w:noProof/>
          <w:lang w:val="pt-BR"/>
        </w:rPr>
      </w:pPr>
      <w:r w:rsidRPr="008276F6">
        <w:rPr>
          <w:noProof/>
          <w:lang w:val="pt-BR"/>
        </w:rPr>
        <w:t>A conexão do nó P para o nó F representa as interações desse praticante com a ferramenta de simulação de I/O.</w:t>
      </w:r>
    </w:p>
    <w:p w14:paraId="2ECBA120" w14:textId="77777777" w:rsidR="006803EB" w:rsidRPr="008276F6" w:rsidRDefault="006803EB" w:rsidP="006803EB">
      <w:pPr>
        <w:pStyle w:val="Tese-Lista"/>
        <w:rPr>
          <w:noProof/>
          <w:lang w:val="pt-BR"/>
        </w:rPr>
      </w:pPr>
      <w:r w:rsidRPr="008276F6">
        <w:rPr>
          <w:noProof/>
          <w:lang w:val="pt-BR"/>
        </w:rPr>
        <w:t>O nó A representa uma solução de um sistema de armazenamento de dados (ou seja, o modelo Shazan</w:t>
      </w:r>
      <w:r>
        <w:rPr>
          <w:noProof/>
          <w:lang w:val="pt-BR"/>
        </w:rPr>
        <w:t xml:space="preserve"> [nome fictício]</w:t>
      </w:r>
      <w:r w:rsidRPr="008276F6">
        <w:rPr>
          <w:noProof/>
          <w:lang w:val="pt-BR"/>
        </w:rPr>
        <w:t>)</w:t>
      </w:r>
      <w:r>
        <w:rPr>
          <w:noProof/>
          <w:lang w:val="pt-BR"/>
        </w:rPr>
        <w:t>.</w:t>
      </w:r>
    </w:p>
    <w:p w14:paraId="54F1217D" w14:textId="77777777" w:rsidR="006803EB" w:rsidRPr="008276F6" w:rsidRDefault="006803EB" w:rsidP="006803EB">
      <w:pPr>
        <w:pStyle w:val="Tese-Lista"/>
        <w:rPr>
          <w:noProof/>
          <w:lang w:val="pt-BR"/>
        </w:rPr>
      </w:pPr>
      <w:r w:rsidRPr="008276F6">
        <w:rPr>
          <w:noProof/>
          <w:lang w:val="pt-BR"/>
        </w:rPr>
        <w:t>A conexão do nó F para o nó A representa as interações dessa ferramenta de simulação de I/O com a solução de um sistema de armazenamento de dados.</w:t>
      </w:r>
    </w:p>
    <w:p w14:paraId="419EA295" w14:textId="77777777" w:rsidR="006803EB" w:rsidRPr="008276F6" w:rsidRDefault="006803EB" w:rsidP="006803EB">
      <w:pPr>
        <w:pStyle w:val="Tese-Lista"/>
        <w:rPr>
          <w:noProof/>
          <w:lang w:val="pt-BR"/>
        </w:rPr>
      </w:pPr>
      <w:r w:rsidRPr="008276F6">
        <w:rPr>
          <w:noProof/>
          <w:lang w:val="pt-BR"/>
        </w:rPr>
        <w:t xml:space="preserve">O nó </w:t>
      </w:r>
      <w:r>
        <w:rPr>
          <w:noProof/>
          <w:lang w:val="pt-BR"/>
        </w:rPr>
        <w:t>R</w:t>
      </w:r>
      <w:r w:rsidRPr="008276F6">
        <w:rPr>
          <w:noProof/>
          <w:lang w:val="pt-BR"/>
        </w:rPr>
        <w:t xml:space="preserve"> representa os resultados obtidos durante a execução dessa PoC</w:t>
      </w:r>
      <w:r>
        <w:rPr>
          <w:noProof/>
          <w:lang w:val="pt-BR"/>
        </w:rPr>
        <w:t xml:space="preserve"> (ou seja, 2M de IOPS em um tempo de resposta de 0.4ms)</w:t>
      </w:r>
      <w:r w:rsidRPr="008276F6">
        <w:rPr>
          <w:noProof/>
          <w:lang w:val="pt-BR"/>
        </w:rPr>
        <w:t>.</w:t>
      </w:r>
    </w:p>
    <w:p w14:paraId="7DD016BA" w14:textId="77777777" w:rsidR="006803EB" w:rsidRPr="008276F6" w:rsidRDefault="006803EB" w:rsidP="006803EB">
      <w:pPr>
        <w:pStyle w:val="Tese-Lista"/>
        <w:rPr>
          <w:noProof/>
          <w:lang w:val="pt-BR"/>
        </w:rPr>
      </w:pPr>
      <w:r w:rsidRPr="008276F6">
        <w:rPr>
          <w:noProof/>
          <w:lang w:val="pt-BR"/>
        </w:rPr>
        <w:t xml:space="preserve">A conexão do nó A para o nó </w:t>
      </w:r>
      <w:r>
        <w:rPr>
          <w:noProof/>
          <w:lang w:val="pt-BR"/>
        </w:rPr>
        <w:t>R</w:t>
      </w:r>
      <w:r w:rsidRPr="008276F6">
        <w:rPr>
          <w:noProof/>
          <w:lang w:val="pt-BR"/>
        </w:rPr>
        <w:t xml:space="preserve"> representa a produção das operações de I/O no sistema de armazenamento de dados.</w:t>
      </w:r>
    </w:p>
    <w:p w14:paraId="3304CD4A" w14:textId="77777777" w:rsidR="006803EB" w:rsidRDefault="006803EB" w:rsidP="006803EB">
      <w:pPr>
        <w:pStyle w:val="Tese-Normal"/>
        <w:rPr>
          <w:noProof/>
        </w:rPr>
      </w:pPr>
      <w:r>
        <w:rPr>
          <w:noProof/>
        </w:rPr>
        <w:lastRenderedPageBreak/>
        <w:t>Da mesma forma, a rede de conhecimento da PoC 2 (ou seja, os nós e suas conexões):</w:t>
      </w:r>
    </w:p>
    <w:p w14:paraId="5A446320" w14:textId="77777777" w:rsidR="006803EB" w:rsidRPr="004033E1" w:rsidRDefault="006803EB" w:rsidP="006803EB">
      <w:pPr>
        <w:pStyle w:val="Tese-Lista"/>
        <w:rPr>
          <w:noProof/>
          <w:lang w:val="pt-BR"/>
        </w:rPr>
      </w:pPr>
      <w:r w:rsidRPr="004033E1">
        <w:rPr>
          <w:noProof/>
          <w:lang w:val="pt-BR"/>
        </w:rPr>
        <w:t>A rede de conhecimento da PoC 2 possui 8 nós e 7 conexões.</w:t>
      </w:r>
    </w:p>
    <w:p w14:paraId="0C9BBB43" w14:textId="77777777" w:rsidR="006803EB" w:rsidRPr="004033E1" w:rsidRDefault="006803EB" w:rsidP="006803EB">
      <w:pPr>
        <w:pStyle w:val="Tese-Lista"/>
        <w:rPr>
          <w:noProof/>
          <w:lang w:val="pt-BR"/>
        </w:rPr>
      </w:pPr>
      <w:r w:rsidRPr="004033E1">
        <w:rPr>
          <w:noProof/>
          <w:lang w:val="pt-BR"/>
        </w:rPr>
        <w:t>O nó P corresponde um diferente ator no mundo da PoC (ou seja, um praticante no contexto da PoC).</w:t>
      </w:r>
    </w:p>
    <w:p w14:paraId="4D6BBDC0" w14:textId="77777777" w:rsidR="006803EB" w:rsidRPr="004033E1" w:rsidRDefault="006803EB" w:rsidP="006803EB">
      <w:pPr>
        <w:pStyle w:val="Tese-Lista"/>
        <w:rPr>
          <w:noProof/>
          <w:lang w:val="pt-BR"/>
        </w:rPr>
      </w:pPr>
      <w:r w:rsidRPr="004033E1">
        <w:rPr>
          <w:noProof/>
          <w:lang w:val="pt-BR"/>
        </w:rPr>
        <w:t xml:space="preserve">O nó F corresponde </w:t>
      </w:r>
      <w:r w:rsidRPr="007003AB">
        <w:rPr>
          <w:b/>
          <w:bCs/>
          <w:noProof/>
          <w:lang w:val="pt-BR"/>
        </w:rPr>
        <w:t xml:space="preserve">a uma diferente ferramenta </w:t>
      </w:r>
      <w:r>
        <w:rPr>
          <w:noProof/>
          <w:lang w:val="pt-BR"/>
        </w:rPr>
        <w:t xml:space="preserve">(nossa ênfase) </w:t>
      </w:r>
      <w:r w:rsidRPr="00AB1194">
        <w:rPr>
          <w:noProof/>
          <w:lang w:val="pt-BR"/>
        </w:rPr>
        <w:t xml:space="preserve">de </w:t>
      </w:r>
      <w:r w:rsidRPr="00AB1194">
        <w:rPr>
          <w:i/>
          <w:iCs/>
          <w:noProof/>
          <w:lang w:val="pt-BR"/>
        </w:rPr>
        <w:t>software</w:t>
      </w:r>
      <w:r w:rsidRPr="00AB1194">
        <w:rPr>
          <w:noProof/>
          <w:lang w:val="pt-BR"/>
        </w:rPr>
        <w:t xml:space="preserve"> de simulação de I/O</w:t>
      </w:r>
      <w:r w:rsidRPr="004033E1">
        <w:rPr>
          <w:noProof/>
          <w:lang w:val="pt-BR"/>
        </w:rPr>
        <w:t xml:space="preserve"> utilizada para a geração das operações de leitura e escrita no sistema de armazenamento de dados (ou seja, a aplicação Fat-Burner versão 1.0)</w:t>
      </w:r>
    </w:p>
    <w:p w14:paraId="395B425F" w14:textId="77777777" w:rsidR="006803EB" w:rsidRPr="004033E1" w:rsidRDefault="006803EB" w:rsidP="006803EB">
      <w:pPr>
        <w:pStyle w:val="Tese-Lista"/>
        <w:rPr>
          <w:noProof/>
          <w:lang w:val="pt-BR"/>
        </w:rPr>
      </w:pPr>
      <w:r w:rsidRPr="004033E1">
        <w:rPr>
          <w:noProof/>
          <w:lang w:val="pt-BR"/>
        </w:rPr>
        <w:t>A conexão do nó P para o nó F representa as interações desse praticante com essa ferramenta de simulação de I/O.</w:t>
      </w:r>
    </w:p>
    <w:p w14:paraId="7D0E0542" w14:textId="77777777" w:rsidR="006803EB" w:rsidRPr="004033E1" w:rsidRDefault="006803EB" w:rsidP="006803EB">
      <w:pPr>
        <w:pStyle w:val="Tese-Lista"/>
        <w:rPr>
          <w:noProof/>
          <w:lang w:val="pt-BR"/>
        </w:rPr>
      </w:pPr>
      <w:r w:rsidRPr="004033E1">
        <w:rPr>
          <w:noProof/>
          <w:lang w:val="pt-BR"/>
        </w:rPr>
        <w:t xml:space="preserve">O nó B representa a quantidade de </w:t>
      </w:r>
      <w:r w:rsidRPr="004033E1">
        <w:rPr>
          <w:i/>
          <w:iCs/>
          <w:noProof/>
          <w:lang w:val="pt-BR"/>
        </w:rPr>
        <w:t>threads</w:t>
      </w:r>
      <w:r w:rsidRPr="004033E1">
        <w:rPr>
          <w:noProof/>
          <w:lang w:val="pt-BR"/>
        </w:rPr>
        <w:t xml:space="preserve"> a ser utilizada pela ferramenta de simulação de I/O.</w:t>
      </w:r>
    </w:p>
    <w:p w14:paraId="1DECB183" w14:textId="77777777" w:rsidR="006803EB" w:rsidRPr="004033E1" w:rsidRDefault="006803EB" w:rsidP="006803EB">
      <w:pPr>
        <w:pStyle w:val="Tese-Lista"/>
        <w:rPr>
          <w:noProof/>
          <w:lang w:val="pt-BR"/>
        </w:rPr>
      </w:pPr>
      <w:r w:rsidRPr="004033E1">
        <w:rPr>
          <w:noProof/>
          <w:lang w:val="pt-BR"/>
        </w:rPr>
        <w:t xml:space="preserve">A conexão do nó B para o nó A representa a interação dessa quantidade de </w:t>
      </w:r>
      <w:r w:rsidRPr="004033E1">
        <w:rPr>
          <w:i/>
          <w:iCs/>
          <w:noProof/>
          <w:lang w:val="pt-BR"/>
        </w:rPr>
        <w:t>threads</w:t>
      </w:r>
      <w:r w:rsidRPr="004033E1">
        <w:rPr>
          <w:noProof/>
          <w:lang w:val="pt-BR"/>
        </w:rPr>
        <w:t xml:space="preserve"> para com a ferramenta de simulação de I/O.</w:t>
      </w:r>
    </w:p>
    <w:p w14:paraId="1C629DDF" w14:textId="77777777" w:rsidR="006803EB" w:rsidRPr="004033E1" w:rsidRDefault="006803EB" w:rsidP="006803EB">
      <w:pPr>
        <w:pStyle w:val="Tese-Lista"/>
        <w:rPr>
          <w:noProof/>
          <w:lang w:val="pt-BR"/>
        </w:rPr>
      </w:pPr>
      <w:r w:rsidRPr="004033E1">
        <w:rPr>
          <w:noProof/>
          <w:lang w:val="pt-BR"/>
        </w:rPr>
        <w:t xml:space="preserve">O nó C representa a porcentagem </w:t>
      </w:r>
      <w:r>
        <w:rPr>
          <w:noProof/>
          <w:lang w:val="pt-BR"/>
        </w:rPr>
        <w:t>dos acessos</w:t>
      </w:r>
      <w:r w:rsidRPr="004033E1">
        <w:rPr>
          <w:noProof/>
          <w:lang w:val="pt-BR"/>
        </w:rPr>
        <w:t xml:space="preserve"> aleatóri</w:t>
      </w:r>
      <w:r>
        <w:rPr>
          <w:noProof/>
          <w:lang w:val="pt-BR"/>
        </w:rPr>
        <w:t>o</w:t>
      </w:r>
      <w:r w:rsidRPr="004033E1">
        <w:rPr>
          <w:noProof/>
          <w:lang w:val="pt-BR"/>
        </w:rPr>
        <w:t>s (randômic</w:t>
      </w:r>
      <w:r>
        <w:rPr>
          <w:noProof/>
          <w:lang w:val="pt-BR"/>
        </w:rPr>
        <w:t>o</w:t>
      </w:r>
      <w:r w:rsidRPr="004033E1">
        <w:rPr>
          <w:noProof/>
          <w:lang w:val="pt-BR"/>
        </w:rPr>
        <w:t>s) a ser utilizad</w:t>
      </w:r>
      <w:r>
        <w:rPr>
          <w:noProof/>
          <w:lang w:val="pt-BR"/>
        </w:rPr>
        <w:t>a</w:t>
      </w:r>
      <w:r w:rsidRPr="004033E1">
        <w:rPr>
          <w:noProof/>
          <w:lang w:val="pt-BR"/>
        </w:rPr>
        <w:t xml:space="preserve"> pelas </w:t>
      </w:r>
      <w:r w:rsidRPr="004033E1">
        <w:rPr>
          <w:i/>
          <w:iCs/>
          <w:noProof/>
          <w:lang w:val="pt-BR"/>
        </w:rPr>
        <w:t>threads</w:t>
      </w:r>
      <w:r w:rsidRPr="004033E1">
        <w:rPr>
          <w:noProof/>
          <w:lang w:val="pt-BR"/>
        </w:rPr>
        <w:t xml:space="preserve"> na ferramenta de simulação de I/O.</w:t>
      </w:r>
    </w:p>
    <w:p w14:paraId="0E4F3F18" w14:textId="77777777" w:rsidR="006803EB" w:rsidRDefault="006803EB" w:rsidP="006803EB">
      <w:pPr>
        <w:pStyle w:val="Tese-Lista"/>
        <w:rPr>
          <w:noProof/>
          <w:lang w:val="pt-BR"/>
        </w:rPr>
      </w:pPr>
      <w:r w:rsidRPr="004033E1">
        <w:rPr>
          <w:noProof/>
          <w:lang w:val="pt-BR"/>
        </w:rPr>
        <w:t xml:space="preserve">A conexão do nó C para o nó B representa </w:t>
      </w:r>
      <w:r>
        <w:rPr>
          <w:noProof/>
          <w:lang w:val="pt-BR"/>
        </w:rPr>
        <w:t>a</w:t>
      </w:r>
      <w:r w:rsidRPr="004033E1">
        <w:rPr>
          <w:noProof/>
          <w:lang w:val="pt-BR"/>
        </w:rPr>
        <w:t xml:space="preserve"> passage</w:t>
      </w:r>
      <w:r>
        <w:rPr>
          <w:noProof/>
          <w:lang w:val="pt-BR"/>
        </w:rPr>
        <w:t>m de informações da porcentagem dos acessos randômicas para o conjunto de threads.</w:t>
      </w:r>
    </w:p>
    <w:p w14:paraId="11342F59" w14:textId="77777777" w:rsidR="006803EB" w:rsidRDefault="006803EB" w:rsidP="006803EB">
      <w:pPr>
        <w:pStyle w:val="Tese-Lista"/>
        <w:rPr>
          <w:noProof/>
          <w:lang w:val="pt-BR"/>
        </w:rPr>
      </w:pPr>
      <w:r w:rsidRPr="004033E1">
        <w:rPr>
          <w:noProof/>
          <w:lang w:val="pt-BR"/>
        </w:rPr>
        <w:t>O nó D representa a porcentagem dos acessos não aleatórios (sequenciais) a ser utilizada pelas threads na ferramenta de simulação de I/O.</w:t>
      </w:r>
    </w:p>
    <w:p w14:paraId="1A092294" w14:textId="77777777" w:rsidR="006803EB" w:rsidRDefault="006803EB" w:rsidP="006803EB">
      <w:pPr>
        <w:pStyle w:val="Tese-Lista"/>
        <w:rPr>
          <w:noProof/>
          <w:lang w:val="pt-BR"/>
        </w:rPr>
      </w:pPr>
      <w:r w:rsidRPr="004033E1">
        <w:rPr>
          <w:noProof/>
          <w:lang w:val="pt-BR"/>
        </w:rPr>
        <w:t xml:space="preserve">A conexão do nó </w:t>
      </w:r>
      <w:r>
        <w:rPr>
          <w:noProof/>
          <w:lang w:val="pt-BR"/>
        </w:rPr>
        <w:t>D</w:t>
      </w:r>
      <w:r w:rsidRPr="004033E1">
        <w:rPr>
          <w:noProof/>
          <w:lang w:val="pt-BR"/>
        </w:rPr>
        <w:t xml:space="preserve"> para o nó B representa </w:t>
      </w:r>
      <w:r>
        <w:rPr>
          <w:noProof/>
          <w:lang w:val="pt-BR"/>
        </w:rPr>
        <w:t>a</w:t>
      </w:r>
      <w:r w:rsidRPr="004033E1">
        <w:rPr>
          <w:noProof/>
          <w:lang w:val="pt-BR"/>
        </w:rPr>
        <w:t xml:space="preserve"> passage</w:t>
      </w:r>
      <w:r>
        <w:rPr>
          <w:noProof/>
          <w:lang w:val="pt-BR"/>
        </w:rPr>
        <w:t>m de informações da porcentagem dos acessos sequenciais para o conjunto de threads.</w:t>
      </w:r>
    </w:p>
    <w:p w14:paraId="6B8058E9" w14:textId="77777777" w:rsidR="006803EB" w:rsidRDefault="006803EB" w:rsidP="006803EB">
      <w:pPr>
        <w:pStyle w:val="Tese-Lista"/>
        <w:rPr>
          <w:noProof/>
          <w:lang w:val="pt-BR"/>
        </w:rPr>
      </w:pPr>
      <w:r>
        <w:rPr>
          <w:noProof/>
          <w:lang w:val="pt-BR"/>
        </w:rPr>
        <w:t>O nó E representa a porcentagem das operações de leitura e escrita a serem utilizadas pelas threads na ferramenta de simulação de I/O.</w:t>
      </w:r>
    </w:p>
    <w:p w14:paraId="35DFD7FC" w14:textId="77777777" w:rsidR="006803EB" w:rsidRDefault="006803EB" w:rsidP="006803EB">
      <w:pPr>
        <w:pStyle w:val="Tese-Lista"/>
        <w:rPr>
          <w:noProof/>
          <w:lang w:val="pt-BR"/>
        </w:rPr>
      </w:pPr>
      <w:r>
        <w:rPr>
          <w:noProof/>
          <w:lang w:val="pt-BR"/>
        </w:rPr>
        <w:t>A conexão do nó E para o nó B representa a passagem de informações em relação a quantidade de operações de leitura e escrita para o conjunto de threads.</w:t>
      </w:r>
    </w:p>
    <w:p w14:paraId="676DA367" w14:textId="77777777" w:rsidR="006803EB" w:rsidRPr="008276F6" w:rsidRDefault="006803EB" w:rsidP="006803EB">
      <w:pPr>
        <w:pStyle w:val="Tese-Lista"/>
        <w:rPr>
          <w:noProof/>
          <w:lang w:val="pt-BR"/>
        </w:rPr>
      </w:pPr>
      <w:r w:rsidRPr="008276F6">
        <w:rPr>
          <w:noProof/>
          <w:lang w:val="pt-BR"/>
        </w:rPr>
        <w:t>O nó A representa uma solução de um sistema de armazenamento de dados (ou seja, o modelo Shazan).</w:t>
      </w:r>
    </w:p>
    <w:p w14:paraId="7422A3D8" w14:textId="77777777" w:rsidR="006803EB" w:rsidRPr="008276F6" w:rsidRDefault="006803EB" w:rsidP="006803EB">
      <w:pPr>
        <w:pStyle w:val="Tese-Lista"/>
        <w:rPr>
          <w:noProof/>
          <w:lang w:val="pt-BR"/>
        </w:rPr>
      </w:pPr>
      <w:r w:rsidRPr="008276F6">
        <w:rPr>
          <w:noProof/>
          <w:lang w:val="pt-BR"/>
        </w:rPr>
        <w:t>A conexão do nó F para o nó A representa as interações dessa ferramenta de simulação de I/O com a solução de um sistema de armazenamento de dados.</w:t>
      </w:r>
    </w:p>
    <w:p w14:paraId="6FF49837" w14:textId="77777777" w:rsidR="006803EB" w:rsidRPr="005C465C" w:rsidRDefault="006803EB" w:rsidP="006803EB">
      <w:pPr>
        <w:pStyle w:val="Tese-Lista"/>
        <w:rPr>
          <w:noProof/>
          <w:lang w:val="pt-BR"/>
        </w:rPr>
      </w:pPr>
      <w:r w:rsidRPr="008276F6">
        <w:rPr>
          <w:noProof/>
          <w:lang w:val="pt-BR"/>
        </w:rPr>
        <w:t>A conexão do nó A para o nó F representa a produção das operações de I/O no sistema de armazenamento de dados.</w:t>
      </w:r>
    </w:p>
    <w:p w14:paraId="158074D6" w14:textId="77777777" w:rsidR="006803EB" w:rsidRDefault="006803EB" w:rsidP="006803EB">
      <w:pPr>
        <w:pStyle w:val="Tese-Normal"/>
        <w:rPr>
          <w:noProof/>
        </w:rPr>
      </w:pPr>
      <w:r>
        <w:rPr>
          <w:noProof/>
        </w:rPr>
        <w:lastRenderedPageBreak/>
        <w:t xml:space="preserve">Fundamentados na hermenêutica filosófica de Gadamer, destacamos que o trabalho do intérprete (ou seja, o praticante no contexto da PoC 2) não é simplesmente reproduzir o interlocutor (ou seja, os resultados de uma outra PoC) que ele interpreta, mas também afirmar sua posição de como e quando achar adequado fazê-lo </w:t>
      </w:r>
      <w:r w:rsidRPr="005C465C">
        <w:rPr>
          <w:noProof/>
        </w:rPr>
        <w:t>(Gadamer, 1999)</w:t>
      </w:r>
      <w:r>
        <w:rPr>
          <w:noProof/>
        </w:rPr>
        <w:t xml:space="preserve">. </w:t>
      </w:r>
    </w:p>
    <w:p w14:paraId="7C0EFD25" w14:textId="77777777" w:rsidR="006803EB" w:rsidRDefault="006803EB" w:rsidP="006803EB">
      <w:pPr>
        <w:pStyle w:val="Tese-Normal"/>
        <w:rPr>
          <w:noProof/>
        </w:rPr>
      </w:pPr>
      <w:r>
        <w:rPr>
          <w:noProof/>
        </w:rPr>
        <w:t xml:space="preserve">Portanto, entendemos a relevância na produção de conhecimento na PoC 1 e, entendemos até certo ponto, a sua reutilização, </w:t>
      </w:r>
      <w:r w:rsidRPr="003955B4">
        <w:rPr>
          <w:b/>
          <w:bCs/>
          <w:noProof/>
        </w:rPr>
        <w:t>não</w:t>
      </w:r>
      <w:r>
        <w:rPr>
          <w:noProof/>
        </w:rPr>
        <w:t xml:space="preserve"> </w:t>
      </w:r>
      <w:r w:rsidRPr="00F03A0E">
        <w:rPr>
          <w:b/>
          <w:bCs/>
          <w:noProof/>
        </w:rPr>
        <w:t>como uma verdade absoluta e inquestionável</w:t>
      </w:r>
      <w:r>
        <w:rPr>
          <w:noProof/>
        </w:rPr>
        <w:t xml:space="preserve"> (nossa ênfase) em qualquer contexto, mas como uma experiência de modo a contribuir para que os praticantes no contexto da PoC “pensem” a respeito de um passado e busquem entender se experiências passadas possam ser “conectadas” na rede de conhecimento atual na PoC. </w:t>
      </w:r>
    </w:p>
    <w:p w14:paraId="6612789D" w14:textId="77777777" w:rsidR="006803EB" w:rsidRDefault="006803EB" w:rsidP="006803EB">
      <w:pPr>
        <w:pStyle w:val="Tese-Normal"/>
        <w:rPr>
          <w:noProof/>
        </w:rPr>
      </w:pPr>
      <w:r>
        <w:rPr>
          <w:noProof/>
        </w:rPr>
        <w:t xml:space="preserve">Por outras palavras, uma simples mudança na formação da rede de conhecimento da PoC (como por exemplo, uma diferente parametrização na ferramenta de </w:t>
      </w:r>
      <w:r w:rsidRPr="003955B4">
        <w:rPr>
          <w:i/>
          <w:iCs/>
          <w:noProof/>
        </w:rPr>
        <w:t>software</w:t>
      </w:r>
      <w:r>
        <w:rPr>
          <w:noProof/>
        </w:rPr>
        <w:t xml:space="preserve"> para a geração de I/O ou o tempo médio de resposta calculado das operações de leitura e escrita) pode provocar uma mudança na composição dos resultados finais e contribuir para o aumento da probabilidade do efeito dominó no contexto da PoC </w:t>
      </w:r>
      <w:r>
        <w:rPr>
          <w:noProof/>
        </w:rPr>
        <w:fldChar w:fldCharType="begin" w:fldLock="1"/>
      </w:r>
      <w:r>
        <w:rPr>
          <w:noProof/>
        </w:rPr>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Pr>
          <w:noProof/>
        </w:rPr>
        <w:fldChar w:fldCharType="separate"/>
      </w:r>
      <w:r w:rsidRPr="00F03A0E">
        <w:rPr>
          <w:noProof/>
        </w:rPr>
        <w:t>(Neto et al., 2018)</w:t>
      </w:r>
      <w:r>
        <w:rPr>
          <w:noProof/>
        </w:rPr>
        <w:fldChar w:fldCharType="end"/>
      </w:r>
      <w:r>
        <w:rPr>
          <w:noProof/>
        </w:rPr>
        <w:t xml:space="preserve">, pois esses resultados vivem dentro de um contexto e não podemos simplesmente extraí-los e transportá-los para um mundo diferente sem o conhecimento de suas partes (ou seja, seu passado e seu futuro). </w:t>
      </w:r>
    </w:p>
    <w:p w14:paraId="6DAA08C2" w14:textId="77777777" w:rsidR="006803EB" w:rsidRDefault="006803EB" w:rsidP="006803EB">
      <w:pPr>
        <w:pStyle w:val="Tese-Normal"/>
      </w:pPr>
      <w:r>
        <w:rPr>
          <w:noProof/>
        </w:rPr>
        <w:t xml:space="preserve">Entretanto, fundamentados no princípio da suspeita que requer uma </w:t>
      </w:r>
      <w:r w:rsidRPr="00E54ED7">
        <w:t xml:space="preserve">“sensitivity to possible ‘biases’ and systematic ‘distortions’ in the narratives collected from the participants” </w:t>
      </w:r>
      <w:r w:rsidRPr="00E54ED7">
        <w:fldChar w:fldCharType="begin" w:fldLock="1"/>
      </w:r>
      <w:r w:rsidRPr="00E54ED7">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2)","plainTextFormattedCitation":"(Klein &amp; Myers, 1999)","previouslyFormattedCitation":"(Klein &amp; Myers, 1999)"},"properties":{"noteIndex":0},"schema":"https://github.com/citation-style-language/schema/raw/master/csl-citation.json"}</w:instrText>
      </w:r>
      <w:r w:rsidRPr="00E54ED7">
        <w:fldChar w:fldCharType="separate"/>
      </w:r>
      <w:r w:rsidRPr="00E54ED7">
        <w:rPr>
          <w:noProof/>
        </w:rPr>
        <w:t>(Klein &amp; Myers, 1999, p. 72)</w:t>
      </w:r>
      <w:r w:rsidRPr="00E54ED7">
        <w:fldChar w:fldCharType="end"/>
      </w:r>
      <w:r>
        <w:t xml:space="preserve">, se considerarmos os resultados obtidos na PoC 1 (ou seja, </w:t>
      </w:r>
      <w:r>
        <w:rPr>
          <w:noProof/>
        </w:rPr>
        <w:t>1M de IOPS com um tempo de resposta de 0.9ms)</w:t>
      </w:r>
      <w:r>
        <w:t xml:space="preserve"> como uma verdade, questionamos se esses valores somente foram obtidos devido a utilização da ferramenta de software para a geração e simulação de I/O. </w:t>
      </w:r>
    </w:p>
    <w:p w14:paraId="2F1EDFA2" w14:textId="77777777" w:rsidR="006803EB" w:rsidRDefault="006803EB" w:rsidP="006803EB">
      <w:pPr>
        <w:pStyle w:val="Tese-Normal"/>
      </w:pPr>
      <w:r>
        <w:t xml:space="preserve">Por exemplo, uma hipótese seria uma contribuição de forma indevida na utilização da ferramenta de </w:t>
      </w:r>
      <w:r w:rsidRPr="000815C5">
        <w:rPr>
          <w:i/>
          <w:iCs/>
        </w:rPr>
        <w:t>software</w:t>
      </w:r>
      <w:r>
        <w:t xml:space="preserve"> para a geração e simulação de I/O, devido a falta de experiência por parte do praticante da PoC ou uma má utilização na adoção de seus parâmetros para a geração das operações de leitura e escrita no sistema de armazenamento de dados.</w:t>
      </w:r>
    </w:p>
    <w:p w14:paraId="4E7605B8" w14:textId="77777777" w:rsidR="006803EB" w:rsidRDefault="006803EB" w:rsidP="006803EB">
      <w:pPr>
        <w:pStyle w:val="Tese-Normal"/>
        <w:rPr>
          <w:noProof/>
        </w:rPr>
      </w:pPr>
      <w:r>
        <w:t xml:space="preserve">Portanto, </w:t>
      </w:r>
      <w:r>
        <w:rPr>
          <w:noProof/>
        </w:rPr>
        <w:t xml:space="preserve">segundo Gadamer, a compreensão ocorre como uma fusão do assim chamado horizonte passado do texto, que no contexto da nossa investigação, o passado da atividade da PoC com o horizonte daquele que compreende. Dessa forma, toda </w:t>
      </w:r>
      <w:r>
        <w:rPr>
          <w:noProof/>
        </w:rPr>
        <w:lastRenderedPageBreak/>
        <w:t>compreensão “</w:t>
      </w:r>
      <w:r w:rsidRPr="000F240B">
        <w:rPr>
          <w:noProof/>
        </w:rPr>
        <w:t>parte de nossos preconceitos. O caráter arremessado da compreensão implica que todos os nossos preconceitos são herdados de nosso passado</w:t>
      </w:r>
      <w:r>
        <w:rPr>
          <w:noProof/>
        </w:rPr>
        <w:t xml:space="preserve">” </w:t>
      </w:r>
      <w:r>
        <w:rPr>
          <w:noProof/>
        </w:rPr>
        <w:fldChar w:fldCharType="begin" w:fldLock="1"/>
      </w:r>
      <w:r>
        <w:rPr>
          <w:noProof/>
        </w:rP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rPr>
          <w:noProof/>
        </w:rPr>
        <w:fldChar w:fldCharType="separate"/>
      </w:r>
      <w:r w:rsidRPr="000F240B">
        <w:rPr>
          <w:noProof/>
        </w:rPr>
        <w:t>(Schmidt, 2012)</w:t>
      </w:r>
      <w:r>
        <w:rPr>
          <w:noProof/>
        </w:rPr>
        <w:fldChar w:fldCharType="end"/>
      </w:r>
      <w:r>
        <w:rPr>
          <w:noProof/>
        </w:rPr>
        <w:t>. Por outras palavras, o conceito aplicado por Gadamer invariavelmente se relaciona</w:t>
      </w:r>
    </w:p>
    <w:p w14:paraId="20C642B5" w14:textId="77777777" w:rsidR="006803EB" w:rsidRDefault="006803EB" w:rsidP="006803EB">
      <w:pPr>
        <w:pStyle w:val="Tese-Citao-Direta"/>
      </w:pPr>
      <w:r>
        <w:t xml:space="preserve">to </w:t>
      </w:r>
      <w:r w:rsidRPr="000F240B">
        <w:t>our understanding of the past and of how we interpret the past with reference to the sources available to us. Gadamer’s central point on this matter is that our horizons of understanding are never static. He insists on ‘the fundamental non-definitiveness of the horizon in which [our] understanding moves’</w:t>
      </w:r>
      <w:r>
        <w:t xml:space="preserve">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0F240B">
        <w:t>(Nixon, 2017)</w:t>
      </w:r>
      <w:r>
        <w:fldChar w:fldCharType="end"/>
      </w:r>
      <w:r>
        <w:t>.</w:t>
      </w:r>
    </w:p>
    <w:p w14:paraId="4CEE4ADA" w14:textId="574816C6" w:rsidR="0089061C" w:rsidRDefault="006803EB" w:rsidP="006803EB">
      <w:pPr>
        <w:pStyle w:val="Tese-Normal"/>
      </w:pPr>
      <w:r>
        <w:rPr>
          <w:noProof/>
        </w:rPr>
        <w:t xml:space="preserve">Portanto, no contexto da PoC, </w:t>
      </w:r>
      <w:r w:rsidRPr="006803EB">
        <w:t>“</w:t>
      </w:r>
      <w:r w:rsidRPr="006803EB">
        <w:rPr>
          <w:i/>
          <w:iCs/>
        </w:rPr>
        <w:t>if there is no past, there is no prejudice</w:t>
      </w:r>
      <w:r w:rsidRPr="006803EB">
        <w:t>”</w:t>
      </w:r>
      <w:r>
        <w:t xml:space="preserve"> </w:t>
      </w:r>
      <w:r w:rsidRPr="006803EB">
        <w:fldChar w:fldCharType="begin" w:fldLock="1"/>
      </w:r>
      <w:r w:rsidR="0091382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c, p. 60)","plainTextFormattedCitation":"(Neto et al., 2020c)","previouslyFormattedCitation":"(Neto et al., 2020c)"},"properties":{"noteIndex":0},"schema":"https://github.com/citation-style-language/schema/raw/master/csl-citation.json"}</w:instrText>
      </w:r>
      <w:r w:rsidRPr="006803EB">
        <w:fldChar w:fldCharType="separate"/>
      </w:r>
      <w:r w:rsidRPr="006803EB">
        <w:rPr>
          <w:noProof/>
        </w:rPr>
        <w:t>(Neto et al., 2020c, p. 60)</w:t>
      </w:r>
      <w:r w:rsidRPr="006803EB">
        <w:fldChar w:fldCharType="end"/>
      </w:r>
      <w:r w:rsidRPr="006803EB">
        <w:t>.</w:t>
      </w:r>
    </w:p>
    <w:p w14:paraId="5170663E" w14:textId="6C9ECC6A" w:rsidR="0026570A" w:rsidRDefault="0026570A" w:rsidP="0026570A">
      <w:pPr>
        <w:pStyle w:val="Heading3"/>
      </w:pPr>
      <w:bookmarkStart w:id="1861" w:name="_Toc68502479"/>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61"/>
    </w:p>
    <w:p w14:paraId="56E1C3E1" w14:textId="77FF44CC" w:rsidR="006803EB" w:rsidRDefault="006803EB" w:rsidP="006803EB">
      <w:pPr>
        <w:pStyle w:val="Tese-Normal"/>
      </w:pPr>
      <w:r>
        <w:t xml:space="preserve">Durante nossas observações e participação no </w:t>
      </w:r>
      <w:r w:rsidRPr="006F76A7">
        <w:rPr>
          <w:i/>
          <w:iCs/>
        </w:rPr>
        <w:t>habitat</w:t>
      </w:r>
      <w:r>
        <w:t xml:space="preserve"> natural da PoC, identificamos um fenômeno que denominamos da dialética dos requisitos e dos resultados no contexto da PoC. Conforme podemos observar na Tabela 7, os </w:t>
      </w:r>
      <w:r w:rsidRPr="006F76A7">
        <w:t xml:space="preserve">praticantes especialistas da organização (ou seja, do lado do cliente) </w:t>
      </w:r>
      <w:r>
        <w:t>requerem</w:t>
      </w:r>
      <w:r w:rsidRPr="006F76A7">
        <w:t xml:space="preserve"> executar todos os experimentos de desempenho em um sistema de armazenamento de dados com não mais de 40% de utilização dos discos</w:t>
      </w:r>
      <w:r>
        <w:t xml:space="preserve"> de dados.</w:t>
      </w:r>
    </w:p>
    <w:tbl>
      <w:tblPr>
        <w:tblStyle w:val="TableGrid"/>
        <w:tblW w:w="0" w:type="auto"/>
        <w:tblLook w:val="04A0" w:firstRow="1" w:lastRow="0" w:firstColumn="1" w:lastColumn="0" w:noHBand="0" w:noVBand="1"/>
      </w:tblPr>
      <w:tblGrid>
        <w:gridCol w:w="8636"/>
      </w:tblGrid>
      <w:tr w:rsidR="006803EB" w14:paraId="48044FED" w14:textId="77777777" w:rsidTr="006803EB">
        <w:trPr>
          <w:trHeight w:val="718"/>
        </w:trPr>
        <w:tc>
          <w:tcPr>
            <w:tcW w:w="0" w:type="auto"/>
            <w:vAlign w:val="center"/>
          </w:tcPr>
          <w:p w14:paraId="2E24775F" w14:textId="77777777" w:rsidR="006803EB" w:rsidRDefault="006803EB" w:rsidP="006803EB">
            <w:pPr>
              <w:spacing w:before="120" w:after="120" w:line="276" w:lineRule="auto"/>
              <w:jc w:val="both"/>
            </w:pPr>
            <w:r w:rsidRPr="005302EA">
              <w:rPr>
                <w:lang w:val="pt-BR"/>
              </w:rPr>
              <w:t xml:space="preserve">“No plano de testes que nos foi enviado, eles querem executar todos os experimentos de desempenho, especialmente os randômicos, com não mais de 40% de utilização dos discos em nosso equipamento. Eu, antes de conversar com você, perguntei a eles sobre isso e eles me disseram que é um padrão de mercado em testes de desempenho. Eles contrataram uma equipe externa e especializada em </w:t>
            </w:r>
            <w:r w:rsidRPr="00602F4D">
              <w:rPr>
                <w:lang w:val="pt-BR"/>
              </w:rPr>
              <w:t>benchmarks</w:t>
            </w:r>
            <w:r w:rsidRPr="005302EA">
              <w:rPr>
                <w:lang w:val="pt-BR"/>
              </w:rPr>
              <w:t xml:space="preserve"> e estão seguindo à risca suas recomendações. – [Resposta] – Você tem como pedir de onde eles tiraram isso? Entendo que cada fabricante tem suas recomendações e melhores práticas, mas não concordo com essa generalização, especialmente se </w:t>
            </w:r>
            <w:r>
              <w:rPr>
                <w:lang w:val="pt-BR"/>
              </w:rPr>
              <w:t xml:space="preserve">eles </w:t>
            </w:r>
            <w:r w:rsidRPr="005302EA">
              <w:rPr>
                <w:lang w:val="pt-BR"/>
              </w:rPr>
              <w:t>não têm conhecimento de nossa arquitetura. Então o disco pode estar a 20% de utilização com uma latência de 3 ms que está tudo bem?”</w:t>
            </w:r>
          </w:p>
        </w:tc>
      </w:tr>
    </w:tbl>
    <w:p w14:paraId="687B1DD2" w14:textId="77777777" w:rsidR="006803EB" w:rsidRPr="0050469B" w:rsidRDefault="006803EB" w:rsidP="006803EB">
      <w:pPr>
        <w:pStyle w:val="Tese-Tabela-Caption"/>
      </w:pPr>
      <w:bookmarkStart w:id="1862" w:name="_Toc47384447"/>
      <w:bookmarkStart w:id="1863" w:name="_Toc68502395"/>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7</w:t>
      </w:r>
      <w:r w:rsidRPr="0050469B">
        <w:rPr>
          <w:b/>
        </w:rPr>
        <w:fldChar w:fldCharType="end"/>
      </w:r>
      <w:r w:rsidRPr="0050469B">
        <w:rPr>
          <w:b/>
        </w:rPr>
        <w:t>.</w:t>
      </w:r>
      <w:r w:rsidRPr="0050469B">
        <w:t xml:space="preserve"> </w:t>
      </w:r>
      <w:r>
        <w:t xml:space="preserve">Cenário 4: </w:t>
      </w:r>
      <w:r w:rsidRPr="006F76A7">
        <w:t>não mais de 40% de utilização dos discos</w:t>
      </w:r>
      <w:r>
        <w:t xml:space="preserve"> de dados</w:t>
      </w:r>
      <w:bookmarkEnd w:id="1862"/>
      <w:bookmarkEnd w:id="1863"/>
    </w:p>
    <w:p w14:paraId="5634029D" w14:textId="77777777" w:rsidR="006803EB" w:rsidRDefault="006803EB" w:rsidP="006803EB">
      <w:pPr>
        <w:pStyle w:val="Tese-Tabela-Caption"/>
      </w:pPr>
      <w:r w:rsidRPr="0050469B">
        <w:rPr>
          <w:color w:val="000000"/>
        </w:rPr>
        <w:t>Fonte:</w:t>
      </w:r>
      <w:r w:rsidRPr="0050469B">
        <w:t xml:space="preserve"> Elaboração nossa.</w:t>
      </w:r>
    </w:p>
    <w:p w14:paraId="24552E82" w14:textId="77777777" w:rsidR="006803EB" w:rsidRDefault="006803EB" w:rsidP="006803EB">
      <w:pPr>
        <w:pStyle w:val="Tese-Normal"/>
      </w:pPr>
      <w:r>
        <w:t xml:space="preserve">Fundamentados na hermenêutica filosófica de Gadamer, questionamos se esses praticantes determinaram essa métrica (ou seja, menos de </w:t>
      </w:r>
      <w:r w:rsidRPr="005302EA">
        <w:t>40% de utilização dos discos</w:t>
      </w:r>
      <w:r>
        <w:t xml:space="preserve">) em relação ao seu horizonte, onde segundo </w:t>
      </w:r>
      <w:r w:rsidRPr="00465A17">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rsidRPr="00465A17">
        <w:fldChar w:fldCharType="separate"/>
      </w:r>
      <w:r w:rsidRPr="00465A17">
        <w:rPr>
          <w:noProof/>
        </w:rPr>
        <w:t>Gadamer (2013)</w:t>
      </w:r>
      <w:r w:rsidRPr="00465A17">
        <w:fldChar w:fldCharType="end"/>
      </w:r>
      <w:r w:rsidRPr="00465A17">
        <w:t xml:space="preserve">, uma pessoa com um horizonte conhece o significado relativo de tudo, mas dentro desse horizonte, seja ele próximo ou distante, grande ou pequeno. </w:t>
      </w:r>
    </w:p>
    <w:p w14:paraId="72E5F329" w14:textId="36F53501" w:rsidR="006803EB" w:rsidRDefault="006803EB" w:rsidP="006803EB">
      <w:pPr>
        <w:pStyle w:val="Tese-Normal"/>
      </w:pPr>
      <w:r w:rsidRPr="00465A17">
        <w:lastRenderedPageBreak/>
        <w:t xml:space="preserve">Além disso, muitos outros (como por exemplo, outros praticantes no contexto da PoC) </w:t>
      </w:r>
      <w:r>
        <w:t xml:space="preserve">podem estar </w:t>
      </w:r>
      <w:r w:rsidRPr="00465A17">
        <w:t>percorrendo o mesmo terreno</w:t>
      </w:r>
      <w:r>
        <w:t xml:space="preserve"> </w:t>
      </w:r>
      <w:r w:rsidRPr="00465A17">
        <w:t xml:space="preserve">de diferentes direções e com destinos em mente, </w:t>
      </w:r>
      <w:r>
        <w:t xml:space="preserve">onde </w:t>
      </w:r>
      <w:r w:rsidRPr="00A02C15">
        <w:rPr>
          <w:b/>
          <w:bCs/>
        </w:rPr>
        <w:t>qualquer tentativa de entendimento mútuo envolve uma constante mediação e reajuste de ambos os campos de percepção</w:t>
      </w:r>
      <w:r>
        <w:t xml:space="preserve"> (nossa ênfase)</w:t>
      </w:r>
      <w:r w:rsidRPr="00465A17">
        <w:t>, onde</w:t>
      </w:r>
      <w:r>
        <w:t>:</w:t>
      </w:r>
    </w:p>
    <w:p w14:paraId="7AAE6619" w14:textId="77777777" w:rsidR="006803EB" w:rsidRDefault="006803EB" w:rsidP="006803EB">
      <w:pPr>
        <w:pStyle w:val="Tese-Citao-Direta"/>
      </w:pPr>
      <w:r w:rsidRPr="00465A17">
        <w:rPr>
          <w:rFonts w:ascii="Calibri" w:hAnsi="Calibri" w:cs="Calibri"/>
        </w:rPr>
        <w:t>﻿</w:t>
      </w:r>
      <w:r w:rsidRPr="00465A17">
        <w:t>Meanings are made at the point of intersection where our horizons overlap: between the seer and the thing perceived, between the listener and the thing heard, between the reader and the text. The object of interpretation does not simply surrender its meaning as a form of divine revelation or the expression of authorial intention. In that sense, meaning is never self-evident, but is always a result of an interpretive act whereby the interpreter and the interpreted meet half way. Meaning is a kind of agreement-making</w:t>
      </w:r>
      <w:r>
        <w:t xml:space="preserve">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730F66">
        <w:t>(Nixon, 2017)</w:t>
      </w:r>
      <w:r>
        <w:fldChar w:fldCharType="end"/>
      </w:r>
      <w:r>
        <w:t>.</w:t>
      </w:r>
    </w:p>
    <w:p w14:paraId="0F8FD72E" w14:textId="77777777" w:rsidR="006803EB" w:rsidRPr="00A02C15" w:rsidRDefault="006803EB" w:rsidP="006803EB">
      <w:pPr>
        <w:pStyle w:val="Tese-Normal"/>
      </w:pPr>
      <w:r w:rsidRPr="00A02C15">
        <w:t xml:space="preserve">Da mesma forma, observamos a ocorrência dessa dialética no contexto da PoC, onde os autores desses requisitos (como por exemplo, um praticante no contexto da PoC do lado de uma organização) acredita como uma “verdade absoluta” de sua produção de sentido, onde muitas vezes, essa produção de sentido se caracteriza como ilusória quando mediada e reajustada em diversos campos de percepção do contexto da PoC (Figura 153). </w:t>
      </w:r>
    </w:p>
    <w:p w14:paraId="1C3EAA33" w14:textId="14004E0A" w:rsidR="006803EB" w:rsidRDefault="00010D8A" w:rsidP="006803EB">
      <w:pPr>
        <w:pStyle w:val="Tese-Figura"/>
      </w:pPr>
      <w:r w:rsidRPr="00010D8A">
        <w:drawing>
          <wp:inline distT="0" distB="0" distL="0" distR="0" wp14:anchorId="6ABE7E9E" wp14:editId="5224F085">
            <wp:extent cx="4439798" cy="1876876"/>
            <wp:effectExtent l="0" t="0" r="5715" b="317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72"/>
                    <a:stretch>
                      <a:fillRect/>
                    </a:stretch>
                  </pic:blipFill>
                  <pic:spPr>
                    <a:xfrm>
                      <a:off x="0" y="0"/>
                      <a:ext cx="4535521" cy="1917342"/>
                    </a:xfrm>
                    <a:prstGeom prst="rect">
                      <a:avLst/>
                    </a:prstGeom>
                  </pic:spPr>
                </pic:pic>
              </a:graphicData>
            </a:graphic>
          </wp:inline>
        </w:drawing>
      </w:r>
    </w:p>
    <w:p w14:paraId="2B1419A1" w14:textId="77777777" w:rsidR="006803EB" w:rsidRPr="0050469B" w:rsidRDefault="006803EB" w:rsidP="006803EB">
      <w:pPr>
        <w:pStyle w:val="Tese-Caption"/>
      </w:pPr>
      <w:bookmarkStart w:id="1864" w:name="_Toc47384605"/>
      <w:bookmarkStart w:id="1865" w:name="_Toc68502417"/>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3</w:t>
      </w:r>
      <w:r w:rsidRPr="0050469B">
        <w:rPr>
          <w:b/>
        </w:rPr>
        <w:fldChar w:fldCharType="end"/>
      </w:r>
      <w:r w:rsidRPr="0050469B">
        <w:rPr>
          <w:b/>
        </w:rPr>
        <w:t>.</w:t>
      </w:r>
      <w:r w:rsidRPr="0050469B">
        <w:t xml:space="preserve"> </w:t>
      </w:r>
      <w:r>
        <w:t xml:space="preserve">Cenário 4: a dialética dos requisitos </w:t>
      </w:r>
      <w:r w:rsidRPr="0006512F">
        <w:rPr>
          <w:i/>
          <w:iCs/>
        </w:rPr>
        <w:t>versus</w:t>
      </w:r>
      <w:r>
        <w:t xml:space="preserve"> os resultados na PoC</w:t>
      </w:r>
      <w:bookmarkEnd w:id="1864"/>
      <w:bookmarkEnd w:id="1865"/>
    </w:p>
    <w:p w14:paraId="3D280AAF" w14:textId="30B90411" w:rsidR="006803EB" w:rsidRDefault="006803EB" w:rsidP="006803EB">
      <w:pPr>
        <w:pStyle w:val="Tese-Caption"/>
      </w:pPr>
      <w:r w:rsidRPr="0050469B">
        <w:rPr>
          <w:color w:val="000000"/>
        </w:rPr>
        <w:t>Fonte:</w:t>
      </w:r>
      <w:r w:rsidR="00010D8A">
        <w:t xml:space="preserve"> </w:t>
      </w:r>
      <w:r w:rsidR="00010D8A">
        <w:rPr>
          <w:rStyle w:val="Hyperlink"/>
          <w:color w:val="000000" w:themeColor="text1"/>
          <w:u w:val="none"/>
        </w:rPr>
        <w:fldChar w:fldCharType="begin" w:fldLock="1"/>
      </w:r>
      <w:r w:rsidR="00010D8A">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sidR="00010D8A">
        <w:rPr>
          <w:rStyle w:val="Hyperlink"/>
          <w:color w:val="000000" w:themeColor="text1"/>
          <w:u w:val="none"/>
        </w:rPr>
        <w:fldChar w:fldCharType="separate"/>
      </w:r>
      <w:r w:rsidR="00010D8A" w:rsidRPr="00803B35">
        <w:rPr>
          <w:rStyle w:val="Hyperlink"/>
          <w:noProof/>
          <w:color w:val="000000" w:themeColor="text1"/>
          <w:u w:val="none"/>
        </w:rPr>
        <w:t>(Neto et al., 2020c)</w:t>
      </w:r>
      <w:r w:rsidR="00010D8A">
        <w:rPr>
          <w:rStyle w:val="Hyperlink"/>
          <w:color w:val="000000" w:themeColor="text1"/>
          <w:u w:val="none"/>
        </w:rPr>
        <w:fldChar w:fldCharType="end"/>
      </w:r>
      <w:r w:rsidR="00010D8A">
        <w:rPr>
          <w:rStyle w:val="Hyperlink"/>
          <w:color w:val="000000" w:themeColor="text1"/>
          <w:u w:val="none"/>
        </w:rPr>
        <w:t>.</w:t>
      </w:r>
    </w:p>
    <w:p w14:paraId="442EA335" w14:textId="77777777" w:rsidR="006803EB" w:rsidRDefault="006803EB" w:rsidP="006803EB">
      <w:pPr>
        <w:pStyle w:val="Tese-Normal"/>
      </w:pPr>
      <w:r>
        <w:t>Conforme podemos observar na Figura 153, o praticante especialista do lado da organização (Praticante A) apresentou os seguintes requisitos e resultados de um experimento no contexto da PoC:</w:t>
      </w:r>
    </w:p>
    <w:p w14:paraId="4C37F49B" w14:textId="77777777" w:rsidR="006803EB" w:rsidRDefault="006803EB" w:rsidP="006803EB">
      <w:pPr>
        <w:pStyle w:val="Tese-Lista"/>
      </w:pPr>
      <w:r w:rsidRPr="00A02C15">
        <w:rPr>
          <w:b/>
          <w:bCs/>
        </w:rPr>
        <w:t>Requisitos:</w:t>
      </w:r>
      <w:r>
        <w:t xml:space="preserve"> um desempenho de aproximadamente 250.000 IOPS, com um tempo médio de resposta de aproximadamente 1 milisegundos nas operações de I/O, utilizando um tamanho médio de 45K de bloco de dados</w:t>
      </w:r>
    </w:p>
    <w:p w14:paraId="19AFBBAC" w14:textId="77777777" w:rsidR="006803EB" w:rsidRPr="00A02C15" w:rsidRDefault="006803EB" w:rsidP="006803EB">
      <w:pPr>
        <w:pStyle w:val="Tese-Lista"/>
      </w:pPr>
      <w:r w:rsidRPr="00A02C15">
        <w:rPr>
          <w:b/>
          <w:bCs/>
        </w:rPr>
        <w:t xml:space="preserve">Resultados: </w:t>
      </w:r>
      <w:r>
        <w:t>um desempenho de aproximadamente de 260.000 IOPS, com um tempo médio de resposta de aproximadamente 2.4 milisegundos nas operações de I/O, utilizando tamanho médio de 45K de bloco de dados</w:t>
      </w:r>
    </w:p>
    <w:p w14:paraId="05BF7567" w14:textId="77777777" w:rsidR="006803EB" w:rsidRDefault="006803EB" w:rsidP="006803EB">
      <w:pPr>
        <w:pStyle w:val="Tese-Normal"/>
      </w:pPr>
      <w:r>
        <w:lastRenderedPageBreak/>
        <w:t>Entretanto, um outro praticante no contexto da PoC (Praticante B) apresentou diferentes resultados utilizando um tamanho médio de 16K de bloco de dados:</w:t>
      </w:r>
    </w:p>
    <w:p w14:paraId="1D07A193" w14:textId="77777777" w:rsidR="006803EB" w:rsidRDefault="006803EB" w:rsidP="006803EB">
      <w:pPr>
        <w:pStyle w:val="Tese-Lista"/>
      </w:pPr>
      <w:r w:rsidRPr="00A02C15">
        <w:rPr>
          <w:b/>
          <w:bCs/>
        </w:rPr>
        <w:t>Requisitos:</w:t>
      </w:r>
      <w:r>
        <w:t xml:space="preserve"> um desempenho de aproximadamente 250.000 IOPS, com um tempo médio de resposta de aproximadamente 1 milisegundos nas operações de I/O, utilizando um tamanho médio de 45K de bloco de dados</w:t>
      </w:r>
    </w:p>
    <w:p w14:paraId="48CE3DDF" w14:textId="77777777" w:rsidR="006803EB" w:rsidRPr="00A02C15" w:rsidRDefault="006803EB" w:rsidP="006803EB">
      <w:pPr>
        <w:pStyle w:val="Tese-Lista"/>
      </w:pPr>
      <w:r w:rsidRPr="00A02C15">
        <w:rPr>
          <w:b/>
          <w:bCs/>
        </w:rPr>
        <w:t xml:space="preserve">Resultados: </w:t>
      </w:r>
      <w:r>
        <w:t>um desempenho de aproximadamente de 880.000 IOPS, com um tempo médio de resposta de aproximadamente 0.9 milisegundos nas operações de I/O, utilizando tamanho médio de 16K de bloco de dados.</w:t>
      </w:r>
    </w:p>
    <w:p w14:paraId="2B287A11" w14:textId="77777777" w:rsidR="006803EB" w:rsidRDefault="006803EB" w:rsidP="006803EB">
      <w:pPr>
        <w:pStyle w:val="Tese-Normal"/>
      </w:pPr>
      <w:r w:rsidRPr="00392EC9">
        <w:t>Assim sendo, destacamos o pensamento de Gadamer em relação a reflexão hermenêutica que pode ser crítica ao expor os preconceitos de uma ideologia, como por exemplo, po</w:t>
      </w:r>
      <w:r>
        <w:t xml:space="preserve">r </w:t>
      </w:r>
      <w:r w:rsidRPr="00392EC9">
        <w:t>que o praticante A se baseou na utilização de um tamanho de 48K de bloco e dados e o praticante B utilizou um tamanho de 16KB</w:t>
      </w:r>
      <w:r>
        <w:t xml:space="preserve"> no mesmo banco de dados </w:t>
      </w:r>
      <w:r w:rsidRPr="0050469B">
        <w:rPr>
          <w:i/>
          <w:iCs/>
        </w:rPr>
        <w:t>Orangutan</w:t>
      </w:r>
      <w:r>
        <w:t xml:space="preserve"> [nome fictício]? Segundo Gadamer, </w:t>
      </w:r>
      <w:r w:rsidRPr="00392EC9">
        <w:t>toda compreensão interpretativa questiona e, ao mesmo tempo, provoca uma reflexão a respeito dos preconceitos em conflito, onde</w:t>
      </w:r>
      <w:r>
        <w:t>:</w:t>
      </w:r>
    </w:p>
    <w:p w14:paraId="4ADFA0C9" w14:textId="77777777" w:rsidR="006803EB" w:rsidRDefault="006803EB" w:rsidP="006803EB">
      <w:pPr>
        <w:pStyle w:val="Tese-Citao-Direta"/>
      </w:pPr>
      <w:r>
        <w:t>b</w:t>
      </w:r>
      <w:r w:rsidRPr="00ED24BC">
        <w:t>uscamos entender o que está lá – na verdade, entender melhor através da percepção do preconceito de outra pessoa</w:t>
      </w:r>
      <w:r>
        <w:t>. O</w:t>
      </w:r>
      <w:r w:rsidRPr="00ED24BC">
        <w:t xml:space="preserve"> outro preconceito pode ser um preconceito de uma ideologia ou de comunicação distorcida</w:t>
      </w:r>
      <w:r>
        <w:t xml:space="preserve">. [...] </w:t>
      </w:r>
      <w:r w:rsidRPr="00ED24BC">
        <w:t>A reflexão hermenêutica abre possibilidades de compreensão que não ocorreriam sem ela, mas em si mesma não é um critério de verdade. Ao entrar numa conversa, esperamos que as condições para tal conversa existam, ou seja, que a força não esteja envolvida. O propósito da hermenêutica é expor os preconceitos dos oradores e questioná-los</w:t>
      </w:r>
      <w:r>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B62D4A">
        <w:t>(Schmidt, 2012)</w:t>
      </w:r>
      <w:r>
        <w:fldChar w:fldCharType="end"/>
      </w:r>
      <w:r>
        <w:t>.</w:t>
      </w:r>
    </w:p>
    <w:p w14:paraId="00282B38" w14:textId="77777777" w:rsidR="006803EB" w:rsidRPr="00ED24BC" w:rsidRDefault="006803EB" w:rsidP="006803EB">
      <w:pPr>
        <w:pStyle w:val="Tese-Normal"/>
      </w:pPr>
      <w:r>
        <w:t>Entretanto, identificamos um fenômeno durante nossas imersões no contexto da PoC que denominamos do “quase lá” no contexto da PoC, onde mesmo com a existência de um requisito, como por exemplo, a Tabela 8 apresenta um requisito de um praticante no contexto da PoC de 1M de IOPS e os resultados obtidos foram de 988K IOPS.</w:t>
      </w:r>
    </w:p>
    <w:tbl>
      <w:tblPr>
        <w:tblStyle w:val="TableGrid"/>
        <w:tblW w:w="0" w:type="auto"/>
        <w:tblLook w:val="04A0" w:firstRow="1" w:lastRow="0" w:firstColumn="1" w:lastColumn="0" w:noHBand="0" w:noVBand="1"/>
      </w:tblPr>
      <w:tblGrid>
        <w:gridCol w:w="8636"/>
      </w:tblGrid>
      <w:tr w:rsidR="006803EB" w14:paraId="7131D4D2" w14:textId="77777777" w:rsidTr="006803EB">
        <w:trPr>
          <w:trHeight w:val="718"/>
        </w:trPr>
        <w:tc>
          <w:tcPr>
            <w:tcW w:w="0" w:type="auto"/>
            <w:vAlign w:val="center"/>
          </w:tcPr>
          <w:p w14:paraId="200EC1E9" w14:textId="77777777" w:rsidR="006803EB" w:rsidRDefault="006803EB" w:rsidP="006803EB">
            <w:pPr>
              <w:spacing w:before="120" w:after="120" w:line="276" w:lineRule="auto"/>
              <w:jc w:val="both"/>
            </w:pPr>
            <w:r w:rsidRPr="005302EA">
              <w:t>“We want to highlight in our presentation, that 9/10 of the proposed tests completed with success. One test, in particular, we were able to perform around 90% of the required number: expectation 1M IOPS and we’ve got 988 K IOPS. We want to take this opportunity to discuss specific details about that particular workload and a possibility to re-run this profile in a different hardware configuration.”</w:t>
            </w:r>
          </w:p>
        </w:tc>
      </w:tr>
    </w:tbl>
    <w:p w14:paraId="1FBE67F7" w14:textId="77777777" w:rsidR="006803EB" w:rsidRPr="0050469B" w:rsidRDefault="006803EB" w:rsidP="006803EB">
      <w:pPr>
        <w:pStyle w:val="Tese-Tabela-Caption"/>
      </w:pPr>
      <w:bookmarkStart w:id="1866" w:name="_Toc47384448"/>
      <w:bookmarkStart w:id="1867" w:name="_Toc68502396"/>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8</w:t>
      </w:r>
      <w:r w:rsidRPr="0050469B">
        <w:rPr>
          <w:b/>
        </w:rPr>
        <w:fldChar w:fldCharType="end"/>
      </w:r>
      <w:r w:rsidRPr="0050469B">
        <w:rPr>
          <w:b/>
        </w:rPr>
        <w:t>.</w:t>
      </w:r>
      <w:r w:rsidRPr="0050469B">
        <w:t xml:space="preserve"> </w:t>
      </w:r>
      <w:r>
        <w:t>Cenário 4: o fenômeno do “quase lá” no contexto da PoC</w:t>
      </w:r>
      <w:bookmarkEnd w:id="1866"/>
      <w:bookmarkEnd w:id="1867"/>
    </w:p>
    <w:p w14:paraId="66A722F4" w14:textId="77777777" w:rsidR="006803EB" w:rsidRDefault="006803EB" w:rsidP="006803EB">
      <w:pPr>
        <w:pStyle w:val="Tese-Tabela-Caption"/>
      </w:pPr>
      <w:r w:rsidRPr="0050469B">
        <w:rPr>
          <w:color w:val="000000"/>
        </w:rPr>
        <w:t>Fonte:</w:t>
      </w:r>
      <w:r w:rsidRPr="0050469B">
        <w:t xml:space="preserve"> Elaboração nossa.</w:t>
      </w:r>
    </w:p>
    <w:p w14:paraId="34F4DBA2" w14:textId="77777777" w:rsidR="006803EB" w:rsidRDefault="006803EB" w:rsidP="006803EB">
      <w:pPr>
        <w:pStyle w:val="Tese-Normal"/>
      </w:pPr>
      <w:r>
        <w:t>Assim sendo, neste cenário e sob certas condições</w:t>
      </w:r>
      <w:r w:rsidRPr="00E54ED7">
        <w:t>, é possível ter uma ilusão de consciência em que “the critique of</w:t>
      </w:r>
      <w:r>
        <w:t xml:space="preserve"> </w:t>
      </w:r>
      <w:r w:rsidRPr="00E54ED7">
        <w:t xml:space="preserve">‘false consciousness’ becomes an integral part of </w:t>
      </w:r>
      <w:r w:rsidRPr="00E54ED7">
        <w:lastRenderedPageBreak/>
        <w:t xml:space="preserve">hermeneutics” </w:t>
      </w:r>
      <w:r w:rsidRPr="00E54ED7">
        <w:fldChar w:fldCharType="begin" w:fldLock="1"/>
      </w:r>
      <w:r w:rsidRPr="00E54ED7">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153)","plainTextFormattedCitation":"(Ricoeur, 2016)","previouslyFormattedCitation":"(Ricoeur, 2016)"},"properties":{"noteIndex":0},"schema":"https://github.com/citation-style-language/schema/raw/master/csl-citation.json"}</w:instrText>
      </w:r>
      <w:r w:rsidRPr="00E54ED7">
        <w:fldChar w:fldCharType="separate"/>
      </w:r>
      <w:r w:rsidRPr="00E54ED7">
        <w:rPr>
          <w:noProof/>
        </w:rPr>
        <w:t>(Ricoeur, 2016, p. 153)</w:t>
      </w:r>
      <w:r w:rsidRPr="00E54ED7">
        <w:fldChar w:fldCharType="end"/>
      </w:r>
      <w:r>
        <w:t>, onde a</w:t>
      </w:r>
      <w:r w:rsidRPr="00A557ED">
        <w:t xml:space="preserve"> mudança de ênfase da compreensão do outro para a compreensão do mundo de seu trabalho implica uma mudança correspondente na concepção do </w:t>
      </w:r>
      <w:r>
        <w:t>“</w:t>
      </w:r>
      <w:r w:rsidRPr="00A557ED">
        <w:t>círculo hermenêutico</w:t>
      </w:r>
      <w:r>
        <w:t>”. Por outras palavras, mesmo com uma expectativa de 1M de IOPS, será esse conhecimento pode ser caracterizado como uma comunicação distorcida, onde Ricoeur esclarece que o fato de e</w:t>
      </w:r>
      <w:r w:rsidRPr="00656A6A">
        <w:t xml:space="preserve">ntender melhor um autor </w:t>
      </w:r>
      <w:r>
        <w:t xml:space="preserve">(ou seja, um praticante da PoC) </w:t>
      </w:r>
      <w:r w:rsidRPr="00656A6A">
        <w:t xml:space="preserve">do que ele próprio é desdobrar </w:t>
      </w:r>
      <w:r>
        <w:t>o</w:t>
      </w:r>
      <w:r w:rsidRPr="00656A6A">
        <w:t xml:space="preserve"> poder revelador implícito em seu </w:t>
      </w:r>
      <w:r>
        <w:t xml:space="preserve">próprio </w:t>
      </w:r>
      <w:r w:rsidRPr="00656A6A">
        <w:t>discurso, além do horizonte limitado de sua própria situação existencial</w:t>
      </w:r>
      <w:r>
        <w:t>, onde é possível</w:t>
      </w:r>
    </w:p>
    <w:p w14:paraId="5EA2030E" w14:textId="68E576BF" w:rsidR="00656A6A" w:rsidRDefault="006803EB" w:rsidP="00010D8A">
      <w:pPr>
        <w:pStyle w:val="Tese-Citao-Direta"/>
      </w:pPr>
      <w:r>
        <w:rPr>
          <w:rFonts w:ascii="Calibri" w:hAnsi="Calibri" w:cs="Calibri"/>
        </w:rPr>
        <w:t>﻿</w:t>
      </w:r>
      <w:r w:rsidRPr="00656A6A">
        <w:t xml:space="preserve">to refute fallacious views about the concept of interpretation. In the first place, appropriation does not imply any direct congeniality of one soul with another. Nothing is less inter-subjective or dialogical than the encounter with a text; what Gadamer calls the ‘fusion of horizons’ expresses the convergence of the world horizons of the writer and the reader. The ideality of the text remains the mediator in this process of the fusion of horizons </w:t>
      </w:r>
      <w:r w:rsidRPr="00656A6A">
        <w:fldChar w:fldCharType="begin" w:fldLock="1"/>
      </w:r>
      <w:r>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154)","plainTextFormattedCitation":"(Ricoeur, 2016)","previouslyFormattedCitation":"(Ricoeur, 2016)"},"properties":{"noteIndex":0},"schema":"https://github.com/citation-style-language/schema/raw/master/csl-citation.json"}</w:instrText>
      </w:r>
      <w:r w:rsidRPr="00656A6A">
        <w:fldChar w:fldCharType="separate"/>
      </w:r>
      <w:r w:rsidRPr="00656A6A">
        <w:t>(Ricoeur, 2016, p. 154)</w:t>
      </w:r>
      <w:r w:rsidRPr="00656A6A">
        <w:fldChar w:fldCharType="end"/>
      </w:r>
      <w:r w:rsidRPr="00656A6A">
        <w:t>.</w:t>
      </w:r>
    </w:p>
    <w:p w14:paraId="2C37B2CA" w14:textId="7B306612" w:rsidR="00F362FC" w:rsidRPr="006A123D" w:rsidRDefault="00F362FC" w:rsidP="006A123D">
      <w:pPr>
        <w:pStyle w:val="Heading3"/>
      </w:pPr>
      <w:bookmarkStart w:id="1868" w:name="_Toc68502480"/>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68"/>
    </w:p>
    <w:p w14:paraId="04294B0D" w14:textId="77777777" w:rsidR="00913825" w:rsidRDefault="00517533" w:rsidP="00913825">
      <w:pPr>
        <w:pStyle w:val="Tese-Normal"/>
      </w:pPr>
      <w:r w:rsidRPr="00866921">
        <w:t xml:space="preserve">Durante nossas imersões no </w:t>
      </w:r>
      <w:r w:rsidR="00866921">
        <w:t>mundo da PoC</w:t>
      </w:r>
      <w:r w:rsidRPr="00866921">
        <w:t xml:space="preserve">, </w:t>
      </w:r>
      <w:r w:rsidR="00913825" w:rsidRPr="00866921">
        <w:t xml:space="preserve">observamos inúmeras PoC onde seus praticantes buscam estabelecer diversas comparações de </w:t>
      </w:r>
      <w:r w:rsidR="00913825">
        <w:t>sua atual atividade</w:t>
      </w:r>
      <w:r w:rsidR="00913825" w:rsidRPr="00866921">
        <w:t xml:space="preserve"> para com outras atividades, sejam elas previamente executadas por esses praticantes ou </w:t>
      </w:r>
      <w:r w:rsidR="00913825">
        <w:t xml:space="preserve">diferentes </w:t>
      </w:r>
      <w:r w:rsidR="00913825" w:rsidRPr="00866921">
        <w:t xml:space="preserve">atividades da PoC executadas por outros praticantes. Dessa forma, entendemos que a principal finalidade dessas comparações é permitir que </w:t>
      </w:r>
      <w:r w:rsidR="00913825">
        <w:t>esses</w:t>
      </w:r>
      <w:r w:rsidR="00913825" w:rsidRPr="00866921">
        <w:t xml:space="preserve"> praticantes possam (re) utilizar uma experiência, uma situação, ou um conhecimento produzido em uma PoC para o seu horizonte atual. </w:t>
      </w:r>
    </w:p>
    <w:p w14:paraId="3F30F71B" w14:textId="77777777" w:rsidR="00913825" w:rsidRPr="00866921" w:rsidRDefault="00913825" w:rsidP="00913825">
      <w:pPr>
        <w:pStyle w:val="Tese-Normal"/>
      </w:pPr>
      <w:r w:rsidRPr="00866921">
        <w:t>Entretanto, destacamos um trec</w:t>
      </w:r>
      <w:r>
        <w:t>ho do cenário apresentado na Tabela 9</w:t>
      </w:r>
      <w:r w:rsidRPr="00866921">
        <w:t xml:space="preserve">, onde </w:t>
      </w:r>
      <w:r>
        <w:t xml:space="preserve">um DBA (ou seja, um administrador de banco de dados do lado do cliente) tem a intenção de comparar um clone (ou seja, uma cópia) de um banco de dados de 1 GB (um gigabyte) </w:t>
      </w:r>
      <w:r w:rsidRPr="009A33DD">
        <w:rPr>
          <w:i/>
          <w:iCs/>
        </w:rPr>
        <w:t xml:space="preserve">versus </w:t>
      </w:r>
      <w:r>
        <w:t>um clone de um banco de dados de 1 TB (ou seja, 1000 gigabytes).</w:t>
      </w:r>
    </w:p>
    <w:tbl>
      <w:tblPr>
        <w:tblStyle w:val="TableGrid"/>
        <w:tblW w:w="0" w:type="auto"/>
        <w:tblLook w:val="04A0" w:firstRow="1" w:lastRow="0" w:firstColumn="1" w:lastColumn="0" w:noHBand="0" w:noVBand="1"/>
      </w:tblPr>
      <w:tblGrid>
        <w:gridCol w:w="8636"/>
      </w:tblGrid>
      <w:tr w:rsidR="00913825" w14:paraId="003904CA" w14:textId="77777777" w:rsidTr="00E04C1E">
        <w:trPr>
          <w:trHeight w:val="718"/>
        </w:trPr>
        <w:tc>
          <w:tcPr>
            <w:tcW w:w="0" w:type="auto"/>
            <w:vAlign w:val="center"/>
          </w:tcPr>
          <w:p w14:paraId="5484A84A" w14:textId="77777777" w:rsidR="00913825" w:rsidRPr="00602F4D" w:rsidRDefault="00913825" w:rsidP="00E04C1E">
            <w:pPr>
              <w:pStyle w:val="Tese-110-movimentos-cenrios"/>
              <w:spacing w:line="276" w:lineRule="auto"/>
              <w:ind w:left="0"/>
              <w:rPr>
                <w:sz w:val="24"/>
                <w:szCs w:val="24"/>
                <w:lang w:val="pt-BR"/>
              </w:rPr>
            </w:pPr>
            <w:r w:rsidRPr="00602F4D">
              <w:rPr>
                <w:sz w:val="24"/>
                <w:szCs w:val="24"/>
                <w:lang w:val="pt-BR"/>
              </w:rPr>
              <w:t>“Mas não estamos comparando a mesma coisa né? Eu sei que o DBA deseja ver o tempo do clone do banco de dados, mas ele está comparando um clone de uma base de dados com uma tabela que deve ter no máximo 1 GB (sem carga) versus um clone de um banco de dados de 1 TB (com carga). Como eles vão comparar o tempo? Não importa o tempo que durou, você realmente acredita que eles têm bancos de dados com 1 GB de tamanho?”</w:t>
            </w:r>
          </w:p>
        </w:tc>
      </w:tr>
    </w:tbl>
    <w:p w14:paraId="26796E0F" w14:textId="77777777" w:rsidR="00913825" w:rsidRPr="0050469B" w:rsidRDefault="00913825" w:rsidP="00913825">
      <w:pPr>
        <w:pStyle w:val="Tese-Tabela-Caption"/>
      </w:pPr>
      <w:bookmarkStart w:id="1869" w:name="_Toc47384449"/>
      <w:bookmarkStart w:id="1870" w:name="_Toc68502397"/>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9</w:t>
      </w:r>
      <w:r w:rsidRPr="0050469B">
        <w:rPr>
          <w:b/>
        </w:rPr>
        <w:fldChar w:fldCharType="end"/>
      </w:r>
      <w:r w:rsidRPr="0050469B">
        <w:rPr>
          <w:b/>
        </w:rPr>
        <w:t>.</w:t>
      </w:r>
      <w:r w:rsidRPr="0050469B">
        <w:t xml:space="preserve"> </w:t>
      </w:r>
      <w:r>
        <w:t>Cenário 5: uma simples comparação no contexto da PoC</w:t>
      </w:r>
      <w:bookmarkEnd w:id="1869"/>
      <w:bookmarkEnd w:id="1870"/>
    </w:p>
    <w:p w14:paraId="1B800387" w14:textId="77777777" w:rsidR="00913825" w:rsidRDefault="00913825" w:rsidP="00913825">
      <w:pPr>
        <w:pStyle w:val="Tese-Tabela-Caption"/>
      </w:pPr>
      <w:r w:rsidRPr="0050469B">
        <w:rPr>
          <w:color w:val="000000"/>
        </w:rPr>
        <w:t>Fonte:</w:t>
      </w:r>
      <w:r w:rsidRPr="0050469B">
        <w:t xml:space="preserve"> Elaboração nossa.</w:t>
      </w:r>
    </w:p>
    <w:p w14:paraId="19141E3F" w14:textId="77777777" w:rsidR="00913825" w:rsidRDefault="00913825" w:rsidP="00913825">
      <w:pPr>
        <w:pStyle w:val="Tese-Normal"/>
        <w:rPr>
          <w:highlight w:val="yellow"/>
        </w:rPr>
      </w:pPr>
      <w:r>
        <w:lastRenderedPageBreak/>
        <w:t xml:space="preserve">Assim sendo, destacamos os elementos básicos do pensamento hermenêutico, onde apesar de Gadamer não ter solucionado a questão de como podemos descobrir quais preconceitos são legítimos ou não dentro da fusão de horizontes, ele apenas nos conta que “os preconceitos legítimos são baseados nas coisas em si, que </w:t>
      </w:r>
      <w:r w:rsidRPr="009A33DD">
        <w:rPr>
          <w:b/>
          <w:bCs/>
        </w:rPr>
        <w:t>a compreensão correta ocorre quando as partes e o todo formam uma unidade de significado</w:t>
      </w:r>
      <w:r>
        <w:t xml:space="preserve">, que a distância, temporal ou não, ajudará este processo, e que a compreensão ocorre como a fusão de horizontes” (nossa ênfas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2B7DB2">
        <w:rPr>
          <w:noProof/>
        </w:rPr>
        <w:t>(Schmidt, 2012)</w:t>
      </w:r>
      <w:r>
        <w:fldChar w:fldCharType="end"/>
      </w:r>
      <w:r>
        <w:t>.</w:t>
      </w:r>
    </w:p>
    <w:p w14:paraId="33D92650" w14:textId="77777777" w:rsidR="00913825" w:rsidRDefault="00913825" w:rsidP="00913825">
      <w:pPr>
        <w:pStyle w:val="Tese-Normal"/>
      </w:pPr>
      <w:r>
        <w:t>Portanto,</w:t>
      </w:r>
      <w:r w:rsidRPr="009F1A8C">
        <w:t xml:space="preserve"> destacamos a relevância de um entendimento do contexto, </w:t>
      </w:r>
      <w:r>
        <w:t xml:space="preserve">isto é, uma engenharia de um contexto em relação as essas comparações no contexto da PoC, onde </w:t>
      </w:r>
      <w:r w:rsidRPr="009F1A8C">
        <w:t xml:space="preserve">segundo </w:t>
      </w:r>
      <w:r>
        <w:t>um pensamento</w:t>
      </w:r>
      <w:r w:rsidRPr="009F1A8C">
        <w:t xml:space="preserve"> hermenêutic</w:t>
      </w:r>
      <w:r>
        <w:t>o</w:t>
      </w:r>
      <w:r w:rsidRPr="009F1A8C">
        <w:t xml:space="preserve">, o entendimento é um ato interpretativo de integrar coisas particulares, como por exemplo, uma simples comparação de resultados </w:t>
      </w:r>
      <w:r>
        <w:t xml:space="preserve">no contexto da PoC, </w:t>
      </w:r>
      <w:r w:rsidRPr="009F1A8C">
        <w:t>em um todo significativo, como por exemplo, a intenção do praticante em seu contexto atual</w:t>
      </w:r>
      <w:r>
        <w:t xml:space="preserve"> e futuro. </w:t>
      </w:r>
      <w:r w:rsidRPr="009F1A8C">
        <w:t xml:space="preserve">Por outras palavras, entendemos um objeto, </w:t>
      </w:r>
      <w:r>
        <w:t xml:space="preserve">uma </w:t>
      </w:r>
      <w:r w:rsidRPr="009F1A8C">
        <w:t xml:space="preserve">palavra ou </w:t>
      </w:r>
      <w:r>
        <w:t>as comparações no contexto da PoC</w:t>
      </w:r>
      <w:r w:rsidRPr="009F1A8C">
        <w:t xml:space="preserve"> quando há um sentido ao contexto d</w:t>
      </w:r>
      <w:r>
        <w:t xml:space="preserve">o mundo que vivemos e, portanto, nos fala de maneira significativa a esse mundo </w:t>
      </w:r>
      <w:r w:rsidRPr="009F1A8C">
        <w:fldChar w:fldCharType="begin" w:fldLock="1"/>
      </w:r>
      <w:r w:rsidRPr="009F1A8C">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plainTextFormattedCitation":"(Zimmermann, 2015)","previouslyFormattedCitation":"(Zimmermann, 2015)"},"properties":{"noteIndex":0},"schema":"https://github.com/citation-style-language/schema/raw/master/csl-citation.json"}</w:instrText>
      </w:r>
      <w:r w:rsidRPr="009F1A8C">
        <w:fldChar w:fldCharType="separate"/>
      </w:r>
      <w:r w:rsidRPr="009F1A8C">
        <w:rPr>
          <w:noProof/>
        </w:rPr>
        <w:t>(Zimmermann, 2015)</w:t>
      </w:r>
      <w:r w:rsidRPr="009F1A8C">
        <w:fldChar w:fldCharType="end"/>
      </w:r>
      <w:r w:rsidRPr="009F1A8C">
        <w:t>.</w:t>
      </w:r>
    </w:p>
    <w:p w14:paraId="2C9F9338" w14:textId="77777777" w:rsidR="00913825" w:rsidRDefault="00913825" w:rsidP="00913825">
      <w:pPr>
        <w:pStyle w:val="Tese-Normal"/>
      </w:pPr>
      <w:r>
        <w:t xml:space="preserve">A seguir, apresentamos uma comparação no cenário na PoC, onde um praticante utilizou duas ferramentas distintas de </w:t>
      </w:r>
      <w:r w:rsidRPr="00E339AD">
        <w:rPr>
          <w:i/>
          <w:iCs/>
        </w:rPr>
        <w:t>software</w:t>
      </w:r>
      <w:r>
        <w:t xml:space="preserve"> para a geração e simulação das operações de I/O em um mesmo sistema de armazenamento de dados (Figura 154).</w:t>
      </w:r>
    </w:p>
    <w:p w14:paraId="00DFA21D" w14:textId="77777777" w:rsidR="00913825" w:rsidRDefault="00913825" w:rsidP="00913825">
      <w:pPr>
        <w:pStyle w:val="Tese-Figura"/>
      </w:pPr>
      <w:r w:rsidRPr="009F1A8C">
        <w:rPr>
          <w:lang w:val="en-US"/>
        </w:rPr>
        <w:drawing>
          <wp:inline distT="0" distB="0" distL="0" distR="0" wp14:anchorId="50589508" wp14:editId="715A293F">
            <wp:extent cx="5218176" cy="138511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23421" cy="1386508"/>
                    </a:xfrm>
                    <a:prstGeom prst="rect">
                      <a:avLst/>
                    </a:prstGeom>
                  </pic:spPr>
                </pic:pic>
              </a:graphicData>
            </a:graphic>
          </wp:inline>
        </w:drawing>
      </w:r>
    </w:p>
    <w:p w14:paraId="1E5AF30D" w14:textId="77777777" w:rsidR="00913825" w:rsidRPr="0050469B" w:rsidRDefault="00913825" w:rsidP="00913825">
      <w:pPr>
        <w:pStyle w:val="Tese-Caption"/>
      </w:pPr>
      <w:bookmarkStart w:id="1871" w:name="_Toc47384606"/>
      <w:bookmarkStart w:id="1872" w:name="_Toc6850241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4</w:t>
      </w:r>
      <w:r w:rsidRPr="0050469B">
        <w:rPr>
          <w:b/>
        </w:rPr>
        <w:fldChar w:fldCharType="end"/>
      </w:r>
      <w:r w:rsidRPr="0050469B">
        <w:rPr>
          <w:b/>
        </w:rPr>
        <w:t>.</w:t>
      </w:r>
      <w:r w:rsidRPr="0050469B">
        <w:t xml:space="preserve"> </w:t>
      </w:r>
      <w:r>
        <w:t xml:space="preserve">Cenário 5: comparando duas ferramentas de </w:t>
      </w:r>
      <w:r w:rsidRPr="009F1A8C">
        <w:rPr>
          <w:i/>
          <w:iCs/>
        </w:rPr>
        <w:t>software</w:t>
      </w:r>
      <w:r>
        <w:t xml:space="preserve"> (I/O) na PoC</w:t>
      </w:r>
      <w:bookmarkEnd w:id="1871"/>
      <w:bookmarkEnd w:id="1872"/>
    </w:p>
    <w:p w14:paraId="222AFC43" w14:textId="77777777" w:rsidR="00913825" w:rsidRDefault="00913825" w:rsidP="00913825">
      <w:pPr>
        <w:pStyle w:val="Tese-Caption"/>
      </w:pPr>
      <w:r w:rsidRPr="0050469B">
        <w:rPr>
          <w:color w:val="000000"/>
        </w:rPr>
        <w:t>Fonte:</w:t>
      </w:r>
      <w:r w:rsidRPr="0050469B">
        <w:t xml:space="preserve"> Elaboração nossa.</w:t>
      </w:r>
    </w:p>
    <w:p w14:paraId="661C60B4" w14:textId="77777777" w:rsidR="00913825" w:rsidRDefault="00913825" w:rsidP="00913825">
      <w:pPr>
        <w:pStyle w:val="Tese-Normal"/>
      </w:pPr>
      <w:r>
        <w:t xml:space="preserve">A seguir, apresentamos a curva de desempenho em relação aos resultados obtidos baseados na utilização da ferramenta </w:t>
      </w:r>
      <w:r>
        <w:rPr>
          <w:i/>
          <w:iCs/>
        </w:rPr>
        <w:t xml:space="preserve">I/O Generator Gorilla V++ </w:t>
      </w:r>
      <w:r>
        <w:t>[nome fictício] (Ferramenta A):</w:t>
      </w:r>
    </w:p>
    <w:p w14:paraId="69B6D116" w14:textId="37530CA8" w:rsidR="00913825" w:rsidRDefault="00913825" w:rsidP="00913825">
      <w:pPr>
        <w:pStyle w:val="Tese-Lista"/>
      </w:pPr>
      <w:r>
        <w:t>30.000 IOPS com uma latência de aproximadamente de 800 microssegundos</w:t>
      </w:r>
      <w:r w:rsidR="00E17B6D">
        <w:t>.</w:t>
      </w:r>
    </w:p>
    <w:p w14:paraId="25802C89" w14:textId="5193CF71" w:rsidR="00913825" w:rsidRDefault="00913825" w:rsidP="00913825">
      <w:pPr>
        <w:pStyle w:val="Tese-Lista"/>
      </w:pPr>
      <w:r>
        <w:t>40.000 IOPS com uma latência de aproximadamente de 800 microssegundos</w:t>
      </w:r>
      <w:r w:rsidR="00E17B6D">
        <w:t>.</w:t>
      </w:r>
    </w:p>
    <w:p w14:paraId="41393AB1" w14:textId="7E68ED4F" w:rsidR="00913825" w:rsidRDefault="00913825" w:rsidP="00913825">
      <w:pPr>
        <w:pStyle w:val="Tese-Lista"/>
      </w:pPr>
      <w:r>
        <w:t>50.000 IOPS com uma latência de aproximadamente de 800 microssegundos</w:t>
      </w:r>
      <w:r w:rsidR="00E17B6D">
        <w:t>.</w:t>
      </w:r>
    </w:p>
    <w:p w14:paraId="4B8D779C" w14:textId="2A68E44B" w:rsidR="00913825" w:rsidRDefault="00913825" w:rsidP="00913825">
      <w:pPr>
        <w:pStyle w:val="Tese-Lista"/>
      </w:pPr>
      <w:r>
        <w:lastRenderedPageBreak/>
        <w:t>60.000 IOPS com uma latência de aproximadamente de 800 microssegundos</w:t>
      </w:r>
      <w:r w:rsidR="00E17B6D">
        <w:t>.</w:t>
      </w:r>
    </w:p>
    <w:p w14:paraId="0D327750" w14:textId="59BC5848" w:rsidR="00913825" w:rsidRDefault="00913825" w:rsidP="00913825">
      <w:pPr>
        <w:pStyle w:val="Tese-Lista"/>
      </w:pPr>
      <w:r>
        <w:t>70.000 IOPS com uma latência de aproximadamente de 850 microssegundos</w:t>
      </w:r>
      <w:r w:rsidR="00E17B6D">
        <w:t>.</w:t>
      </w:r>
    </w:p>
    <w:p w14:paraId="6417F128" w14:textId="5826DAA9" w:rsidR="00913825" w:rsidRDefault="00913825" w:rsidP="00913825">
      <w:pPr>
        <w:pStyle w:val="Tese-Lista"/>
      </w:pPr>
      <w:r>
        <w:t>80.000 IOPS com uma latência de aproximadamente de 1000 microssegund</w:t>
      </w:r>
      <w:r w:rsidR="00E17B6D">
        <w:t>o</w:t>
      </w:r>
      <w:r>
        <w:t>s</w:t>
      </w:r>
      <w:r w:rsidR="00E17B6D">
        <w:t>.</w:t>
      </w:r>
    </w:p>
    <w:p w14:paraId="058B751C" w14:textId="77777777" w:rsidR="00913825" w:rsidRDefault="00913825" w:rsidP="00913825">
      <w:pPr>
        <w:pStyle w:val="Tese-Lista"/>
      </w:pPr>
      <w:r>
        <w:t>90.000 IOPS com uma latência de aproximadamente de 1300 microssegundos.</w:t>
      </w:r>
    </w:p>
    <w:p w14:paraId="52186406" w14:textId="77777777" w:rsidR="00913825" w:rsidRDefault="00913825" w:rsidP="00913825">
      <w:pPr>
        <w:pStyle w:val="Tese-Normal"/>
      </w:pPr>
      <w:r>
        <w:t xml:space="preserve">Da mesma forma, apresentamos a curva de desempenho em relação aos resultados obtidos baseados na utilização da ferramenta </w:t>
      </w:r>
      <w:r w:rsidRPr="00E339AD">
        <w:rPr>
          <w:i/>
          <w:iCs/>
        </w:rPr>
        <w:t xml:space="preserve">I/O Chimpanzee-Turbo </w:t>
      </w:r>
      <w:r>
        <w:t>[nome fictício] (Ferramenta B):</w:t>
      </w:r>
    </w:p>
    <w:p w14:paraId="0CC22482" w14:textId="2DAAF741" w:rsidR="00913825" w:rsidRDefault="00913825" w:rsidP="00913825">
      <w:pPr>
        <w:pStyle w:val="Tese-Lista"/>
      </w:pPr>
      <w:r>
        <w:t>50.000 IOPS com uma latência de aproximadamente de 250 microssegundos</w:t>
      </w:r>
      <w:r w:rsidR="00E17B6D">
        <w:t>.</w:t>
      </w:r>
    </w:p>
    <w:p w14:paraId="0EFF390A" w14:textId="291D6045" w:rsidR="00913825" w:rsidRDefault="00913825" w:rsidP="00913825">
      <w:pPr>
        <w:pStyle w:val="Tese-Lista"/>
      </w:pPr>
      <w:r>
        <w:t>60.000 IOPS com uma latência de aproximadamente de 300 microssegundos</w:t>
      </w:r>
      <w:r w:rsidR="00E17B6D">
        <w:t>.</w:t>
      </w:r>
    </w:p>
    <w:p w14:paraId="703BF5BE" w14:textId="7BD78403" w:rsidR="00913825" w:rsidRDefault="00913825" w:rsidP="00913825">
      <w:pPr>
        <w:pStyle w:val="Tese-Lista"/>
      </w:pPr>
      <w:r>
        <w:t>70.000 IOPS com uma latência de aproximadamente de 350 microssegundos</w:t>
      </w:r>
      <w:r w:rsidR="00E17B6D">
        <w:t>.</w:t>
      </w:r>
    </w:p>
    <w:p w14:paraId="474F744E" w14:textId="3F22832C" w:rsidR="00913825" w:rsidRDefault="00913825" w:rsidP="00913825">
      <w:pPr>
        <w:pStyle w:val="Tese-Lista"/>
      </w:pPr>
      <w:r>
        <w:t>80.000 IOPS com uma latência de aproximadamente de 400 microssegundos</w:t>
      </w:r>
      <w:r w:rsidR="00E17B6D">
        <w:t>.</w:t>
      </w:r>
    </w:p>
    <w:p w14:paraId="4E2DBEF5" w14:textId="1F4AE763" w:rsidR="00913825" w:rsidRDefault="00913825" w:rsidP="00913825">
      <w:pPr>
        <w:pStyle w:val="Tese-Lista"/>
      </w:pPr>
      <w:r>
        <w:t>90.000 IOPS com uma latência de aproximadamente de 450 microssegundos</w:t>
      </w:r>
      <w:r w:rsidR="00E17B6D">
        <w:t>.</w:t>
      </w:r>
    </w:p>
    <w:p w14:paraId="4C03A90D" w14:textId="41534A49" w:rsidR="00913825" w:rsidRDefault="00913825" w:rsidP="00913825">
      <w:pPr>
        <w:pStyle w:val="Tese-Lista"/>
      </w:pPr>
      <w:r>
        <w:t>80.000 IOPS com uma latência de aproximadamente de 550 microssegundos</w:t>
      </w:r>
      <w:r w:rsidR="00E17B6D">
        <w:t>.</w:t>
      </w:r>
    </w:p>
    <w:p w14:paraId="43792EB7" w14:textId="77777777" w:rsidR="00913825" w:rsidRDefault="00913825" w:rsidP="00913825">
      <w:pPr>
        <w:pStyle w:val="Tese-Lista"/>
      </w:pPr>
      <w:r>
        <w:t>90.000 IOPS com uma latência de aproximadamente de 700 microssegundos.</w:t>
      </w:r>
    </w:p>
    <w:p w14:paraId="1B01F7E7" w14:textId="77777777" w:rsidR="00913825" w:rsidRDefault="00913825" w:rsidP="00913825">
      <w:pPr>
        <w:pStyle w:val="Tese-Normal"/>
      </w:pPr>
      <w:r w:rsidRPr="002E6635">
        <w:t>Portanto, se</w:t>
      </w:r>
      <w:r w:rsidRPr="002E6635">
        <w:rPr>
          <w:b/>
          <w:bCs/>
        </w:rPr>
        <w:t xml:space="preserve"> simplesmente</w:t>
      </w:r>
      <w:r w:rsidRPr="002E6635">
        <w:t xml:space="preserve"> (nossa ênfase) compararmos esse emaranhado de números, podemos ser influenciados a concluir que </w:t>
      </w:r>
      <w:r>
        <w:t>os números obtidos através da</w:t>
      </w:r>
      <w:r w:rsidRPr="002E6635">
        <w:t xml:space="preserve"> ferramenta B </w:t>
      </w:r>
      <w:r>
        <w:t>foram “melhores” em relação a</w:t>
      </w:r>
      <w:r w:rsidRPr="002E6635">
        <w:t xml:space="preserve"> ferramenta A. </w:t>
      </w:r>
    </w:p>
    <w:p w14:paraId="35900F18" w14:textId="77777777" w:rsidR="00913825" w:rsidRDefault="00913825" w:rsidP="00913825">
      <w:pPr>
        <w:pStyle w:val="Tese-Normal"/>
      </w:pPr>
      <w:r>
        <w:t xml:space="preserve">Entretanto, destacamos que uma antecipação de sentido sem um entendimento do contexto atual e futuro, pode nos levar a uma produção de sentido ilusória. Por outras palavras, entendemos que no contexto da PoC, a intenção é, de alguma forma, explorar as aplicações de sistema e os artefatos tecnológicos de um mundo que não habitamos e conhecemos (ou seja, um mundo original) em um novo mundo, ou seja, a PoC. </w:t>
      </w:r>
    </w:p>
    <w:p w14:paraId="729FCBB4" w14:textId="77777777" w:rsidR="00913825" w:rsidRDefault="00913825" w:rsidP="00913825">
      <w:pPr>
        <w:pStyle w:val="Tese-Normal"/>
      </w:pPr>
      <w:r>
        <w:t xml:space="preserve">Assim, fundamentados no pensamento hermenêutico, se não conhecemos a relação do todo para suas partes e vice-versa, como podemos determinar se os números obtidos através de uma ferramenta ou de outra no contexto da PoC contribuem para uma produção de conhecimento que faça sentido ao mundo original. Apesar dos excelentes números de desempenho obtidos através da ferramenta B, questionamos se esses números obtidos realmente refletem a intenção desse praticante e fazem sentido ao mundo original. </w:t>
      </w:r>
    </w:p>
    <w:p w14:paraId="7756BD3C" w14:textId="77777777" w:rsidR="00913825" w:rsidRDefault="00913825" w:rsidP="00913825">
      <w:pPr>
        <w:pStyle w:val="Tese-Normal"/>
      </w:pPr>
      <w:r>
        <w:t xml:space="preserve">Por outras palavras, a ferramenta B pode estar sendo utilizada com a intenção de produzir uma determinada quantidade de desempenho (IOPS) utilizando um certo tamanho </w:t>
      </w:r>
      <w:r>
        <w:lastRenderedPageBreak/>
        <w:t xml:space="preserve">de bloco de dados, que apesar de ser uma </w:t>
      </w:r>
      <w:r w:rsidRPr="00840729">
        <w:rPr>
          <w:b/>
          <w:bCs/>
        </w:rPr>
        <w:t>verdade até certo ponto</w:t>
      </w:r>
      <w:r>
        <w:t xml:space="preserve"> (nossa ênfase) ao contexto da PoC, essa verdade pode não ser uma </w:t>
      </w:r>
      <w:r w:rsidRPr="00840729">
        <w:rPr>
          <w:b/>
          <w:bCs/>
        </w:rPr>
        <w:t>verdade em absoluto</w:t>
      </w:r>
      <w:r>
        <w:t xml:space="preserve"> (nossa ênfase) ao mundo original, onde suas aplicações de sistema podem se basear em um tamanho de bloco de dados de tamanho diferente.</w:t>
      </w:r>
    </w:p>
    <w:p w14:paraId="55A6A8F2" w14:textId="125CEA29" w:rsidR="00913825" w:rsidRDefault="00913825" w:rsidP="00913825">
      <w:pPr>
        <w:pStyle w:val="Tese-Normal"/>
      </w:pPr>
      <w:r>
        <w:t>Da mesma forma, observamos o mesmo fenômeno nas comparações entre distintas atividades da PoC, como por exemplo, uma PoC efetuada por um praticante utilizando uma solução de armazenamento de dados e uma outra PoC executada por um diferente praticante (como por exemplo, um competidor), onde a intenção de ambas as atividades da PoC é demonstrar o desempenho de suas tecnologias para uma organização (Figura 155).</w:t>
      </w:r>
    </w:p>
    <w:p w14:paraId="75AC3962" w14:textId="77777777" w:rsidR="00913825" w:rsidRPr="00024FBB" w:rsidRDefault="00913825" w:rsidP="00913825">
      <w:pPr>
        <w:pStyle w:val="Tese-Figura"/>
      </w:pPr>
      <w:r w:rsidRPr="00297E9D">
        <w:drawing>
          <wp:inline distT="0" distB="0" distL="0" distR="0" wp14:anchorId="2AED51D2" wp14:editId="6D68A98C">
            <wp:extent cx="5260848" cy="11822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68915" cy="1184074"/>
                    </a:xfrm>
                    <a:prstGeom prst="rect">
                      <a:avLst/>
                    </a:prstGeom>
                  </pic:spPr>
                </pic:pic>
              </a:graphicData>
            </a:graphic>
          </wp:inline>
        </w:drawing>
      </w:r>
    </w:p>
    <w:p w14:paraId="6B224CE6" w14:textId="77777777" w:rsidR="00913825" w:rsidRPr="0050469B" w:rsidRDefault="00913825" w:rsidP="00913825">
      <w:pPr>
        <w:pStyle w:val="Tese-Caption"/>
      </w:pPr>
      <w:bookmarkStart w:id="1873" w:name="_Toc47384607"/>
      <w:bookmarkStart w:id="1874" w:name="_Toc68502419"/>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5</w:t>
      </w:r>
      <w:r w:rsidRPr="0050469B">
        <w:rPr>
          <w:b/>
        </w:rPr>
        <w:fldChar w:fldCharType="end"/>
      </w:r>
      <w:r w:rsidRPr="0050469B">
        <w:rPr>
          <w:b/>
        </w:rPr>
        <w:t>.</w:t>
      </w:r>
      <w:r w:rsidRPr="0050469B">
        <w:t xml:space="preserve"> </w:t>
      </w:r>
      <w:r>
        <w:t>Cenário 5: comparando duas atividades da PoC</w:t>
      </w:r>
      <w:bookmarkEnd w:id="1873"/>
      <w:bookmarkEnd w:id="1874"/>
    </w:p>
    <w:p w14:paraId="1DED0DC4" w14:textId="77777777" w:rsidR="00913825" w:rsidRDefault="00913825" w:rsidP="00913825">
      <w:pPr>
        <w:pStyle w:val="Tese-Caption"/>
      </w:pPr>
      <w:r w:rsidRPr="0050469B">
        <w:rPr>
          <w:color w:val="000000"/>
        </w:rPr>
        <w:t>Fonte:</w:t>
      </w:r>
      <w:r w:rsidRPr="0050469B">
        <w:t xml:space="preserve"> Elaboração nossa.</w:t>
      </w:r>
    </w:p>
    <w:p w14:paraId="2A35D592" w14:textId="77777777" w:rsidR="00913825" w:rsidRDefault="00913825" w:rsidP="00913825">
      <w:pPr>
        <w:pStyle w:val="Tese-Normal"/>
      </w:pPr>
      <w:r>
        <w:t xml:space="preserve">Conforme podemos observar na Figura 155, apresentamos duas atividades da PoC (ou seja, PoC A </w:t>
      </w:r>
      <w:r w:rsidRPr="0057257E">
        <w:rPr>
          <w:i/>
          <w:iCs/>
        </w:rPr>
        <w:t>versus</w:t>
      </w:r>
      <w:r>
        <w:t xml:space="preserve"> PoC B), sendo executada por diferentes praticantes (ou seja, praticante A </w:t>
      </w:r>
      <w:r w:rsidRPr="0057257E">
        <w:rPr>
          <w:i/>
          <w:iCs/>
        </w:rPr>
        <w:t>versus</w:t>
      </w:r>
      <w:r>
        <w:t xml:space="preserve"> competidor X) em duas distintas soluções de armazenamento de dados.</w:t>
      </w:r>
    </w:p>
    <w:p w14:paraId="6E4F12CF" w14:textId="77777777" w:rsidR="00913825" w:rsidRDefault="00913825" w:rsidP="00913825">
      <w:pPr>
        <w:pStyle w:val="Tese-Normal"/>
      </w:pPr>
      <w:r>
        <w:t>A seguir, apresentamos a curva de desempenho em relação aos resultados obtidos baseados na PoC A utilizando a solução de armazenamento de dados Zorro [nome fictício]:</w:t>
      </w:r>
    </w:p>
    <w:p w14:paraId="6A91880E" w14:textId="70AC7DE7" w:rsidR="00913825" w:rsidRDefault="00913825" w:rsidP="00913825">
      <w:pPr>
        <w:pStyle w:val="Tese-Lista"/>
      </w:pPr>
      <w:r>
        <w:t>50.000 IOPS com uma latência de aproximadamente de 500 microssegundos.</w:t>
      </w:r>
    </w:p>
    <w:p w14:paraId="6C1D80D6" w14:textId="1F2D0626" w:rsidR="00913825" w:rsidRDefault="00913825" w:rsidP="00913825">
      <w:pPr>
        <w:pStyle w:val="Tese-Lista"/>
      </w:pPr>
      <w:r>
        <w:t>100.000 IOPS com uma latência de aproximadamente de 600 microssegundos.</w:t>
      </w:r>
    </w:p>
    <w:p w14:paraId="42E48655" w14:textId="6109FA9B" w:rsidR="00913825" w:rsidRDefault="00913825" w:rsidP="00913825">
      <w:pPr>
        <w:pStyle w:val="Tese-Lista"/>
      </w:pPr>
      <w:r>
        <w:t>150.000 IOPS com uma latência de aproximadamente de 700 microssegundos.</w:t>
      </w:r>
    </w:p>
    <w:p w14:paraId="540236A1" w14:textId="69E2CB11" w:rsidR="00913825" w:rsidRDefault="00913825" w:rsidP="00913825">
      <w:pPr>
        <w:pStyle w:val="Tese-Lista"/>
      </w:pPr>
      <w:r>
        <w:t>200.000 IOPS com uma latência de aproximadamente de 800 microssegundos.</w:t>
      </w:r>
    </w:p>
    <w:p w14:paraId="73F6B0D3" w14:textId="41357690" w:rsidR="00913825" w:rsidRDefault="00913825" w:rsidP="00913825">
      <w:pPr>
        <w:pStyle w:val="Tese-Lista"/>
      </w:pPr>
      <w:r>
        <w:t>250.000 IOPS com uma latência de aproximadamente de 850 microssegundos.</w:t>
      </w:r>
    </w:p>
    <w:p w14:paraId="59EA95E6" w14:textId="4A1F8D66" w:rsidR="00913825" w:rsidRDefault="00913825" w:rsidP="00913825">
      <w:pPr>
        <w:pStyle w:val="Tese-Lista"/>
      </w:pPr>
      <w:r>
        <w:t>300.000 IOPS com uma latência de aproximadamente de 900 microssegundos.</w:t>
      </w:r>
    </w:p>
    <w:p w14:paraId="17856D27" w14:textId="508366AF" w:rsidR="00913825" w:rsidRDefault="00913825" w:rsidP="00913825">
      <w:pPr>
        <w:pStyle w:val="Tese-Lista"/>
      </w:pPr>
      <w:r>
        <w:t>350.000 IOPS com uma latência de aproximadamente de 950 microssegundos.</w:t>
      </w:r>
    </w:p>
    <w:p w14:paraId="74B9276A" w14:textId="77777777" w:rsidR="00913825" w:rsidRDefault="00913825" w:rsidP="00913825">
      <w:pPr>
        <w:pStyle w:val="Tese-Lista"/>
      </w:pPr>
      <w:r>
        <w:t>400.000 IOPS com uma latência de aproximadamente de 1000 microsegundos.</w:t>
      </w:r>
    </w:p>
    <w:p w14:paraId="7E29FAD3" w14:textId="77777777" w:rsidR="00913825" w:rsidRDefault="00913825" w:rsidP="00913825">
      <w:pPr>
        <w:pStyle w:val="Tese-Normal"/>
      </w:pPr>
      <w:r>
        <w:lastRenderedPageBreak/>
        <w:t>Da mesma forma, apresentamos a curva de desempenho em relação aos resultados obtidos baseados na PoC B utilizando a solução de armazenamento de dados a solução Froggo [nome fictício]:</w:t>
      </w:r>
    </w:p>
    <w:p w14:paraId="2B887175" w14:textId="1A3A7E6E" w:rsidR="00913825" w:rsidRDefault="00913825" w:rsidP="00913825">
      <w:pPr>
        <w:pStyle w:val="Tese-Lista"/>
      </w:pPr>
      <w:r>
        <w:t>200.000 IOPS com uma latência de aproximadamente de 100 microssegundos.</w:t>
      </w:r>
    </w:p>
    <w:p w14:paraId="2C755246" w14:textId="15032013" w:rsidR="00913825" w:rsidRDefault="00913825" w:rsidP="00913825">
      <w:pPr>
        <w:pStyle w:val="Tese-Lista"/>
      </w:pPr>
      <w:r>
        <w:t>300.000 IOPS com uma latência de aproximadamente de 100 microssegundos.</w:t>
      </w:r>
    </w:p>
    <w:p w14:paraId="2BE206D2" w14:textId="6E77A192" w:rsidR="00913825" w:rsidRDefault="00913825" w:rsidP="00913825">
      <w:pPr>
        <w:pStyle w:val="Tese-Lista"/>
      </w:pPr>
      <w:r>
        <w:t>400.000 IOPS com uma latência de aproximadamente de 150 microssegundos.</w:t>
      </w:r>
    </w:p>
    <w:p w14:paraId="192C7365" w14:textId="4CB6931A" w:rsidR="00913825" w:rsidRDefault="00913825" w:rsidP="00913825">
      <w:pPr>
        <w:pStyle w:val="Tese-Lista"/>
      </w:pPr>
      <w:r>
        <w:t>500.000 IOPS com uma latência de aproximadamente de 200 microssegundos.</w:t>
      </w:r>
    </w:p>
    <w:p w14:paraId="595399A5" w14:textId="1E8D1A06" w:rsidR="00913825" w:rsidRDefault="00913825" w:rsidP="00913825">
      <w:pPr>
        <w:pStyle w:val="Tese-Lista"/>
      </w:pPr>
      <w:r>
        <w:t>600.000 IOPS com uma latência de aproximadamente de 250 microssegundos.</w:t>
      </w:r>
    </w:p>
    <w:p w14:paraId="773A325E" w14:textId="03A8339F" w:rsidR="00913825" w:rsidRDefault="00913825" w:rsidP="00913825">
      <w:pPr>
        <w:pStyle w:val="Tese-Lista"/>
      </w:pPr>
      <w:r>
        <w:t>700.000 IOPS com uma latência de aproximadamente de 250 microssegundos.</w:t>
      </w:r>
    </w:p>
    <w:p w14:paraId="0EAB41C7" w14:textId="7ADD25B2" w:rsidR="00913825" w:rsidRDefault="00913825" w:rsidP="00913825">
      <w:pPr>
        <w:pStyle w:val="Tese-Lista"/>
      </w:pPr>
      <w:r>
        <w:t>800.000 IOPS com uma latência de aproximadamente de 300 microssegundos.</w:t>
      </w:r>
    </w:p>
    <w:p w14:paraId="5B072C0F" w14:textId="77777777" w:rsidR="00913825" w:rsidRDefault="00913825" w:rsidP="00913825">
      <w:pPr>
        <w:pStyle w:val="Tese-Lista"/>
      </w:pPr>
      <w:r>
        <w:t>900.000 IOPS com uma latência de aproximadamente de 350 microsegundos.</w:t>
      </w:r>
    </w:p>
    <w:p w14:paraId="72B7CDB2" w14:textId="77777777" w:rsidR="00D67B0A" w:rsidRDefault="00913825" w:rsidP="00913825">
      <w:pPr>
        <w:pStyle w:val="Tese-Normal"/>
      </w:pPr>
      <w:r>
        <w:t xml:space="preserve">Novamente, </w:t>
      </w:r>
      <w:r w:rsidRPr="002E6635">
        <w:t>se</w:t>
      </w:r>
      <w:r w:rsidRPr="002E6635">
        <w:rPr>
          <w:b/>
          <w:bCs/>
        </w:rPr>
        <w:t xml:space="preserve"> simplesmente</w:t>
      </w:r>
      <w:r w:rsidRPr="002E6635">
        <w:t xml:space="preserve"> (nossa ênfase) compararmos esse emaranhado de números, </w:t>
      </w:r>
      <w:r>
        <w:t xml:space="preserve">somos </w:t>
      </w:r>
      <w:r w:rsidRPr="002E6635">
        <w:t xml:space="preserve">influenciados a concluir </w:t>
      </w:r>
      <w:r>
        <w:t xml:space="preserve">a solução do competitor (PoC B) obteve um melhor desempenho quando comparado a solução da PoC A. Entretanto, questionamos: “Será que podemos fazer essa comparação sem um conhecimento do todos e suas partes e vice-versa?”. Por outras palavras, questionamos qual foi a intenção do praticante na PoC A em modelar uma atividade da PoC baseada em dez (10) servidores para processamento das operações de I/O enquanto o praticante da PoC B “somente” utilizou quatro (4) servidores. </w:t>
      </w:r>
    </w:p>
    <w:p w14:paraId="2DD0AA98" w14:textId="7AA04D06" w:rsidR="00913825" w:rsidRDefault="00913825" w:rsidP="00913825">
      <w:pPr>
        <w:pStyle w:val="Tese-Normal"/>
      </w:pPr>
      <w:r>
        <w:t xml:space="preserve">Ao mesmo tempo, notamos a falta de uma compreensão das partes em ambas atividades da PoC, onde não conhecemos qual ferramenta de </w:t>
      </w:r>
      <w:r w:rsidRPr="00B62D4A">
        <w:rPr>
          <w:i/>
          <w:iCs/>
        </w:rPr>
        <w:t>software</w:t>
      </w:r>
      <w:r>
        <w:t xml:space="preserve"> foi (e como foi) utilizada para a simulação dessas operações de I/O, onde, dependendo de uma configuração ou uma falta de conhecimento em relação a sua utilização, pode contribuir para a produção de números ilusórios como por exemplo, todos os 200.000 IOPS observados no primeiro ponto da curva de experimento podem ser produzidos na memória (cache) desses servidores ou na solução de armazenamento de dados, assim, contribuindo para uma menor latência dessas operações.</w:t>
      </w:r>
    </w:p>
    <w:p w14:paraId="392D4649" w14:textId="3A02B07D" w:rsidR="00913825" w:rsidRDefault="00913825" w:rsidP="00913825">
      <w:pPr>
        <w:pStyle w:val="Tese-Normal"/>
      </w:pPr>
      <w:r>
        <w:t xml:space="preserve">Assim, reconhecemos o paralelo entre a noção essencial do círculo hermenêutico e o modelo de contexto de práticas da PoC </w:t>
      </w:r>
      <w:r>
        <w:fldChar w:fldCharType="begin" w:fldLock="1"/>
      </w:r>
      <w:r>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Pr="00913825">
        <w:rPr>
          <w:noProof/>
        </w:rPr>
        <w:t>(Neto et al., 2020b)</w:t>
      </w:r>
      <w:r>
        <w:fldChar w:fldCharType="end"/>
      </w:r>
      <w:r>
        <w:t xml:space="preserve">, onde destacamos o pensamento de </w:t>
      </w:r>
      <w:r>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121)","plainTextFormattedCitation":"(Roque, 2004)","previouslyFormattedCitation":"(Roque, 2004)"},"properties":{"noteIndex":0},"schema":"https://github.com/citation-style-language/schema/raw/master/csl-citation.json"}</w:instrText>
      </w:r>
      <w:r>
        <w:fldChar w:fldCharType="separate"/>
      </w:r>
      <w:r w:rsidRPr="00B62D4A">
        <w:rPr>
          <w:noProof/>
        </w:rPr>
        <w:t>Roque</w:t>
      </w:r>
      <w:r>
        <w:rPr>
          <w:noProof/>
        </w:rPr>
        <w:t xml:space="preserve"> (</w:t>
      </w:r>
      <w:r w:rsidRPr="00B62D4A">
        <w:rPr>
          <w:noProof/>
        </w:rPr>
        <w:t>2004</w:t>
      </w:r>
      <w:r>
        <w:rPr>
          <w:noProof/>
        </w:rPr>
        <w:t>, p. 121</w:t>
      </w:r>
      <w:r w:rsidRPr="00B62D4A">
        <w:rPr>
          <w:noProof/>
        </w:rPr>
        <w:t>)</w:t>
      </w:r>
      <w:r>
        <w:fldChar w:fldCharType="end"/>
      </w:r>
      <w:r>
        <w:t xml:space="preserve"> entre os modelos de contexto e de mediador onde </w:t>
      </w:r>
    </w:p>
    <w:p w14:paraId="18EE39C9" w14:textId="77777777" w:rsidR="00913825" w:rsidRDefault="00913825" w:rsidP="00913825">
      <w:pPr>
        <w:pStyle w:val="Tese-Citao-Direta"/>
      </w:pPr>
      <w:r w:rsidRPr="00B62D4A">
        <w:lastRenderedPageBreak/>
        <w:t>Esta similaridade não surgirá por acaso, já que uma das preocupações essenciais a ambas as construções é a da contextualização do discurso. Na hermenêutica, como na engenharia do contexto, pretende-se envolver a produção do discurso sobre a relação das partes com o todo, ou dos mediadores com o seu contexto, de elementos que permitam a produção de sentido.</w:t>
      </w:r>
    </w:p>
    <w:p w14:paraId="13558C92" w14:textId="77777777" w:rsidR="00D67B0A" w:rsidRDefault="00913825" w:rsidP="00913825">
      <w:pPr>
        <w:pStyle w:val="Tese-Normal"/>
      </w:pPr>
      <w:r>
        <w:t xml:space="preserve">Por outras palavras, segundo Gadamer, qualquer parte de um texto (ou no contexto de nossa investigação, qualquer cenário na PoC) é indeterminada em relação a seu significado, onde “apenas a partir do contexto do todo que o significado das partes pode ser compreendido, e vice-versa”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D84D20">
        <w:rPr>
          <w:noProof/>
        </w:rPr>
        <w:t>(</w:t>
      </w:r>
      <w:r>
        <w:rPr>
          <w:noProof/>
        </w:rPr>
        <w:t>S</w:t>
      </w:r>
      <w:r w:rsidRPr="00D84D20">
        <w:rPr>
          <w:noProof/>
        </w:rPr>
        <w:t>chmidt, 2012)</w:t>
      </w:r>
      <w:r>
        <w:fldChar w:fldCharType="end"/>
      </w:r>
      <w:r>
        <w:t>.</w:t>
      </w:r>
      <w:r w:rsidR="00165316">
        <w:t xml:space="preserve"> </w:t>
      </w:r>
    </w:p>
    <w:p w14:paraId="65DE4AB7" w14:textId="77777777" w:rsidR="00D67B0A" w:rsidRDefault="00913825" w:rsidP="00913825">
      <w:pPr>
        <w:pStyle w:val="Tese-Normal"/>
      </w:pPr>
      <w:r>
        <w:t>Dessa forma,</w:t>
      </w:r>
      <w:r w:rsidRPr="00913825">
        <w:t xml:space="preserve"> a produção de sentido (alicerçada nos círculos </w:t>
      </w:r>
      <w:r>
        <w:t>hermenêuticos</w:t>
      </w:r>
      <w:r w:rsidRPr="00913825">
        <w:t xml:space="preserve">) é pautada por um consenso possível entre o cliente potencial e o indivíduo que busca desenvolver e executar a atividade, </w:t>
      </w:r>
      <w:r>
        <w:t xml:space="preserve">como </w:t>
      </w:r>
      <w:r w:rsidRPr="00913825">
        <w:t>por exemplo, um praticante de PoC.</w:t>
      </w:r>
      <w:r>
        <w:t xml:space="preserve"> </w:t>
      </w:r>
    </w:p>
    <w:p w14:paraId="23BDA14E" w14:textId="53FE826C" w:rsidR="00913825" w:rsidRDefault="00913825" w:rsidP="00913825">
      <w:pPr>
        <w:pStyle w:val="Tese-Normal"/>
      </w:pPr>
      <w:r w:rsidRPr="00913825">
        <w:t xml:space="preserve">Assim, segundo </w:t>
      </w:r>
      <w:r>
        <w:fldChar w:fldCharType="begin" w:fldLock="1"/>
      </w:r>
      <w:r>
        <w:instrText>ADDIN CSL_CITATION {"citationItems":[{"id":"ITEM-1","itemData":{"author":[{"dropping-particle":"","family":"Gadamer","given":"Hans-Georg","non-dropping-particle":"","parse-names":false,"suffix":""}],"id":"ITEM-1","issued":{"date-parts":[["1976"]]},"publisher":"University of California Press","publisher-place":"Los Angeles","title":"Philosophical Hermeneutics","type":"book"},"uris":["http://www.mendeley.com/documents/?uuid=a72a929d-659e-4177-94a2-bf785b5080b1"]}],"mendeley":{"formattedCitation":"(Gadamer, 1976)","manualFormatting":"Gadamer (1976)","plainTextFormattedCitation":"(Gadamer, 1976)","previouslyFormattedCitation":"(Gadamer, 1976)"},"properties":{"noteIndex":0},"schema":"https://github.com/citation-style-language/schema/raw/master/csl-citation.json"}</w:instrText>
      </w:r>
      <w:r>
        <w:fldChar w:fldCharType="separate"/>
      </w:r>
      <w:r w:rsidRPr="00913825">
        <w:rPr>
          <w:noProof/>
        </w:rPr>
        <w:t>Gadamer</w:t>
      </w:r>
      <w:r>
        <w:rPr>
          <w:noProof/>
        </w:rPr>
        <w:t xml:space="preserve"> (</w:t>
      </w:r>
      <w:r w:rsidRPr="00913825">
        <w:rPr>
          <w:noProof/>
        </w:rPr>
        <w:t>1976)</w:t>
      </w:r>
      <w:r>
        <w:fldChar w:fldCharType="end"/>
      </w:r>
      <w:r>
        <w:t xml:space="preserve">, o entendimento só ocorrerá </w:t>
      </w:r>
      <w:r w:rsidRPr="00913825">
        <w:t xml:space="preserve">“through estrangement, for only failure to attempt to understand what is said within a system of intersubjectivity can lead one to penetrate the opinion of the other in the pursuit of its rationality and truth” </w:t>
      </w:r>
      <w:r>
        <w:fldChar w:fldCharType="begin" w:fldLock="1"/>
      </w:r>
      <w:r w:rsidR="004A24A5">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mendeley":{"formattedCitation":"(Neto et al., 2020a)","manualFormatting":"(Neto et al., 2020a, p. 130)","plainTextFormattedCitation":"(Neto et al., 2020a)","previouslyFormattedCitation":"(Neto et al., 2020a)"},"properties":{"noteIndex":0},"schema":"https://github.com/citation-style-language/schema/raw/master/csl-citation.json"}</w:instrText>
      </w:r>
      <w:r>
        <w:fldChar w:fldCharType="separate"/>
      </w:r>
      <w:r w:rsidRPr="00913825">
        <w:rPr>
          <w:noProof/>
        </w:rPr>
        <w:t>(Neto et al., 2020a</w:t>
      </w:r>
      <w:r>
        <w:rPr>
          <w:noProof/>
        </w:rPr>
        <w:t>, p. 130</w:t>
      </w:r>
      <w:r w:rsidRPr="00913825">
        <w:rPr>
          <w:noProof/>
        </w:rPr>
        <w:t>)</w:t>
      </w:r>
      <w:r>
        <w:fldChar w:fldCharType="end"/>
      </w:r>
      <w:r>
        <w:t>.</w:t>
      </w:r>
    </w:p>
    <w:p w14:paraId="75A4F773" w14:textId="0A685AC7" w:rsidR="00E17B6D" w:rsidRDefault="00E17B6D" w:rsidP="00E17B6D">
      <w:pPr>
        <w:pStyle w:val="Tese-Heading2"/>
      </w:pPr>
      <w:bookmarkStart w:id="1875" w:name="_Toc68502481"/>
      <w:r w:rsidRPr="0050469B">
        <w:t>7.</w:t>
      </w:r>
      <w:r>
        <w:t>3</w:t>
      </w:r>
      <w:r w:rsidRPr="0050469B">
        <w:t xml:space="preserve"> Apresentando uma nova visão a respeito da PoC</w:t>
      </w:r>
      <w:r>
        <w:t xml:space="preserve"> apoiados na hermenêutica</w:t>
      </w:r>
      <w:bookmarkEnd w:id="1875"/>
    </w:p>
    <w:p w14:paraId="4C10CF90" w14:textId="46218EBA" w:rsidR="004A24A5" w:rsidRDefault="004A24A5" w:rsidP="00E17B6D">
      <w:pPr>
        <w:pStyle w:val="Tese-Normal"/>
      </w:pPr>
      <w:r>
        <w:t>Durante a elaboração de nossa investigação,</w:t>
      </w:r>
      <w:r w:rsidR="00E17B6D">
        <w:t xml:space="preserve"> observamos que vários </w:t>
      </w:r>
      <w:r>
        <w:t>trabalhos</w:t>
      </w:r>
      <w:r w:rsidR="00E17B6D">
        <w:t xml:space="preserve"> </w:t>
      </w:r>
      <w:r>
        <w:t xml:space="preserve">na literatura científica </w:t>
      </w:r>
      <w:r w:rsidR="00E17B6D">
        <w:t>se refer</w:t>
      </w:r>
      <w:r>
        <w:t>em</w:t>
      </w:r>
      <w:r w:rsidR="00E17B6D">
        <w:t xml:space="preserve"> ao termo Prova de Conceito, PoC e suas variantes, como sendo apenas uma parte de sua metodologia de pesquisa, ou seja, como um método auxiliar ou de suporte. Esses estudos não esclareceram o mecanismo de fluxo de conhecimento durante o desenvolvimento e </w:t>
      </w:r>
      <w:r>
        <w:t xml:space="preserve">a </w:t>
      </w:r>
      <w:r w:rsidR="00E17B6D">
        <w:t>execução de um</w:t>
      </w:r>
      <w:r>
        <w:t>a</w:t>
      </w:r>
      <w:r w:rsidR="00E17B6D">
        <w:t xml:space="preserve"> PoC. Assim, argumentamos que a falta de compreensão </w:t>
      </w:r>
      <w:r>
        <w:t>em relação</w:t>
      </w:r>
      <w:r w:rsidR="00E17B6D">
        <w:t xml:space="preserve"> </w:t>
      </w:r>
      <w:r>
        <w:t>a</w:t>
      </w:r>
      <w:r w:rsidR="00E17B6D">
        <w:t xml:space="preserve">o fluxo de conhecimento nas atividades de PoC pode comprometer e influenciar a memória organizacional </w:t>
      </w:r>
      <w:r>
        <w:fldChar w:fldCharType="begin" w:fldLock="1"/>
      </w:r>
      <w:r>
        <w:instrText>ADDIN CSL_CITATION {"citationItems":[{"id":"ITEM-1","itemData":{"DOI":"10.1108/09593840010359482","ISBN":"0959-3845","ISSN":"0959-3845","abstract":"In their review of research on organisational memory, Walsh and Ungson argue that the extant representations of the concept are fragmented and underdeveloped. It is argued that this is due, at least in part, to the dominance of psychological models of memory based on the individual which are employed by organisational memory system designers. In this article it is argued that the development of a more social psychological theory of memory not only helps us understand the roots of the present confusion surrounding the concept of organisational memory, but it also enables the development of a more coherent theoretical model to guide research on the transformational effects of computer-based information systems on organisational memory.","author":[{"dropping-particle":"","family":"Corbett","given":"J. Martin","non-dropping-particle":"","parse-names":false,"suffix":""}],"container-title":"Information Technology &amp; People","id":"ITEM-1","issue":"4","issued":{"date-parts":[["2000"]]},"page":"282-297","title":"On being an elephant in the age of oblivion: Computer‐based information systems and organisational memory","type":"article-journal","volume":"13"},"uris":["http://www.mendeley.com/documents/?uuid=437ef676-4033-471f-9e25-673e9b3ec359"]}],"mendeley":{"formattedCitation":"(Corbett, 2000)","manualFormatting":"(Corbett, 2000, p. 289)","plainTextFormattedCitation":"(Corbett, 2000)","previouslyFormattedCitation":"(Corbett, 2000)"},"properties":{"noteIndex":0},"schema":"https://github.com/citation-style-language/schema/raw/master/csl-citation.json"}</w:instrText>
      </w:r>
      <w:r>
        <w:fldChar w:fldCharType="separate"/>
      </w:r>
      <w:r w:rsidRPr="004A24A5">
        <w:rPr>
          <w:noProof/>
        </w:rPr>
        <w:t>(Corbett, 2000</w:t>
      </w:r>
      <w:r>
        <w:rPr>
          <w:noProof/>
        </w:rPr>
        <w:t>, p. 289</w:t>
      </w:r>
      <w:r w:rsidRPr="004A24A5">
        <w:rPr>
          <w:noProof/>
        </w:rPr>
        <w:t>)</w:t>
      </w:r>
      <w:r>
        <w:fldChar w:fldCharType="end"/>
      </w:r>
      <w:r>
        <w:t xml:space="preserve"> pelos seguintes motivos:</w:t>
      </w:r>
    </w:p>
    <w:p w14:paraId="1EB87061" w14:textId="76E324F0" w:rsidR="00E17B6D" w:rsidRPr="004A24A5" w:rsidRDefault="00E17B6D" w:rsidP="004A24A5">
      <w:pPr>
        <w:pStyle w:val="Tese-Lista"/>
        <w:rPr>
          <w:lang w:val="pt-BR"/>
        </w:rPr>
      </w:pPr>
      <w:r w:rsidRPr="004A24A5">
        <w:rPr>
          <w:lang w:val="pt-BR"/>
        </w:rPr>
        <w:t>Ausência ou distorção de detalhes específicos no conhecimento tácito e articulado dos membros da organização e praticantes de PoC (memória pessoal).</w:t>
      </w:r>
    </w:p>
    <w:p w14:paraId="24BBF628" w14:textId="2483C3A2" w:rsidR="00E17B6D" w:rsidRPr="004A24A5" w:rsidRDefault="00E17B6D" w:rsidP="004A24A5">
      <w:pPr>
        <w:pStyle w:val="Tese-Lista"/>
        <w:rPr>
          <w:lang w:val="pt-BR"/>
        </w:rPr>
      </w:pPr>
      <w:r w:rsidRPr="004A24A5">
        <w:rPr>
          <w:lang w:val="pt-BR"/>
        </w:rPr>
        <w:t xml:space="preserve">Aquisição e coleta de informações com base em mitos, preconceitos, histórias, ritos sociais, regras normativas de comportamento, documentos, artefatos, questões, </w:t>
      </w:r>
      <w:r w:rsidRPr="004A24A5">
        <w:rPr>
          <w:lang w:val="pt-BR"/>
        </w:rPr>
        <w:lastRenderedPageBreak/>
        <w:t xml:space="preserve">requisitos, etc. O significado na memória pessoal depende de como a aquisição e coleta de informações são contextualizadas, </w:t>
      </w:r>
      <w:r w:rsidR="004A24A5" w:rsidRPr="004A24A5">
        <w:rPr>
          <w:lang w:val="pt-BR"/>
        </w:rPr>
        <w:t>interpretadas e compreendida</w:t>
      </w:r>
      <w:r w:rsidRPr="004A24A5">
        <w:rPr>
          <w:lang w:val="pt-BR"/>
        </w:rPr>
        <w:t xml:space="preserve"> (memória cultural) na construção e representação do mundo.</w:t>
      </w:r>
    </w:p>
    <w:p w14:paraId="59DF29DB" w14:textId="79B10958" w:rsidR="00E17B6D" w:rsidRPr="004A24A5" w:rsidRDefault="00E17B6D" w:rsidP="004A24A5">
      <w:pPr>
        <w:pStyle w:val="Tese-Lista"/>
      </w:pPr>
      <w:r w:rsidRPr="004A24A5">
        <w:t>Incorporação de tecnologia na organização e utilização de tecnologia por pessoas, incluindo profissionais de PoC, refletindo e moldando elementos de memória a fim de prescrever elementos de comportamento social em seu uso, mas também levando a uma (re) construção da memória organizacional (</w:t>
      </w:r>
      <w:r w:rsidR="004A24A5" w:rsidRPr="004A24A5">
        <w:t>prosthetic memory</w:t>
      </w:r>
      <w:r w:rsidRPr="004A24A5">
        <w:t>) com base no conhecimento construído e disseminado na atividade PoC.</w:t>
      </w:r>
    </w:p>
    <w:p w14:paraId="2F2E40C2" w14:textId="24F09787" w:rsidR="004A24A5" w:rsidRDefault="004A24A5" w:rsidP="00E17B6D">
      <w:pPr>
        <w:pStyle w:val="Tese-Normal"/>
      </w:pPr>
      <w:r>
        <w:fldChar w:fldCharType="begin" w:fldLock="1"/>
      </w:r>
      <w:r>
        <w:instrText>ADDIN CSL_CITATION {"citationItems":[{"id":"ITEM-1","itemData":{"DOI":"10.1108/09593840010359482","ISBN":"0959-3845","ISSN":"0959-3845","abstract":"In their review of research on organisational memory, Walsh and Ungson argue that the extant representations of the concept are fragmented and underdeveloped. It is argued that this is due, at least in part, to the dominance of psychological models of memory based on the individual which are employed by organisational memory system designers. In this article it is argued that the development of a more social psychological theory of memory not only helps us understand the roots of the present confusion surrounding the concept of organisational memory, but it also enables the development of a more coherent theoretical model to guide research on the transformational effects of computer-based information systems on organisational memory.","author":[{"dropping-particle":"","family":"Corbett","given":"J. Martin","non-dropping-particle":"","parse-names":false,"suffix":""}],"container-title":"Information Technology &amp; People","id":"ITEM-1","issue":"4","issued":{"date-parts":[["2000"]]},"page":"282-297","title":"On being an elephant in the age of oblivion: Computer‐based information systems and organisational memory","type":"article-journal","volume":"13"},"uris":["http://www.mendeley.com/documents/?uuid=437ef676-4033-471f-9e25-673e9b3ec359"]}],"mendeley":{"formattedCitation":"(Corbett, 2000)","manualFormatting":"Corbett (2000, p. 292)","plainTextFormattedCitation":"(Corbett, 2000)","previouslyFormattedCitation":"(Corbett, 2000)"},"properties":{"noteIndex":0},"schema":"https://github.com/citation-style-language/schema/raw/master/csl-citation.json"}</w:instrText>
      </w:r>
      <w:r>
        <w:fldChar w:fldCharType="separate"/>
      </w:r>
      <w:r w:rsidRPr="004A24A5">
        <w:rPr>
          <w:noProof/>
        </w:rPr>
        <w:t>Corbett</w:t>
      </w:r>
      <w:r>
        <w:rPr>
          <w:noProof/>
        </w:rPr>
        <w:t xml:space="preserve"> (</w:t>
      </w:r>
      <w:r w:rsidRPr="004A24A5">
        <w:rPr>
          <w:noProof/>
        </w:rPr>
        <w:t>2000</w:t>
      </w:r>
      <w:r>
        <w:rPr>
          <w:noProof/>
        </w:rPr>
        <w:t>, p. 292</w:t>
      </w:r>
      <w:r w:rsidRPr="004A24A5">
        <w:rPr>
          <w:noProof/>
        </w:rPr>
        <w:t>)</w:t>
      </w:r>
      <w:r>
        <w:fldChar w:fldCharType="end"/>
      </w:r>
      <w:r>
        <w:t xml:space="preserve"> também </w:t>
      </w:r>
      <w:r w:rsidR="00E17B6D">
        <w:t xml:space="preserve">destacou os problemas de interpretação, que inevitavelmente surgem no processo de </w:t>
      </w:r>
      <w:r w:rsidR="00E17B6D" w:rsidRPr="004A24A5">
        <w:rPr>
          <w:i/>
          <w:iCs/>
        </w:rPr>
        <w:t>design</w:t>
      </w:r>
      <w:r w:rsidR="00E17B6D">
        <w:t xml:space="preserve"> e uso. Assim, examinamos como ocorre a formação do fluxo de conhecimento, que pode influenciar a memória organizacional e os membros da organização, com possíveis efeitos dominó ou de contágio</w:t>
      </w:r>
      <w:r>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A24A5">
        <w:rPr>
          <w:noProof/>
        </w:rPr>
        <w:t>(Neto et al., 2021)</w:t>
      </w:r>
      <w:r>
        <w:fldChar w:fldCharType="end"/>
      </w:r>
      <w:r>
        <w:t>. Por</w:t>
      </w:r>
      <w:r w:rsidR="00E17B6D">
        <w:t xml:space="preserve"> outras palavras, refletimos se a ausência de conhecimento no desenvolvimento e execução da PoC por seus praticantes pode ser baseada em atribuições de significados, ou seja, a partir de uma pré-compreensão quanto ao desvelamento da realidade (mundo original </w:t>
      </w:r>
      <w:r w:rsidR="00E17B6D" w:rsidRPr="004A24A5">
        <w:rPr>
          <w:i/>
          <w:iCs/>
        </w:rPr>
        <w:t>versus</w:t>
      </w:r>
      <w:r w:rsidR="00E17B6D">
        <w:t xml:space="preserve"> mundo </w:t>
      </w:r>
      <w:r>
        <w:t xml:space="preserve">da </w:t>
      </w:r>
      <w:r w:rsidR="00E17B6D">
        <w:t>PoC) que os confronta</w:t>
      </w:r>
      <w:r>
        <w:t xml:space="preserve"> </w:t>
      </w:r>
      <w:r>
        <w:fldChar w:fldCharType="begin" w:fldLock="1"/>
      </w:r>
      <w:r w:rsidR="00165316">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4A24A5">
        <w:rPr>
          <w:noProof/>
        </w:rPr>
        <w:t>(Neto et al., 2020c)</w:t>
      </w:r>
      <w:r>
        <w:fldChar w:fldCharType="end"/>
      </w:r>
      <w:r w:rsidR="00E17B6D">
        <w:t xml:space="preserve">. </w:t>
      </w:r>
    </w:p>
    <w:p w14:paraId="15805861" w14:textId="74FC57A7" w:rsidR="004A24A5" w:rsidRDefault="004A24A5" w:rsidP="00D67B0A">
      <w:pPr>
        <w:pStyle w:val="Tese-Normal"/>
      </w:pPr>
      <w:r>
        <w:t>Assim, no contexto da PoC, compreender na perspectiva da hermenêutica aparece como algo produzido em conversas existentes (diálogos), ao invés de ser apenas reproduzido por intérpretes quando eles encontram um texto, uma ação ou resultado na jornada para a compreensão de algo. Por outras palavras, no contexto da PoC, todo entendimento é interpretativo por causa da formação dos círculos hermenêuticos e, de acordo com Gadamer, todo entendimento interpretativo requer uma aplicação. Assim, a aplicação é parte essencial do processo hermenêutico, bem como do fluxo de conhecimento, como interpretação e compreensão, que também estão contidos em todo o processo de produção e disseminação do conhecimento no contexto da PoC.</w:t>
      </w:r>
    </w:p>
    <w:p w14:paraId="627DE398" w14:textId="2BA64E5D" w:rsidR="00D84D20" w:rsidRDefault="004A24A5" w:rsidP="004A24A5">
      <w:pPr>
        <w:pStyle w:val="Tese-Normal"/>
      </w:pPr>
      <w:r>
        <w:t xml:space="preserve">Portanto, o trabalho do intérprete (ou seja, de quem analisa os resultados de um PoC) não é simplesmente reproduzir as mensagens do interlocutor que ele interpreta, ou os resultados coletados de atividades anteriores de PoC, mas também expressar a sua opinião sobre como e quando ele considera apropriado fazê-lo (ou seja, reproduzir e interpretar) com base no contexto. Assim, se quisermos entender adequadamente o fluxo de conhecimento em uma atividade de PoC, teremos que acompanhar cada momento e ação, </w:t>
      </w:r>
      <w:r>
        <w:lastRenderedPageBreak/>
        <w:t xml:space="preserve">em cada situação concreta, de uma forma nova, diferente e colaborativa com outros praticantes e suas comunidades de prática, e definitivamente não </w:t>
      </w:r>
      <w:r w:rsidR="00165316">
        <w:t>de forma isolada</w:t>
      </w:r>
      <w:r>
        <w:t>.</w:t>
      </w:r>
    </w:p>
    <w:p w14:paraId="280AAA21" w14:textId="77777777" w:rsidR="00D67B0A" w:rsidRDefault="00165316" w:rsidP="00165316">
      <w:pPr>
        <w:pStyle w:val="Tese-Normal"/>
      </w:pPr>
      <w:r>
        <w:t xml:space="preserve">Assim, destacamos a “conexão” entre os modelos de contexto de prática </w:t>
      </w:r>
      <w:r>
        <w:fldChar w:fldCharType="begin" w:fldLock="1"/>
      </w:r>
      <w:r>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Pr="00165316">
        <w:rPr>
          <w:noProof/>
        </w:rPr>
        <w:t>(Neto et al., 2020b)</w:t>
      </w:r>
      <w:r>
        <w:fldChar w:fldCharType="end"/>
      </w:r>
      <w:r>
        <w:t xml:space="preserve"> e e a Hermenêutica </w:t>
      </w:r>
      <w:r>
        <w:fldChar w:fldCharType="begin" w:fldLock="1"/>
      </w:r>
      <w:r>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operties":{"noteIndex":0},"schema":"https://github.com/citation-style-language/schema/raw/master/csl-citation.json"}</w:instrText>
      </w:r>
      <w:r>
        <w:fldChar w:fldCharType="separate"/>
      </w:r>
      <w:r w:rsidRPr="00165316">
        <w:rPr>
          <w:noProof/>
        </w:rPr>
        <w:t>(Neto et al., 2020a, 2020c)</w:t>
      </w:r>
      <w:r>
        <w:fldChar w:fldCharType="end"/>
      </w:r>
      <w:r>
        <w:t xml:space="preserve"> com o objetivo de fornecer uma “nova” linguagem e uma “nova forma de pensar” para seus praticantes no desenvolvimento e na execução da PoC. Concluímos que o fluxo de conhecimento ocorre a partir da formação dos círculos hermenêuticos, e a “verdade” nada mais é do que a composição desses círculos, ou seja, algo consensual e condescendido intersubjetivamente entre os participantes desse círculo. </w:t>
      </w:r>
    </w:p>
    <w:p w14:paraId="26191D27" w14:textId="0FBB85DA" w:rsidR="00165316" w:rsidRDefault="00165316" w:rsidP="00165316">
      <w:pPr>
        <w:pStyle w:val="Tese-Normal"/>
      </w:pPr>
      <w:r>
        <w:t>Destacamos esta definição ao nos referirmos à interpretação e aos diferentes círculos no contexto PoC, pois percebemos uma relação indissociável das interações e diálogos de seus praticantes na busca pelo conhecimento do desempenho dos artefatos tecnológicos em estudo durante o desenvolvimento e execução do PoC. Por fim, é o “conhecimento do contexto” (baseado em círculos hermenêuticos) ou a história dessas interações que nos permite racionalizar a produção e a disseminação do conhecimento no contexto da PoC.</w:t>
      </w:r>
    </w:p>
    <w:p w14:paraId="2189CBED" w14:textId="70611DA3" w:rsidR="009F76C8" w:rsidRDefault="009F76C8">
      <w:pPr>
        <w:rPr>
          <w:rFonts w:ascii="Gill Sans" w:eastAsiaTheme="majorEastAsia" w:hAnsi="Gill Sans" w:cs="Gill Sans"/>
          <w:b/>
          <w:bCs/>
          <w:color w:val="000000" w:themeColor="text1"/>
          <w:sz w:val="40"/>
          <w:szCs w:val="40"/>
          <w:lang w:val="pt-BR"/>
        </w:rPr>
      </w:pPr>
    </w:p>
    <w:p w14:paraId="6D9B9029" w14:textId="77777777" w:rsidR="00D67B0A" w:rsidRDefault="00D67B0A">
      <w:pPr>
        <w:rPr>
          <w:rFonts w:ascii="Gill Sans" w:eastAsiaTheme="majorEastAsia" w:hAnsi="Gill Sans" w:cs="Gill Sans"/>
          <w:b/>
          <w:bCs/>
          <w:color w:val="000000" w:themeColor="text1"/>
          <w:sz w:val="40"/>
          <w:szCs w:val="40"/>
          <w:lang w:val="pt-BR"/>
        </w:rPr>
      </w:pPr>
      <w:r>
        <w:br w:type="page"/>
      </w:r>
    </w:p>
    <w:p w14:paraId="2093D76F" w14:textId="1EBDACD1" w:rsidR="001D79D6" w:rsidRPr="0050469B" w:rsidRDefault="007B2961" w:rsidP="00A01847">
      <w:pPr>
        <w:pStyle w:val="Tese-Heading1"/>
      </w:pPr>
      <w:bookmarkStart w:id="1876" w:name="_Toc68502482"/>
      <w:r w:rsidRPr="0050469B">
        <w:lastRenderedPageBreak/>
        <w:t>Considerações Finais e perspectivas de trabalho</w:t>
      </w:r>
      <w:r w:rsidR="00286FCD" w:rsidRPr="0050469B">
        <w:t>s</w:t>
      </w:r>
      <w:r w:rsidRPr="0050469B">
        <w:t xml:space="preserve"> futuro</w:t>
      </w:r>
      <w:bookmarkEnd w:id="1832"/>
      <w:r w:rsidR="00286FCD" w:rsidRPr="0050469B">
        <w:t>s</w:t>
      </w:r>
      <w:bookmarkEnd w:id="1876"/>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77" w:name="_Toc13052702"/>
      <w:bookmarkStart w:id="1878" w:name="_Toc13053062"/>
      <w:bookmarkStart w:id="1879" w:name="_Toc13053151"/>
      <w:bookmarkStart w:id="1880" w:name="_Toc41897439"/>
      <w:bookmarkStart w:id="1881" w:name="_Toc506450693"/>
      <w:bookmarkStart w:id="1882" w:name="_Toc512804508"/>
      <w:bookmarkStart w:id="1883" w:name="_Toc68502483"/>
      <w:bookmarkEnd w:id="1833"/>
      <w:bookmarkEnd w:id="1834"/>
      <w:r w:rsidRPr="0050469B">
        <w:rPr>
          <w:rFonts w:ascii="Gill Sans" w:hAnsi="Gill Sans" w:cs="Gill Sans" w:hint="cs"/>
          <w:b w:val="0"/>
          <w:color w:val="000000" w:themeColor="text1"/>
          <w:sz w:val="36"/>
          <w:szCs w:val="36"/>
          <w:lang w:val="pt-BR"/>
        </w:rPr>
        <w:t>o que se julga poder acontecer?</w:t>
      </w:r>
      <w:bookmarkEnd w:id="1877"/>
      <w:bookmarkEnd w:id="1878"/>
      <w:bookmarkEnd w:id="1879"/>
      <w:bookmarkEnd w:id="1880"/>
      <w:bookmarkEnd w:id="1883"/>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84" w:name="_Toc13052703"/>
      <w:bookmarkStart w:id="1885" w:name="_Toc13053063"/>
      <w:bookmarkStart w:id="1886" w:name="_Toc13053152"/>
      <w:bookmarkStart w:id="1887" w:name="_Toc41897440"/>
      <w:bookmarkStart w:id="1888" w:name="_Toc68502484"/>
      <w:r w:rsidRPr="0050469B">
        <w:rPr>
          <w:rFonts w:ascii="Gill Sans" w:hAnsi="Gill Sans" w:cs="Gill Sans" w:hint="cs"/>
          <w:b w:val="0"/>
          <w:color w:val="000000" w:themeColor="text1"/>
          <w:sz w:val="36"/>
          <w:szCs w:val="36"/>
          <w:lang w:val="pt-BR"/>
        </w:rPr>
        <w:lastRenderedPageBreak/>
        <w:t>limites à interpretação?</w:t>
      </w:r>
      <w:bookmarkEnd w:id="1884"/>
      <w:bookmarkEnd w:id="1885"/>
      <w:bookmarkEnd w:id="1886"/>
      <w:bookmarkEnd w:id="1887"/>
      <w:bookmarkEnd w:id="1888"/>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89" w:name="_Toc13052704"/>
      <w:bookmarkStart w:id="1890" w:name="_Toc13053064"/>
      <w:bookmarkStart w:id="1891" w:name="_Toc13053153"/>
      <w:bookmarkStart w:id="1892" w:name="_Toc41897441"/>
      <w:bookmarkStart w:id="1893" w:name="_Toc68502485"/>
      <w:r w:rsidRPr="0050469B">
        <w:rPr>
          <w:rFonts w:ascii="Gill Sans" w:hAnsi="Gill Sans" w:cs="Gill Sans" w:hint="cs"/>
          <w:b w:val="0"/>
          <w:color w:val="000000" w:themeColor="text1"/>
          <w:sz w:val="36"/>
          <w:szCs w:val="36"/>
          <w:lang w:val="pt-BR"/>
        </w:rPr>
        <w:lastRenderedPageBreak/>
        <w:t>O que deixou dúvidas ou requer trabalho posterior?</w:t>
      </w:r>
      <w:bookmarkEnd w:id="1889"/>
      <w:bookmarkEnd w:id="1890"/>
      <w:bookmarkEnd w:id="1891"/>
      <w:bookmarkEnd w:id="1892"/>
      <w:bookmarkEnd w:id="1893"/>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94" w:name="OLE_LINK712"/>
      <w:bookmarkStart w:id="1895"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75"/>
          <w:footerReference w:type="even" r:id="rId76"/>
          <w:footerReference w:type="default" r:id="rId77"/>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96" w:name="_Toc41897442"/>
      <w:bookmarkStart w:id="1897" w:name="_Toc68502486"/>
      <w:bookmarkEnd w:id="1881"/>
      <w:bookmarkEnd w:id="1882"/>
      <w:r w:rsidRPr="0050469B">
        <w:rPr>
          <w:rFonts w:ascii="Gill Sans" w:hAnsi="Gill Sans" w:cs="Gill Sans"/>
          <w:color w:val="000000" w:themeColor="text1"/>
          <w:sz w:val="40"/>
          <w:szCs w:val="40"/>
          <w:lang w:val="pt-BR"/>
        </w:rPr>
        <w:lastRenderedPageBreak/>
        <w:t>Referências Bibliográficas</w:t>
      </w:r>
      <w:bookmarkEnd w:id="1896"/>
      <w:bookmarkEnd w:id="1897"/>
    </w:p>
    <w:bookmarkEnd w:id="4"/>
    <w:bookmarkEnd w:id="5"/>
    <w:bookmarkEnd w:id="1894"/>
    <w:bookmarkEnd w:id="1895"/>
    <w:p w14:paraId="2E9A2440" w14:textId="0D8F1CD8" w:rsidR="00013822" w:rsidRPr="0050469B" w:rsidRDefault="00013822">
      <w:pPr>
        <w:spacing w:before="120" w:after="120"/>
        <w:rPr>
          <w:rFonts w:ascii="Times" w:hAnsi="Times" w:cs="Times"/>
          <w:color w:val="000000"/>
          <w:lang w:val="pt-BR"/>
        </w:rPr>
      </w:pPr>
    </w:p>
    <w:p w14:paraId="32E2A608" w14:textId="184EA18B" w:rsidR="00165316" w:rsidRPr="00165316" w:rsidRDefault="001257EA" w:rsidP="00165316">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165316" w:rsidRPr="00165316">
        <w:rPr>
          <w:noProof/>
        </w:rPr>
        <w:t xml:space="preserve">Achlioptas, D., D’Souza, R. M., &amp; Spencer, J. (2009). Explosive percolation in random networks. </w:t>
      </w:r>
      <w:r w:rsidR="00165316" w:rsidRPr="00165316">
        <w:rPr>
          <w:i/>
          <w:iCs/>
          <w:noProof/>
        </w:rPr>
        <w:t>Science</w:t>
      </w:r>
      <w:r w:rsidR="00165316" w:rsidRPr="00165316">
        <w:rPr>
          <w:noProof/>
        </w:rPr>
        <w:t xml:space="preserve">, </w:t>
      </w:r>
      <w:r w:rsidR="00165316" w:rsidRPr="00165316">
        <w:rPr>
          <w:i/>
          <w:iCs/>
          <w:noProof/>
        </w:rPr>
        <w:t>323</w:t>
      </w:r>
      <w:r w:rsidR="00165316" w:rsidRPr="00165316">
        <w:rPr>
          <w:noProof/>
        </w:rPr>
        <w:t>(5920), 1453–1455.</w:t>
      </w:r>
    </w:p>
    <w:p w14:paraId="3C08463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arabási, A.-L. (2016). </w:t>
      </w:r>
      <w:r w:rsidRPr="00165316">
        <w:rPr>
          <w:i/>
          <w:iCs/>
          <w:noProof/>
        </w:rPr>
        <w:t>Network Science</w:t>
      </w:r>
      <w:r w:rsidRPr="00165316">
        <w:rPr>
          <w:noProof/>
        </w:rPr>
        <w:t xml:space="preserve"> (1st editio). Cambridge University Press.</w:t>
      </w:r>
    </w:p>
    <w:p w14:paraId="247A867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lock, M., Khvatova, T., Zhukov, D., &amp; Lesko, S. (2015). Studying the Structural Topology of the Knowledge Sharing Network. </w:t>
      </w:r>
      <w:r w:rsidRPr="00165316">
        <w:rPr>
          <w:i/>
          <w:iCs/>
          <w:noProof/>
        </w:rPr>
        <w:t>Proceedings of the 11th European Conference on Management Leadership and Governance (ECMLG 2015)</w:t>
      </w:r>
      <w:r w:rsidRPr="00165316">
        <w:rPr>
          <w:noProof/>
        </w:rPr>
        <w:t>, 20–27.</w:t>
      </w:r>
    </w:p>
    <w:p w14:paraId="0B8679C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orges, M. M. (2006). A Esfera: Comunicação Académica e Novos Media [Universidade de Coimbra]. In </w:t>
      </w:r>
      <w:r w:rsidRPr="00165316">
        <w:rPr>
          <w:i/>
          <w:iCs/>
          <w:noProof/>
        </w:rPr>
        <w:t>Universo</w:t>
      </w:r>
      <w:r w:rsidRPr="00165316">
        <w:rPr>
          <w:noProof/>
        </w:rPr>
        <w:t>. http://estudogeral.sib.uc.pt/handle/10316/8557</w:t>
      </w:r>
    </w:p>
    <w:p w14:paraId="40FB61C6"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rewster, B. (1882). Portfolio: Theory and Practice. </w:t>
      </w:r>
      <w:r w:rsidRPr="00165316">
        <w:rPr>
          <w:i/>
          <w:iCs/>
          <w:noProof/>
        </w:rPr>
        <w:t>The Yale Literary Magazine</w:t>
      </w:r>
      <w:r w:rsidRPr="00165316">
        <w:rPr>
          <w:noProof/>
        </w:rPr>
        <w:t xml:space="preserve">, </w:t>
      </w:r>
      <w:r w:rsidRPr="00165316">
        <w:rPr>
          <w:i/>
          <w:iCs/>
          <w:noProof/>
        </w:rPr>
        <w:t>47</w:t>
      </w:r>
      <w:r w:rsidRPr="00165316">
        <w:rPr>
          <w:noProof/>
        </w:rPr>
        <w:t>(5).</w:t>
      </w:r>
    </w:p>
    <w:p w14:paraId="06E2BA8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roadbent, S. R., &amp; Hammersley, J. M. (1957). Percolation processes. </w:t>
      </w:r>
      <w:r w:rsidRPr="00165316">
        <w:rPr>
          <w:i/>
          <w:iCs/>
          <w:noProof/>
        </w:rPr>
        <w:t>Mathematical Proceedings of the Cambridge Philosophical Society</w:t>
      </w:r>
      <w:r w:rsidRPr="00165316">
        <w:rPr>
          <w:noProof/>
        </w:rPr>
        <w:t xml:space="preserve">, </w:t>
      </w:r>
      <w:r w:rsidRPr="00165316">
        <w:rPr>
          <w:i/>
          <w:iCs/>
          <w:noProof/>
        </w:rPr>
        <w:t>53</w:t>
      </w:r>
      <w:r w:rsidRPr="00165316">
        <w:rPr>
          <w:noProof/>
        </w:rPr>
        <w:t>(3), 629–641. https://doi.org/10.1017/S0305004100032680</w:t>
      </w:r>
    </w:p>
    <w:p w14:paraId="431A9F7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astells, M. (2002). </w:t>
      </w:r>
      <w:r w:rsidRPr="00165316">
        <w:rPr>
          <w:i/>
          <w:iCs/>
          <w:noProof/>
        </w:rPr>
        <w:t>A sociedade em rede</w:t>
      </w:r>
      <w:r w:rsidRPr="00165316">
        <w:rPr>
          <w:noProof/>
        </w:rPr>
        <w:t>. Editora Paz e Terra.</w:t>
      </w:r>
    </w:p>
    <w:p w14:paraId="6F646A9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astells, M. (2010). </w:t>
      </w:r>
      <w:r w:rsidRPr="00165316">
        <w:rPr>
          <w:i/>
          <w:iCs/>
          <w:noProof/>
        </w:rPr>
        <w:t>The Rise of the Network Society</w:t>
      </w:r>
      <w:r w:rsidRPr="00165316">
        <w:rPr>
          <w:noProof/>
        </w:rPr>
        <w:t>. John Wiley &amp; Sons, Ltd.</w:t>
      </w:r>
    </w:p>
    <w:p w14:paraId="7A597B2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hristensen, K. (2002). </w:t>
      </w:r>
      <w:r w:rsidRPr="00165316">
        <w:rPr>
          <w:i/>
          <w:iCs/>
          <w:noProof/>
        </w:rPr>
        <w:t>Percolation theory</w:t>
      </w:r>
      <w:r w:rsidRPr="00165316">
        <w:rPr>
          <w:noProof/>
        </w:rPr>
        <w:t>. Imperial College Press. https://doi.org/10.1088/0034-4885/43/7/001</w:t>
      </w:r>
    </w:p>
    <w:p w14:paraId="55D60A1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orbett, J. M. (2000). On being an elephant in the age of oblivion: Computer‐based information systems and organisational memory. </w:t>
      </w:r>
      <w:r w:rsidRPr="00165316">
        <w:rPr>
          <w:i/>
          <w:iCs/>
          <w:noProof/>
        </w:rPr>
        <w:t>Information Technology &amp; People</w:t>
      </w:r>
      <w:r w:rsidRPr="00165316">
        <w:rPr>
          <w:noProof/>
        </w:rPr>
        <w:t xml:space="preserve">, </w:t>
      </w:r>
      <w:r w:rsidRPr="00165316">
        <w:rPr>
          <w:i/>
          <w:iCs/>
          <w:noProof/>
        </w:rPr>
        <w:t>13</w:t>
      </w:r>
      <w:r w:rsidRPr="00165316">
        <w:rPr>
          <w:noProof/>
        </w:rPr>
        <w:t>(4), 282–297. https://doi.org/10.1108/09593840010359482</w:t>
      </w:r>
    </w:p>
    <w:p w14:paraId="0F4DF17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Davenport, T. H., &amp; Prusak, L. (1998). </w:t>
      </w:r>
      <w:r w:rsidRPr="00165316">
        <w:rPr>
          <w:i/>
          <w:iCs/>
          <w:noProof/>
        </w:rPr>
        <w:t>Working Knowledge: How Organizations Manage What They Know</w:t>
      </w:r>
      <w:r w:rsidRPr="00165316">
        <w:rPr>
          <w:noProof/>
        </w:rPr>
        <w:t>. Harvard Business School Press.</w:t>
      </w:r>
    </w:p>
    <w:p w14:paraId="3C36402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Deetz, S. (1973). An Understanding of Science and a Hermeneutic Science of Understanding. </w:t>
      </w:r>
      <w:r w:rsidRPr="00165316">
        <w:rPr>
          <w:i/>
          <w:iCs/>
          <w:noProof/>
        </w:rPr>
        <w:t>Journal of Communication</w:t>
      </w:r>
      <w:r w:rsidRPr="00165316">
        <w:rPr>
          <w:noProof/>
        </w:rPr>
        <w:t xml:space="preserve">, </w:t>
      </w:r>
      <w:r w:rsidRPr="00165316">
        <w:rPr>
          <w:i/>
          <w:iCs/>
          <w:noProof/>
        </w:rPr>
        <w:t>23</w:t>
      </w:r>
      <w:r w:rsidRPr="00165316">
        <w:rPr>
          <w:noProof/>
        </w:rPr>
        <w:t>(2), 139–159. https://doi.org/10.1111/j.1460-2466.1973.tb00939.x</w:t>
      </w:r>
    </w:p>
    <w:p w14:paraId="0847AF5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Engeström, Y. (2001). Expansive Learning at Work: toward an activity theoretical reconceptualization. </w:t>
      </w:r>
      <w:r w:rsidRPr="00165316">
        <w:rPr>
          <w:i/>
          <w:iCs/>
          <w:noProof/>
        </w:rPr>
        <w:t>Journal of Education and Work</w:t>
      </w:r>
      <w:r w:rsidRPr="00165316">
        <w:rPr>
          <w:noProof/>
        </w:rPr>
        <w:t xml:space="preserve">, </w:t>
      </w:r>
      <w:r w:rsidRPr="00165316">
        <w:rPr>
          <w:i/>
          <w:iCs/>
          <w:noProof/>
        </w:rPr>
        <w:t>14</w:t>
      </w:r>
      <w:r w:rsidRPr="00165316">
        <w:rPr>
          <w:noProof/>
        </w:rPr>
        <w:t>(1), 133–156. https://doi.org/10.1080/13639080123238</w:t>
      </w:r>
    </w:p>
    <w:p w14:paraId="411DBB8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Engeström, Y. (2016). </w:t>
      </w:r>
      <w:r w:rsidRPr="00165316">
        <w:rPr>
          <w:i/>
          <w:iCs/>
          <w:noProof/>
        </w:rPr>
        <w:t>Studies in Expansive Learning: Learning What is Not Yet There</w:t>
      </w:r>
      <w:r w:rsidRPr="00165316">
        <w:rPr>
          <w:noProof/>
        </w:rPr>
        <w:t>. Cambridge University Press. https://doi.org/10.1017/CBO9781316225363</w:t>
      </w:r>
    </w:p>
    <w:p w14:paraId="2CAEE7C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eofiloff, P., Kohayakawa, Y., &amp; Wakabayashi, Y. (2011). </w:t>
      </w:r>
      <w:r w:rsidRPr="00165316">
        <w:rPr>
          <w:i/>
          <w:iCs/>
          <w:noProof/>
        </w:rPr>
        <w:t>Uma Introdução Sucinta à Teoria dos Grafos</w:t>
      </w:r>
      <w:r w:rsidRPr="00165316">
        <w:rPr>
          <w:noProof/>
        </w:rPr>
        <w:t>. https://www.ime.usp.br/~pf/teoriadosgrafos/texto/TeoriaDosGrafos.pdf</w:t>
      </w:r>
    </w:p>
    <w:p w14:paraId="4CFDB12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igueiredo, A. D. D. F. (2002). Redes e Educação: A surpreendente riqueza de um conceito. </w:t>
      </w:r>
      <w:r w:rsidRPr="00165316">
        <w:rPr>
          <w:i/>
          <w:iCs/>
          <w:noProof/>
        </w:rPr>
        <w:t>Redes de Aprendizagem, Redes de Conhecimento</w:t>
      </w:r>
      <w:r w:rsidRPr="00165316">
        <w:rPr>
          <w:noProof/>
        </w:rPr>
        <w:t>, 39–55.</w:t>
      </w:r>
    </w:p>
    <w:p w14:paraId="3B82F1E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ino, C. N. (2001). Vygotsky e a Zona de Desenvolvimento Proximal (ZDP): Três implicações pedagógicas. </w:t>
      </w:r>
      <w:r w:rsidRPr="00165316">
        <w:rPr>
          <w:i/>
          <w:iCs/>
          <w:noProof/>
        </w:rPr>
        <w:t>Revista Portuguesa de Educação</w:t>
      </w:r>
      <w:r w:rsidRPr="00165316">
        <w:rPr>
          <w:noProof/>
        </w:rPr>
        <w:t xml:space="preserve">, </w:t>
      </w:r>
      <w:r w:rsidRPr="00165316">
        <w:rPr>
          <w:i/>
          <w:iCs/>
          <w:noProof/>
        </w:rPr>
        <w:t>14</w:t>
      </w:r>
      <w:r w:rsidRPr="00165316">
        <w:rPr>
          <w:noProof/>
        </w:rPr>
        <w:t>(2).</w:t>
      </w:r>
    </w:p>
    <w:p w14:paraId="2987DE2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adamer, H.-G. (1976). </w:t>
      </w:r>
      <w:r w:rsidRPr="00165316">
        <w:rPr>
          <w:i/>
          <w:iCs/>
          <w:noProof/>
        </w:rPr>
        <w:t>Philosophical Hermeneutics</w:t>
      </w:r>
      <w:r w:rsidRPr="00165316">
        <w:rPr>
          <w:noProof/>
        </w:rPr>
        <w:t>. University of California Press.</w:t>
      </w:r>
    </w:p>
    <w:p w14:paraId="5C6140F9"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adamer, H.-G. (1999). </w:t>
      </w:r>
      <w:r w:rsidRPr="00165316">
        <w:rPr>
          <w:i/>
          <w:iCs/>
          <w:noProof/>
        </w:rPr>
        <w:t>Verdade e Método: Traços fundamentais de uma hermeneutica filosófica</w:t>
      </w:r>
      <w:r w:rsidRPr="00165316">
        <w:rPr>
          <w:noProof/>
        </w:rPr>
        <w:t>. Editora Vozes.</w:t>
      </w:r>
    </w:p>
    <w:p w14:paraId="1A06780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Gadamer, H.-G. (2013). </w:t>
      </w:r>
      <w:r w:rsidRPr="00165316">
        <w:rPr>
          <w:i/>
          <w:iCs/>
          <w:noProof/>
        </w:rPr>
        <w:t>Truth and Method</w:t>
      </w:r>
      <w:r w:rsidRPr="00165316">
        <w:rPr>
          <w:noProof/>
        </w:rPr>
        <w:t>. Bloomsbury Academic.</w:t>
      </w:r>
    </w:p>
    <w:p w14:paraId="0536BF9E"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enin, D. (2007). </w:t>
      </w:r>
      <w:r w:rsidRPr="00165316">
        <w:rPr>
          <w:i/>
          <w:iCs/>
          <w:noProof/>
        </w:rPr>
        <w:t>Percolation: Theory and Applications (NIST)</w:t>
      </w:r>
      <w:r w:rsidRPr="00165316">
        <w:rPr>
          <w:noProof/>
        </w:rPr>
        <w:t>. NIST. https://www.nist.gov/system/files/documents/itl/cxs/percolation_slides.pdf</w:t>
      </w:r>
    </w:p>
    <w:p w14:paraId="2061D08A"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onçalves, A. L. (2007). </w:t>
      </w:r>
      <w:r w:rsidRPr="00165316">
        <w:rPr>
          <w:i/>
          <w:iCs/>
          <w:noProof/>
        </w:rPr>
        <w:t>Grafos : Aplicações ao Jogo</w:t>
      </w:r>
      <w:r w:rsidRPr="00165316">
        <w:rPr>
          <w:noProof/>
        </w:rPr>
        <w:t>. Universidade Portucalense.</w:t>
      </w:r>
    </w:p>
    <w:p w14:paraId="638A043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Hofstad, R. van der. (2009). Percolation and Random Graphs. In W. S. Kendall &amp; I. S. Molchanov (Eds.), </w:t>
      </w:r>
      <w:r w:rsidRPr="00165316">
        <w:rPr>
          <w:i/>
          <w:iCs/>
          <w:noProof/>
        </w:rPr>
        <w:t>New Perspectives in Stochastic Geometry</w:t>
      </w:r>
      <w:r w:rsidRPr="00165316">
        <w:rPr>
          <w:noProof/>
        </w:rPr>
        <w:t xml:space="preserve"> (pp. 173–247). Oxford University Press. https://doi.org/10.1093/acprof:oso/9780199232574.003.0006</w:t>
      </w:r>
    </w:p>
    <w:p w14:paraId="40CF9F4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Jacobetty, P. (2010). </w:t>
      </w:r>
      <w:r w:rsidRPr="00165316">
        <w:rPr>
          <w:i/>
          <w:iCs/>
          <w:noProof/>
        </w:rPr>
        <w:t>Ciência aberta: produção de conhecimento científico na sociedade em rede</w:t>
      </w:r>
      <w:r w:rsidRPr="00165316">
        <w:rPr>
          <w:noProof/>
        </w:rPr>
        <w:t>. ISCTE-IUL.</w:t>
      </w:r>
    </w:p>
    <w:p w14:paraId="781E013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Jurkiewicz, S. (2009). </w:t>
      </w:r>
      <w:r w:rsidRPr="00165316">
        <w:rPr>
          <w:i/>
          <w:iCs/>
          <w:noProof/>
        </w:rPr>
        <w:t>Grafos - Uma Introdução (Olimpíada Brasileira de Matemática das Escolas Públicas)</w:t>
      </w:r>
      <w:r w:rsidRPr="00165316">
        <w:rPr>
          <w:noProof/>
        </w:rPr>
        <w:t>. Olimpíada Brasileira de Matemática Das Escolas Públicas. http://www.obmep.org.br/docs/apostila5.pdf</w:t>
      </w:r>
    </w:p>
    <w:p w14:paraId="322285E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Klein, H. K., &amp; Myers, M. D. (1999). A Set of Principles for Conducting and Evaluating Interpretive Field Studies in Information Systems. </w:t>
      </w:r>
      <w:r w:rsidRPr="00165316">
        <w:rPr>
          <w:i/>
          <w:iCs/>
          <w:noProof/>
        </w:rPr>
        <w:t>MIS Quarterly</w:t>
      </w:r>
      <w:r w:rsidRPr="00165316">
        <w:rPr>
          <w:noProof/>
        </w:rPr>
        <w:t xml:space="preserve">, </w:t>
      </w:r>
      <w:r w:rsidRPr="00165316">
        <w:rPr>
          <w:i/>
          <w:iCs/>
          <w:noProof/>
        </w:rPr>
        <w:t>23</w:t>
      </w:r>
      <w:r w:rsidRPr="00165316">
        <w:rPr>
          <w:noProof/>
        </w:rPr>
        <w:t>(1), 67. https://doi.org/10.2307/249410</w:t>
      </w:r>
    </w:p>
    <w:p w14:paraId="7178F69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Kuramoto, H. (2006). Informação científica: proposta de um novo modelo para o Brasil. </w:t>
      </w:r>
      <w:r w:rsidRPr="00165316">
        <w:rPr>
          <w:i/>
          <w:iCs/>
          <w:noProof/>
        </w:rPr>
        <w:t>Ciência Da Informação</w:t>
      </w:r>
      <w:r w:rsidRPr="00165316">
        <w:rPr>
          <w:noProof/>
        </w:rPr>
        <w:t xml:space="preserve">, </w:t>
      </w:r>
      <w:r w:rsidRPr="00165316">
        <w:rPr>
          <w:i/>
          <w:iCs/>
          <w:noProof/>
        </w:rPr>
        <w:t>35</w:t>
      </w:r>
      <w:r w:rsidRPr="00165316">
        <w:rPr>
          <w:noProof/>
        </w:rPr>
        <w:t>(2), 91–102. https://doi.org/10.1590/S0100-19652006000200010</w:t>
      </w:r>
    </w:p>
    <w:p w14:paraId="48980339"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atour, B. (2005). </w:t>
      </w:r>
      <w:r w:rsidRPr="00165316">
        <w:rPr>
          <w:i/>
          <w:iCs/>
          <w:noProof/>
        </w:rPr>
        <w:t>Reassembling the Social: An Introduction to Actor-Network-Theory</w:t>
      </w:r>
      <w:r w:rsidRPr="00165316">
        <w:rPr>
          <w:noProof/>
        </w:rPr>
        <w:t>. Oxford University Press.</w:t>
      </w:r>
    </w:p>
    <w:p w14:paraId="0AC086F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eonard-Barton, D. (1995). </w:t>
      </w:r>
      <w:r w:rsidRPr="00165316">
        <w:rPr>
          <w:i/>
          <w:iCs/>
          <w:noProof/>
        </w:rPr>
        <w:t>Wellsprings of Knowledge: Building and Sustaining the Sources of Innovation</w:t>
      </w:r>
      <w:r w:rsidRPr="00165316">
        <w:rPr>
          <w:noProof/>
        </w:rPr>
        <w:t>. HBS Press.</w:t>
      </w:r>
    </w:p>
    <w:p w14:paraId="170567E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ucchesi, C. L. (1979). </w:t>
      </w:r>
      <w:r w:rsidRPr="00165316">
        <w:rPr>
          <w:i/>
          <w:iCs/>
          <w:noProof/>
        </w:rPr>
        <w:t>Introdução à Teoria dos Grafos</w:t>
      </w:r>
      <w:r w:rsidRPr="00165316">
        <w:rPr>
          <w:noProof/>
        </w:rPr>
        <w:t>. Instituto de Matemática Pura e Aplicada.</w:t>
      </w:r>
    </w:p>
    <w:p w14:paraId="456EC92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acintyre, A. (1981). After Virtue: A Study of Moral Theory. In </w:t>
      </w:r>
      <w:r w:rsidRPr="00165316">
        <w:rPr>
          <w:i/>
          <w:iCs/>
          <w:noProof/>
        </w:rPr>
        <w:t>The Philosophical Quarterly</w:t>
      </w:r>
      <w:r w:rsidRPr="00165316">
        <w:rPr>
          <w:noProof/>
        </w:rPr>
        <w:t xml:space="preserve"> (Vol. 33, Issue 132). University of Notre Dame Press. https://doi.org/10.2307/2219228</w:t>
      </w:r>
    </w:p>
    <w:p w14:paraId="4628A42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enczer, F., Fortunato, S., &amp; Davis, C. A. (2020). </w:t>
      </w:r>
      <w:r w:rsidRPr="00165316">
        <w:rPr>
          <w:i/>
          <w:iCs/>
          <w:noProof/>
        </w:rPr>
        <w:t>A First Course in Network Science</w:t>
      </w:r>
      <w:r w:rsidRPr="00165316">
        <w:rPr>
          <w:noProof/>
        </w:rPr>
        <w:t>. Cambridge University Press.</w:t>
      </w:r>
    </w:p>
    <w:p w14:paraId="202E6016"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ichel, N., &amp; Zara, R. (2004). Percolação e Estratégias de Ataque em Redes de Escala Livre. </w:t>
      </w:r>
      <w:r w:rsidRPr="00165316">
        <w:rPr>
          <w:i/>
          <w:iCs/>
          <w:noProof/>
        </w:rPr>
        <w:t>IV Congresso Brasileiro de Computação</w:t>
      </w:r>
      <w:r w:rsidRPr="00165316">
        <w:rPr>
          <w:noProof/>
        </w:rPr>
        <w:t>, 313–317. http://www.niee.ufrgs.br/eventos/CBCOMP/2004/pdf/Redes_Computadores/t170100056_3.pdf</w:t>
      </w:r>
    </w:p>
    <w:p w14:paraId="2E28DF6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avin, N. (2012). </w:t>
      </w:r>
      <w:r w:rsidRPr="00165316">
        <w:rPr>
          <w:i/>
          <w:iCs/>
          <w:noProof/>
        </w:rPr>
        <w:t>Percolação em Sistemas Financeiros Simulados</w:t>
      </w:r>
      <w:r w:rsidRPr="00165316">
        <w:rPr>
          <w:noProof/>
        </w:rPr>
        <w:t>. Universidade Técnica de Lisboa.</w:t>
      </w:r>
    </w:p>
    <w:p w14:paraId="710EF06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0a). A “New” View of Proof-of-Concept Practices Through the Lenses of Activity Theory and Hermeneutics. </w:t>
      </w:r>
      <w:r w:rsidRPr="00165316">
        <w:rPr>
          <w:i/>
          <w:iCs/>
          <w:noProof/>
        </w:rPr>
        <w:t>Journal of Information Technology Research (JITR)</w:t>
      </w:r>
      <w:r w:rsidRPr="00165316">
        <w:rPr>
          <w:noProof/>
        </w:rPr>
        <w:t xml:space="preserve">, </w:t>
      </w:r>
      <w:r w:rsidRPr="00165316">
        <w:rPr>
          <w:i/>
          <w:iCs/>
          <w:noProof/>
        </w:rPr>
        <w:t>13</w:t>
      </w:r>
      <w:r w:rsidRPr="00165316">
        <w:rPr>
          <w:noProof/>
        </w:rPr>
        <w:t>(4), 118–135. https://doi.org/10.4018/JITR.2020100108</w:t>
      </w:r>
    </w:p>
    <w:p w14:paraId="6529303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0b). Developing a Proof-of-Concept Practices Context Model. </w:t>
      </w:r>
      <w:r w:rsidRPr="00165316">
        <w:rPr>
          <w:i/>
          <w:iCs/>
          <w:noProof/>
        </w:rPr>
        <w:t>In Proceedings of the 28th European Conference on Information Systems (ECIS), An Online AIS Conference, June 15-17, 2020</w:t>
      </w:r>
      <w:r w:rsidRPr="00165316">
        <w:rPr>
          <w:noProof/>
        </w:rPr>
        <w:t>. https://aisel.aisnet.org/ecis2020_rp/174</w:t>
      </w:r>
    </w:p>
    <w:p w14:paraId="782B08B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Neto, A. J. R., Borges, M. M., &amp; Roque, L. (2020c). Flow of knowledge in proof-of-concept activities: Examining the problem of interpretation using hermeneutics. </w:t>
      </w:r>
      <w:r w:rsidRPr="00165316">
        <w:rPr>
          <w:i/>
          <w:iCs/>
          <w:noProof/>
        </w:rPr>
        <w:t>LIBRES</w:t>
      </w:r>
      <w:r w:rsidRPr="00165316">
        <w:rPr>
          <w:noProof/>
        </w:rPr>
        <w:t xml:space="preserve">, </w:t>
      </w:r>
      <w:r w:rsidRPr="00165316">
        <w:rPr>
          <w:i/>
          <w:iCs/>
          <w:noProof/>
        </w:rPr>
        <w:t>30</w:t>
      </w:r>
      <w:r w:rsidRPr="00165316">
        <w:rPr>
          <w:noProof/>
        </w:rPr>
        <w:t>(2), 45–67.</w:t>
      </w:r>
    </w:p>
    <w:p w14:paraId="25FB304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1). Using Practice Context Models to Knowledge Management in Proof-of-Concept Activities: A Contribution of Knowledge Networks and Percolation Theory. </w:t>
      </w:r>
      <w:r w:rsidRPr="00165316">
        <w:rPr>
          <w:i/>
          <w:iCs/>
          <w:noProof/>
        </w:rPr>
        <w:t>Journal of Information Science Theory and Practice</w:t>
      </w:r>
      <w:r w:rsidRPr="00165316">
        <w:rPr>
          <w:noProof/>
        </w:rPr>
        <w:t xml:space="preserve">, </w:t>
      </w:r>
      <w:r w:rsidRPr="00165316">
        <w:rPr>
          <w:i/>
          <w:iCs/>
          <w:noProof/>
        </w:rPr>
        <w:t>9</w:t>
      </w:r>
      <w:r w:rsidRPr="00165316">
        <w:rPr>
          <w:noProof/>
        </w:rPr>
        <w:t>(1), 1–23. https://doi.org/10.1633/JISTAP.2021.9.1.1</w:t>
      </w:r>
    </w:p>
    <w:p w14:paraId="3078B45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18). A Preliminary Study of Proof of Concept Practices and their Connection with Information Systems and Information Science. </w:t>
      </w:r>
      <w:r w:rsidRPr="00165316">
        <w:rPr>
          <w:i/>
          <w:iCs/>
          <w:noProof/>
        </w:rPr>
        <w:t>Proceedings of the Sixth International Conference on Technological Ecosystems for Enhancing Multiculturality - TEEM’18</w:t>
      </w:r>
      <w:r w:rsidRPr="00165316">
        <w:rPr>
          <w:noProof/>
        </w:rPr>
        <w:t>, 270–275. https://doi.org/10.1145/3284179.3284226</w:t>
      </w:r>
    </w:p>
    <w:p w14:paraId="21AB5A8E"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19). Characterizing Proof-of-Concept Practices using the lens of Context Engineering. In A. Siarheyeva, C. Barry, M. Lang, H. Linger, &amp; C. Schneider (Eds.), </w:t>
      </w:r>
      <w:r w:rsidRPr="00165316">
        <w:rPr>
          <w:i/>
          <w:iCs/>
          <w:noProof/>
        </w:rPr>
        <w:t>Information Systems Development: Information Systems Beyond 2020 (ISD2019 Proceedings)</w:t>
      </w:r>
      <w:r w:rsidRPr="00165316">
        <w:rPr>
          <w:noProof/>
        </w:rPr>
        <w:t>.</w:t>
      </w:r>
    </w:p>
    <w:p w14:paraId="45BDB11C"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wman, M. E. J., &amp; Watts, D. J. (1999). </w:t>
      </w:r>
      <w:r w:rsidRPr="00165316">
        <w:rPr>
          <w:i/>
          <w:iCs/>
          <w:noProof/>
        </w:rPr>
        <w:t>Scaling and percolation in the small-world network model</w:t>
      </w:r>
      <w:r w:rsidRPr="00165316">
        <w:rPr>
          <w:noProof/>
        </w:rPr>
        <w:t>. 1–12.</w:t>
      </w:r>
    </w:p>
    <w:p w14:paraId="1940498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ixon, J. (2017). </w:t>
      </w:r>
      <w:r w:rsidRPr="00165316">
        <w:rPr>
          <w:i/>
          <w:iCs/>
          <w:noProof/>
        </w:rPr>
        <w:t>Hans-Georg Gadamer: The Hermeneutical Imagination</w:t>
      </w:r>
      <w:r w:rsidRPr="00165316">
        <w:rPr>
          <w:noProof/>
        </w:rPr>
        <w:t>. Springer International Publishing. https://doi.org/10.1007/978-3-319-52117-6</w:t>
      </w:r>
    </w:p>
    <w:p w14:paraId="5250948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onaka, I., &amp; Takeuchi, H. (1995). </w:t>
      </w:r>
      <w:r w:rsidRPr="00165316">
        <w:rPr>
          <w:i/>
          <w:iCs/>
          <w:noProof/>
        </w:rPr>
        <w:t>The knowledge-creating company: how Japanese companies create the dynamics of innovation</w:t>
      </w:r>
      <w:r w:rsidRPr="00165316">
        <w:rPr>
          <w:noProof/>
        </w:rPr>
        <w:t>. Oxford University Press.</w:t>
      </w:r>
    </w:p>
    <w:p w14:paraId="785F07DC"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onaka, I., Toyama, R., &amp; Konno, N. (2000). SECI, Ba and Leadership: A Unified Model of Dynamic Knowledge Creation. </w:t>
      </w:r>
      <w:r w:rsidRPr="00165316">
        <w:rPr>
          <w:i/>
          <w:iCs/>
          <w:noProof/>
        </w:rPr>
        <w:t>Long Range Planning</w:t>
      </w:r>
      <w:r w:rsidRPr="00165316">
        <w:rPr>
          <w:noProof/>
        </w:rPr>
        <w:t xml:space="preserve">, </w:t>
      </w:r>
      <w:r w:rsidRPr="00165316">
        <w:rPr>
          <w:i/>
          <w:iCs/>
          <w:noProof/>
        </w:rPr>
        <w:t>33</w:t>
      </w:r>
      <w:r w:rsidRPr="00165316">
        <w:rPr>
          <w:noProof/>
        </w:rPr>
        <w:t>(1), 5–34. https://doi.org/10.1016/S0024-6301(99)00115-6</w:t>
      </w:r>
    </w:p>
    <w:p w14:paraId="70BD76A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aula, S. M. C. de. (2015). </w:t>
      </w:r>
      <w:r w:rsidRPr="00165316">
        <w:rPr>
          <w:i/>
          <w:iCs/>
          <w:noProof/>
        </w:rPr>
        <w:t>Modelos Elementares de Percolação</w:t>
      </w:r>
      <w:r w:rsidRPr="00165316">
        <w:rPr>
          <w:noProof/>
        </w:rPr>
        <w:t>. Universidade Federal de Goias.</w:t>
      </w:r>
    </w:p>
    <w:p w14:paraId="2F7F09D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helps, C., Heidl, R., &amp; Wadhwa, A. (2012). Knowledge, Networks, and Knowledge Networks: A Review and Research Agenda. </w:t>
      </w:r>
      <w:r w:rsidRPr="00165316">
        <w:rPr>
          <w:i/>
          <w:iCs/>
          <w:noProof/>
        </w:rPr>
        <w:t>Journal of Management</w:t>
      </w:r>
      <w:r w:rsidRPr="00165316">
        <w:rPr>
          <w:noProof/>
        </w:rPr>
        <w:t xml:space="preserve">, </w:t>
      </w:r>
      <w:r w:rsidRPr="00165316">
        <w:rPr>
          <w:i/>
          <w:iCs/>
          <w:noProof/>
        </w:rPr>
        <w:t>38</w:t>
      </w:r>
      <w:r w:rsidRPr="00165316">
        <w:rPr>
          <w:noProof/>
        </w:rPr>
        <w:t>(4), 1115–1166. https://doi.org/10.1177/0149206311432640</w:t>
      </w:r>
    </w:p>
    <w:p w14:paraId="37A9571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iraveenan, M., Prokopenko, M., &amp; Hossain, L. (2013). Percolation Centrality: Quantifying Graph-Theoretic Impact of Nodes during Percolation in Networks. </w:t>
      </w:r>
      <w:r w:rsidRPr="00165316">
        <w:rPr>
          <w:i/>
          <w:iCs/>
          <w:noProof/>
        </w:rPr>
        <w:t>PLoS ONE</w:t>
      </w:r>
      <w:r w:rsidRPr="00165316">
        <w:rPr>
          <w:noProof/>
        </w:rPr>
        <w:t xml:space="preserve">, </w:t>
      </w:r>
      <w:r w:rsidRPr="00165316">
        <w:rPr>
          <w:i/>
          <w:iCs/>
          <w:noProof/>
        </w:rPr>
        <w:t>8</w:t>
      </w:r>
      <w:r w:rsidRPr="00165316">
        <w:rPr>
          <w:noProof/>
        </w:rPr>
        <w:t>(1), 53095. https://doi.org/10.1371/journal.pone.0053095</w:t>
      </w:r>
    </w:p>
    <w:p w14:paraId="767F135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opescul, D. (2012). Knowledge flows percolation model - a new model for the relation between knowledge and innovation. </w:t>
      </w:r>
      <w:r w:rsidRPr="00165316">
        <w:rPr>
          <w:i/>
          <w:iCs/>
          <w:noProof/>
        </w:rPr>
        <w:t>Proceedings of the 18th International Business Information Management Association Conference (Innovation and Sustainable Economic Competitive Advantage: From Regional Development to World Economies)</w:t>
      </w:r>
      <w:r w:rsidRPr="00165316">
        <w:rPr>
          <w:noProof/>
        </w:rPr>
        <w:t>, 445–453.</w:t>
      </w:r>
    </w:p>
    <w:p w14:paraId="04154EAB"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ahman, M. S. (2017). </w:t>
      </w:r>
      <w:r w:rsidRPr="00165316">
        <w:rPr>
          <w:i/>
          <w:iCs/>
          <w:noProof/>
        </w:rPr>
        <w:t>Basic Graph Theory</w:t>
      </w:r>
      <w:r w:rsidRPr="00165316">
        <w:rPr>
          <w:noProof/>
        </w:rPr>
        <w:t>. Springer International Publishing. https://doi.org/10.1007/978-3-319-49475-3_1</w:t>
      </w:r>
    </w:p>
    <w:p w14:paraId="40779EC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icoeur, P. (2016). </w:t>
      </w:r>
      <w:r w:rsidRPr="00165316">
        <w:rPr>
          <w:i/>
          <w:iCs/>
          <w:noProof/>
        </w:rPr>
        <w:t>Hermeneutics and the Human Sciences: Essays on Language, Action and Interpretation</w:t>
      </w:r>
      <w:r w:rsidRPr="00165316">
        <w:rPr>
          <w:noProof/>
        </w:rPr>
        <w:t>. Cambridge University Press.</w:t>
      </w:r>
    </w:p>
    <w:p w14:paraId="481436E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oque, L. (2004). </w:t>
      </w:r>
      <w:r w:rsidRPr="00165316">
        <w:rPr>
          <w:i/>
          <w:iCs/>
          <w:noProof/>
        </w:rPr>
        <w:t>Contribuição para uma Engenharia do Contexto</w:t>
      </w:r>
      <w:r w:rsidRPr="00165316">
        <w:rPr>
          <w:noProof/>
        </w:rPr>
        <w:t>. Universidade de Coimbra.</w:t>
      </w:r>
    </w:p>
    <w:p w14:paraId="4A8A1AB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Sahimi, M. (1994). Applications of Percolation Theory. In </w:t>
      </w:r>
      <w:r w:rsidRPr="00165316">
        <w:rPr>
          <w:i/>
          <w:iCs/>
          <w:noProof/>
        </w:rPr>
        <w:t>Applications of Percolation Theory</w:t>
      </w:r>
      <w:r w:rsidRPr="00165316">
        <w:rPr>
          <w:noProof/>
        </w:rPr>
        <w:t>. Taylor and Francis. https://doi.org/10.4324/9780203221532</w:t>
      </w:r>
    </w:p>
    <w:p w14:paraId="2F30F66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chmidt, B. (2006). Proof of principle studies. </w:t>
      </w:r>
      <w:r w:rsidRPr="00165316">
        <w:rPr>
          <w:i/>
          <w:iCs/>
          <w:noProof/>
        </w:rPr>
        <w:t>Epilepsy Research</w:t>
      </w:r>
      <w:r w:rsidRPr="00165316">
        <w:rPr>
          <w:noProof/>
        </w:rPr>
        <w:t xml:space="preserve">, </w:t>
      </w:r>
      <w:r w:rsidRPr="00165316">
        <w:rPr>
          <w:i/>
          <w:iCs/>
          <w:noProof/>
        </w:rPr>
        <w:t>68</w:t>
      </w:r>
      <w:r w:rsidRPr="00165316">
        <w:rPr>
          <w:noProof/>
        </w:rPr>
        <w:t>, 49–52.</w:t>
      </w:r>
    </w:p>
    <w:p w14:paraId="04692E7A"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chmidt, L. K. (2012). </w:t>
      </w:r>
      <w:r w:rsidRPr="00165316">
        <w:rPr>
          <w:i/>
          <w:iCs/>
          <w:noProof/>
        </w:rPr>
        <w:t>Hermenêutica</w:t>
      </w:r>
      <w:r w:rsidRPr="00165316">
        <w:rPr>
          <w:noProof/>
        </w:rPr>
        <w:t>. Editora Vozes.</w:t>
      </w:r>
    </w:p>
    <w:p w14:paraId="5228B11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ilva, A. D. A. da. (2017). </w:t>
      </w:r>
      <w:r w:rsidRPr="00165316">
        <w:rPr>
          <w:i/>
          <w:iCs/>
          <w:noProof/>
        </w:rPr>
        <w:t>Nova prova de resultados clássicos de percolação</w:t>
      </w:r>
      <w:r w:rsidRPr="00165316">
        <w:rPr>
          <w:noProof/>
        </w:rPr>
        <w:t>. Universidade Federal do Rio Grande do Norte.</w:t>
      </w:r>
    </w:p>
    <w:p w14:paraId="7E1FD1F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tauffer, D., &amp; Aharony, A. (1992). </w:t>
      </w:r>
      <w:r w:rsidRPr="00165316">
        <w:rPr>
          <w:i/>
          <w:iCs/>
          <w:noProof/>
        </w:rPr>
        <w:t>Introduction to Percolation Theory</w:t>
      </w:r>
      <w:r w:rsidRPr="00165316">
        <w:rPr>
          <w:noProof/>
        </w:rPr>
        <w:t>. Taylor &amp; Francis. https://doi.org/https://doi.org/10.1201/9781315274386</w:t>
      </w:r>
    </w:p>
    <w:p w14:paraId="25C6090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teif, J. E. (2009). A mini course on percolation theory. </w:t>
      </w:r>
      <w:r w:rsidRPr="00165316">
        <w:rPr>
          <w:i/>
          <w:iCs/>
          <w:noProof/>
        </w:rPr>
        <w:t>Göteborg University</w:t>
      </w:r>
      <w:r w:rsidRPr="00165316">
        <w:rPr>
          <w:noProof/>
        </w:rPr>
        <w:t>, 1–38.</w:t>
      </w:r>
    </w:p>
    <w:p w14:paraId="395542C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aleb, N. N. (2010). </w:t>
      </w:r>
      <w:r w:rsidRPr="00165316">
        <w:rPr>
          <w:i/>
          <w:iCs/>
          <w:noProof/>
        </w:rPr>
        <w:t>The Black Swan: the impact of the highly improbable</w:t>
      </w:r>
      <w:r w:rsidRPr="00165316">
        <w:rPr>
          <w:noProof/>
        </w:rPr>
        <w:t>. Random House, Inc.</w:t>
      </w:r>
    </w:p>
    <w:p w14:paraId="16EEF7E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eixeira, M. do R. F. (2011). </w:t>
      </w:r>
      <w:r w:rsidRPr="00165316">
        <w:rPr>
          <w:i/>
          <w:iCs/>
          <w:noProof/>
        </w:rPr>
        <w:t>Redes de Conhecimento em Ciências e o Compartilhamento do Conhecimento</w:t>
      </w:r>
      <w:r w:rsidRPr="00165316">
        <w:rPr>
          <w:noProof/>
        </w:rPr>
        <w:t>. Universidade Federal do Rio Grande do Sul.</w:t>
      </w:r>
    </w:p>
    <w:p w14:paraId="68AA04B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omaél, M. I. (2008). Redes de Conhecimento. </w:t>
      </w:r>
      <w:r w:rsidRPr="00165316">
        <w:rPr>
          <w:i/>
          <w:iCs/>
          <w:noProof/>
        </w:rPr>
        <w:t>DataGramaZero - Revista de Ciência Da Informação</w:t>
      </w:r>
      <w:r w:rsidRPr="00165316">
        <w:rPr>
          <w:noProof/>
        </w:rPr>
        <w:t xml:space="preserve">, </w:t>
      </w:r>
      <w:r w:rsidRPr="00165316">
        <w:rPr>
          <w:i/>
          <w:iCs/>
          <w:noProof/>
        </w:rPr>
        <w:t>9</w:t>
      </w:r>
      <w:r w:rsidRPr="00165316">
        <w:rPr>
          <w:noProof/>
        </w:rPr>
        <w:t>(2), 1–8. https://doi.org/10.1590/S0034-75902010000300012</w:t>
      </w:r>
    </w:p>
    <w:p w14:paraId="5D8363C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Zimmermann, J. (2015). </w:t>
      </w:r>
      <w:r w:rsidRPr="00165316">
        <w:rPr>
          <w:i/>
          <w:iCs/>
          <w:noProof/>
        </w:rPr>
        <w:t>Hermeneutics: A very Short Introduction</w:t>
      </w:r>
      <w:r w:rsidRPr="00165316">
        <w:rPr>
          <w:noProof/>
        </w:rPr>
        <w:t>. Oxford University Press.</w:t>
      </w:r>
    </w:p>
    <w:p w14:paraId="46524C8E" w14:textId="1497A2D6" w:rsidR="00AC426F" w:rsidRPr="0050469B" w:rsidRDefault="001257EA" w:rsidP="00165316">
      <w:pPr>
        <w:widowControl w:val="0"/>
        <w:autoSpaceDE w:val="0"/>
        <w:autoSpaceDN w:val="0"/>
        <w:adjustRightInd w:val="0"/>
        <w:spacing w:before="120" w:after="120"/>
        <w:ind w:left="480" w:hanging="480"/>
      </w:pPr>
      <w:r>
        <w:fldChar w:fldCharType="end"/>
      </w:r>
      <w:r w:rsidR="00AC426F" w:rsidRPr="0050469B">
        <w:br w:type="page"/>
      </w:r>
    </w:p>
    <w:p w14:paraId="67070211" w14:textId="1E28FF0D"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98" w:name="_Toc41897443"/>
      <w:bookmarkStart w:id="1899" w:name="_Toc68502487"/>
      <w:r w:rsidRPr="0050469B">
        <w:rPr>
          <w:rFonts w:ascii="Gill Sans" w:hAnsi="Gill Sans" w:cs="Gill Sans"/>
          <w:color w:val="000000" w:themeColor="text1"/>
          <w:sz w:val="40"/>
          <w:szCs w:val="40"/>
          <w:lang w:val="pt-BR"/>
        </w:rPr>
        <w:lastRenderedPageBreak/>
        <w:t>Anexos</w:t>
      </w:r>
      <w:bookmarkEnd w:id="1898"/>
      <w:bookmarkEnd w:id="1899"/>
    </w:p>
    <w:p w14:paraId="2351A875" w14:textId="61FB5345"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900" w:name="_Toc41897444"/>
      <w:bookmarkStart w:id="1901" w:name="_Toc68502488"/>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900"/>
      <w:bookmarkEnd w:id="1901"/>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aond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band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quele número e interpretar de forma equivocada os resultados, pensando que foi o tempo de resposta do sistema de armazenamento de dados  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r w:rsidRPr="0050469B">
        <w:t>How long have you been working with IT? – 12 years</w:t>
      </w:r>
    </w:p>
    <w:p w14:paraId="41C44BB4" w14:textId="77777777" w:rsidR="00AC426F" w:rsidRPr="0050469B" w:rsidRDefault="00AC426F" w:rsidP="00A01847">
      <w:pPr>
        <w:pStyle w:val="Tese-Entrevistas"/>
      </w:pPr>
      <w:r w:rsidRPr="0050469B">
        <w:t>How long have you been working with PoC? – 3 years (PoC participan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1) In your opinion what is a Proof of Concept (PoC)?</w:t>
      </w:r>
    </w:p>
    <w:p w14:paraId="04CF358E" w14:textId="77777777" w:rsidR="00AC426F" w:rsidRPr="0050469B" w:rsidRDefault="00AC426F" w:rsidP="00A01847">
      <w:pPr>
        <w:pStyle w:val="Tese-Entrevistas"/>
      </w:pPr>
      <w:r w:rsidRPr="0050469B">
        <w:t>In my opinion, a PoC is “something” that you have to demonstrate, such as a solution or product to a customer. Also a PoC could involves a lot of people.</w:t>
      </w:r>
    </w:p>
    <w:p w14:paraId="1C463ADE" w14:textId="77777777" w:rsidR="00AC426F" w:rsidRPr="0050469B" w:rsidRDefault="00AC426F" w:rsidP="00A01847">
      <w:pPr>
        <w:pStyle w:val="Tese-Entrevistas"/>
      </w:pPr>
      <w:r w:rsidRPr="0050469B">
        <w:t xml:space="preserve">The interview asked: How do you see a PoC?  </w:t>
      </w:r>
    </w:p>
    <w:p w14:paraId="4D4D058E" w14:textId="77777777" w:rsidR="00AC426F" w:rsidRPr="0050469B" w:rsidRDefault="00AC426F" w:rsidP="00A01847">
      <w:pPr>
        <w:pStyle w:val="Tese-Entrevistas"/>
      </w:pPr>
      <w:r w:rsidRPr="0050469B">
        <w:t>Answer: It is a process. It starts from the request, after check the availability of equipment to be used in a PoC, after goes to build the infrastructure, and goes to the specialist which executes, shows and finishes with all the results.</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2) Describe the goals or what you expect from a PoC?</w:t>
      </w:r>
    </w:p>
    <w:p w14:paraId="17C851DC" w14:textId="77777777" w:rsidR="00AC426F" w:rsidRPr="0050469B" w:rsidRDefault="00AC426F" w:rsidP="00A01847">
      <w:pPr>
        <w:pStyle w:val="Tese-Entrevistas"/>
      </w:pPr>
      <w:r w:rsidRPr="0050469B">
        <w:t xml:space="preserve">A PoC is to make a business and sales. If the PoC is a success, in all its phases, we can make the customer to buy the product.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3) What are the challenges of a PoC?</w:t>
      </w:r>
    </w:p>
    <w:p w14:paraId="3F413C06" w14:textId="77777777" w:rsidR="00AC426F" w:rsidRPr="0050469B" w:rsidRDefault="00AC426F" w:rsidP="00A01847">
      <w:pPr>
        <w:pStyle w:val="Tese-Entrevistas"/>
      </w:pPr>
      <w:r w:rsidRPr="0050469B">
        <w:t xml:space="preserve">In my opinion, it is the availability of equipment. </w:t>
      </w:r>
    </w:p>
    <w:p w14:paraId="44A88D98" w14:textId="77777777" w:rsidR="00AC426F" w:rsidRPr="0050469B" w:rsidRDefault="00AC426F" w:rsidP="00A01847">
      <w:pPr>
        <w:pStyle w:val="Tese-Entrevistas"/>
      </w:pPr>
      <w:r w:rsidRPr="0050469B">
        <w:t xml:space="preserve">The interview asked: How about the requirements from customer? </w:t>
      </w:r>
    </w:p>
    <w:p w14:paraId="114CCAC7" w14:textId="77777777" w:rsidR="00AC426F" w:rsidRPr="0050469B" w:rsidRDefault="00AC426F" w:rsidP="00A01847">
      <w:pPr>
        <w:pStyle w:val="Tese-Entrevistas"/>
      </w:pPr>
      <w:r w:rsidRPr="0050469B">
        <w:t>Answer: I am not involved in that process, but I believe it’s very hard to understand and satisfy what customers ask for. Sometimes they don't know what they ask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4) What are the elements in a PoC?</w:t>
      </w:r>
    </w:p>
    <w:p w14:paraId="04964C88" w14:textId="77777777" w:rsidR="00AC426F" w:rsidRPr="0050469B" w:rsidRDefault="00AC426F" w:rsidP="00A01847">
      <w:pPr>
        <w:pStyle w:val="Tese-Entrevistas"/>
      </w:pPr>
      <w:r w:rsidRPr="0050469B">
        <w:t>Different people involved, equipment, knowledge, technology.</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5) Briefly describe the methodology you follow in a PoC?</w:t>
      </w:r>
    </w:p>
    <w:p w14:paraId="76C26433" w14:textId="77777777" w:rsidR="00AC426F" w:rsidRPr="0050469B" w:rsidRDefault="00AC426F" w:rsidP="00A01847">
      <w:pPr>
        <w:pStyle w:val="Tese-Entrevistas"/>
      </w:pPr>
      <w:r w:rsidRPr="0050469B">
        <w:lastRenderedPageBreak/>
        <w:t xml:space="preserve">I don’t know exactly but I have some thoughts. First, we have to convert what the customer asks in how to satisfy and how to build something. For example: if they ask to migrate a database, we need to translate it to all technology elements needed to build the PoC. </w:t>
      </w:r>
    </w:p>
    <w:p w14:paraId="1A8AE553" w14:textId="77777777" w:rsidR="00AC426F" w:rsidRPr="0050469B" w:rsidRDefault="00AC426F" w:rsidP="00A01847">
      <w:pPr>
        <w:pStyle w:val="Tese-Entrevistas"/>
      </w:pPr>
      <w:r w:rsidRPr="0050469B">
        <w:t xml:space="preserve">The interview asked: But, how to execute a PoC? </w:t>
      </w:r>
    </w:p>
    <w:p w14:paraId="5D8C7119" w14:textId="77777777" w:rsidR="00AC426F" w:rsidRPr="0050469B" w:rsidRDefault="00AC426F" w:rsidP="00A01847">
      <w:pPr>
        <w:pStyle w:val="Tese-Entrevistas"/>
      </w:pPr>
      <w:r w:rsidRPr="0050469B">
        <w:t xml:space="preserve">Answer: Collect information from customer, build it, execute, and demonstrate to the customer what they asked for. That is it. </w:t>
      </w:r>
    </w:p>
    <w:p w14:paraId="6FDBC504" w14:textId="77777777" w:rsidR="00AC426F" w:rsidRPr="0050469B" w:rsidRDefault="00AC426F" w:rsidP="00A01847">
      <w:pPr>
        <w:pStyle w:val="Tese-Entrevistas"/>
      </w:pPr>
      <w:r w:rsidRPr="0050469B">
        <w:t xml:space="preserve">The interview asked: But, do you follow something? </w:t>
      </w:r>
    </w:p>
    <w:p w14:paraId="5D220ABC" w14:textId="77777777" w:rsidR="00AC426F" w:rsidRPr="0050469B" w:rsidRDefault="00AC426F" w:rsidP="00A01847">
      <w:pPr>
        <w:pStyle w:val="Tese-Entrevistas"/>
      </w:pPr>
      <w:r w:rsidRPr="0050469B">
        <w:t>Answer: Of course, first check with customer what they are looking for; second, collect data; third, find out which technology we have to use in a PoC; fourth, the availability of the equipment; and fifth, build and present to customer. This is the methodology.</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6) How do you know if someone has adequate knowledge to (execute or understand) a PoC?</w:t>
      </w:r>
    </w:p>
    <w:p w14:paraId="52EC4465" w14:textId="77777777" w:rsidR="00AC426F" w:rsidRPr="0050469B" w:rsidRDefault="00AC426F" w:rsidP="00A01847">
      <w:pPr>
        <w:pStyle w:val="Tese-Entrevistas"/>
      </w:pPr>
      <w:r w:rsidRPr="0050469B">
        <w:t>It is very hard, but I can tell from my experience, if the person that is executing a PoC follows some guidelines or logic, it is a good sign that person has some knowledge to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7) How do you know if the participants during the PoC are acquiring some knowledge?</w:t>
      </w:r>
    </w:p>
    <w:p w14:paraId="07F833C3" w14:textId="77777777" w:rsidR="00AC426F" w:rsidRPr="0050469B" w:rsidRDefault="00AC426F" w:rsidP="00A01847">
      <w:pPr>
        <w:pStyle w:val="Tese-Entrevistas"/>
      </w:pPr>
      <w:r w:rsidRPr="0050469B">
        <w:t>I use their feedback and comments to understand if they need more information, questions,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18F38BFC" w14:textId="77777777" w:rsidR="00AC426F" w:rsidRPr="0050469B" w:rsidRDefault="00AC426F" w:rsidP="00A01847">
      <w:pPr>
        <w:pStyle w:val="Tese-Entrevistas"/>
      </w:pPr>
      <w:r w:rsidRPr="0050469B">
        <w:t xml:space="preserve">We have to think about those changes first, if they are feasible or not. If they are feasible, I have to reflect how to accommodate those changes in the PoC. </w:t>
      </w:r>
    </w:p>
    <w:p w14:paraId="524DF19A" w14:textId="77777777" w:rsidR="00AC426F" w:rsidRPr="0050469B" w:rsidRDefault="00AC426F" w:rsidP="00A01847">
      <w:pPr>
        <w:pStyle w:val="Tese-Entrevistas"/>
      </w:pPr>
      <w:r w:rsidRPr="0050469B">
        <w:t xml:space="preserve">The interview asked: What do you mean by not feasible? </w:t>
      </w:r>
    </w:p>
    <w:p w14:paraId="133A7D7C" w14:textId="77777777" w:rsidR="00AC426F" w:rsidRPr="0050469B" w:rsidRDefault="00AC426F" w:rsidP="00A01847">
      <w:pPr>
        <w:pStyle w:val="Tese-Entrevistas"/>
      </w:pPr>
      <w:r w:rsidRPr="0050469B">
        <w:t xml:space="preserve">Answer: Maybe they ask something completely opposite what we have planned for. </w:t>
      </w:r>
    </w:p>
    <w:p w14:paraId="45ECBE09" w14:textId="77777777" w:rsidR="00AC426F" w:rsidRPr="0050469B" w:rsidRDefault="00AC426F" w:rsidP="00A01847">
      <w:pPr>
        <w:pStyle w:val="Tese-Entrevistas"/>
      </w:pPr>
      <w:r w:rsidRPr="0050469B">
        <w:t>Sometimes, the customer or other users don't have enough knowledge during a PoC and make things up.</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9) How to document and deliver PoC results?</w:t>
      </w:r>
    </w:p>
    <w:p w14:paraId="5EB7B514" w14:textId="77777777" w:rsidR="00AC426F" w:rsidRPr="0050469B" w:rsidRDefault="00AC426F" w:rsidP="00A01847">
      <w:pPr>
        <w:pStyle w:val="Tese-Entrevistas"/>
      </w:pPr>
      <w:r w:rsidRPr="0050469B">
        <w:t xml:space="preserve">Here is the first thing, charts and numbers. A graphical presentation. Also, we can do a demo showing and explaining the results. </w:t>
      </w:r>
    </w:p>
    <w:p w14:paraId="48AAA5CB" w14:textId="77777777" w:rsidR="00AC426F" w:rsidRPr="0050469B" w:rsidRDefault="00AC426F" w:rsidP="00A01847">
      <w:pPr>
        <w:pStyle w:val="Tese-Entrevistas"/>
      </w:pPr>
      <w:r w:rsidRPr="0050469B">
        <w:t xml:space="preserve">The interview asked: How to document and combine all the components involved in the PoC results? </w:t>
      </w:r>
    </w:p>
    <w:p w14:paraId="55A73B4E" w14:textId="77777777" w:rsidR="00AC426F" w:rsidRPr="0050469B" w:rsidRDefault="00AC426F" w:rsidP="00A01847">
      <w:pPr>
        <w:pStyle w:val="Tese-Entrevistas"/>
      </w:pPr>
      <w:r w:rsidRPr="0050469B">
        <w:t xml:space="preserve">Answer: You need to have a complete view of the infrastructure which includes everything. Second, we need to have all the phases to get the results and finally the results itself. Basically, a triad. Ah, I forgot something. We need to get a document with the requirements from the customer.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10) How do you evaluate whether there was an understanding of PoC results?</w:t>
      </w:r>
    </w:p>
    <w:p w14:paraId="7A80394D" w14:textId="77777777" w:rsidR="00AC426F" w:rsidRPr="0050469B" w:rsidRDefault="00AC426F" w:rsidP="00A01847">
      <w:pPr>
        <w:pStyle w:val="Tese-Entrevistas"/>
      </w:pPr>
      <w:r w:rsidRPr="0050469B">
        <w:t xml:space="preserve">I can use a survey at the end to get the end user opinion to see if they understand or not the results.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r w:rsidRPr="0050469B">
        <w:t>How long have you been working with IT? – 13 years</w:t>
      </w:r>
    </w:p>
    <w:p w14:paraId="0BE3962C" w14:textId="77777777" w:rsidR="00AC426F" w:rsidRPr="0050469B" w:rsidRDefault="00AC426F" w:rsidP="00A01847">
      <w:pPr>
        <w:pStyle w:val="Tese-Entrevistas"/>
      </w:pPr>
      <w:r w:rsidRPr="0050469B">
        <w:t>How long have you been working with PoC? – 6 years (PoC participan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1) In your opinion what is a Proof of Concept (PoC)?</w:t>
      </w:r>
    </w:p>
    <w:p w14:paraId="6C876B10" w14:textId="77777777" w:rsidR="00AC426F" w:rsidRPr="0050469B" w:rsidRDefault="00AC426F" w:rsidP="00A01847">
      <w:pPr>
        <w:pStyle w:val="Tese-Entrevistas"/>
      </w:pPr>
      <w:r w:rsidRPr="0050469B">
        <w:t>A PoC it is a process for demonstrating a functionality of a product related to a customer’s needs. A PoC could be any type of idea or process to demonstrate what is viable or no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Describe the goals or what you expect from a PoC? </w:t>
      </w:r>
    </w:p>
    <w:p w14:paraId="6532D85B" w14:textId="77777777" w:rsidR="00AC426F" w:rsidRPr="0050469B" w:rsidRDefault="00AC426F" w:rsidP="00A01847">
      <w:pPr>
        <w:pStyle w:val="Tese-Entrevistas"/>
      </w:pPr>
      <w:r w:rsidRPr="0050469B">
        <w:t xml:space="preserve">First of all, the goal of a PoC is to determine if the proposed idea (i.e., product, solution) meets the customer’s needs, where it may works, but it may not meets the customer’s requirements.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3) What are the challenges of a PoC?</w:t>
      </w:r>
    </w:p>
    <w:p w14:paraId="505B6482" w14:textId="77777777" w:rsidR="00AC426F" w:rsidRPr="0050469B" w:rsidRDefault="00AC426F" w:rsidP="00A01847">
      <w:pPr>
        <w:pStyle w:val="Tese-Entrevistas"/>
      </w:pPr>
      <w:r w:rsidRPr="0050469B">
        <w:t xml:space="preserve">The biggest challenge is to determine exactly what a customer(s) want. In other words, many people are involved in PoCs, thus it is hard to determine what they really want. Sometimes, they don’t know exactly what they want. Another point is if we have the right product or solution that they need. </w:t>
      </w:r>
    </w:p>
    <w:p w14:paraId="5D2BB294" w14:textId="77777777" w:rsidR="00AC426F" w:rsidRPr="0050469B" w:rsidRDefault="00AC426F" w:rsidP="00A01847">
      <w:pPr>
        <w:pStyle w:val="Tese-Entrevistas"/>
      </w:pPr>
      <w:r w:rsidRPr="0050469B">
        <w:t xml:space="preserve">The interview asked: Before, you mentioned about customer’s needs, but if they don’t know for sure, how to proceed? </w:t>
      </w:r>
    </w:p>
    <w:p w14:paraId="706ED26C" w14:textId="77777777" w:rsidR="00AC426F" w:rsidRPr="0050469B" w:rsidRDefault="00AC426F" w:rsidP="00A01847">
      <w:pPr>
        <w:pStyle w:val="Tese-Entrevistas"/>
      </w:pPr>
      <w:r w:rsidRPr="0050469B">
        <w:t xml:space="preserve">Answer: We need to educate them. </w:t>
      </w:r>
    </w:p>
    <w:p w14:paraId="668B6055" w14:textId="77777777" w:rsidR="00AC426F" w:rsidRPr="0050469B" w:rsidRDefault="00AC426F" w:rsidP="00A01847">
      <w:pPr>
        <w:pStyle w:val="Tese-Entrevistas"/>
      </w:pPr>
      <w:r w:rsidRPr="0050469B">
        <w:t xml:space="preserve">The interview asked: How do you educate them? </w:t>
      </w:r>
    </w:p>
    <w:p w14:paraId="0BFB9AB0" w14:textId="77777777" w:rsidR="00AC426F" w:rsidRPr="0050469B" w:rsidRDefault="00AC426F" w:rsidP="00A01847">
      <w:pPr>
        <w:pStyle w:val="Tese-Entrevistas"/>
      </w:pPr>
      <w:r w:rsidRPr="0050469B">
        <w:t xml:space="preserve">Answer: We need to ask the right questions, sometimes it is just a matter of clarification. </w:t>
      </w:r>
    </w:p>
    <w:p w14:paraId="4E6A0470" w14:textId="77777777" w:rsidR="00AC426F" w:rsidRPr="0050469B" w:rsidRDefault="00AC426F" w:rsidP="00A01847">
      <w:pPr>
        <w:pStyle w:val="Tese-Entrevistas"/>
      </w:pPr>
      <w:r w:rsidRPr="0050469B">
        <w:t xml:space="preserve">The interview asked: How to clarify? </w:t>
      </w:r>
    </w:p>
    <w:p w14:paraId="543926DC" w14:textId="77777777" w:rsidR="00AC426F" w:rsidRPr="0050469B" w:rsidRDefault="00AC426F" w:rsidP="00A01847">
      <w:pPr>
        <w:pStyle w:val="Tese-Entrevistas"/>
      </w:pPr>
      <w:r w:rsidRPr="0050469B">
        <w:t>Answer: Sometimes, their conversations are more subjective rather than specific, thus we need to “hold their hand”.</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4) What are the elements in a PoC?</w:t>
      </w:r>
    </w:p>
    <w:p w14:paraId="49257071" w14:textId="77777777" w:rsidR="00AC426F" w:rsidRPr="0050469B" w:rsidRDefault="00AC426F" w:rsidP="00A01847">
      <w:pPr>
        <w:pStyle w:val="Tese-Entrevistas"/>
      </w:pPr>
      <w:r w:rsidRPr="0050469B">
        <w:lastRenderedPageBreak/>
        <w:t>People, goals, hardware, software, testing tools, results, and the decision (if they will accept results or no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5) Briefly describe the methodology you follow in a PoC?</w:t>
      </w:r>
    </w:p>
    <w:p w14:paraId="3C0F60E2" w14:textId="77777777" w:rsidR="00AC426F" w:rsidRPr="0050469B" w:rsidRDefault="00AC426F" w:rsidP="00A01847">
      <w:pPr>
        <w:pStyle w:val="Tese-Entrevistas"/>
      </w:pPr>
      <w:r w:rsidRPr="0050469B">
        <w:t xml:space="preserve">I don’t execute PoCs, but I build them. I don’t follow a methodology, I just use just a simple process and my own experience such as: defining the software and hardware, identifying the resources, among others. We need to look for many things in parallel and how they are linked (connected), thus all those things to build th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6) How do you know if someone has adequate knowledge to (execute or understand) a PoC?</w:t>
      </w:r>
    </w:p>
    <w:p w14:paraId="3B1BEE43" w14:textId="77777777" w:rsidR="00AC426F" w:rsidRPr="0050469B" w:rsidRDefault="00AC426F" w:rsidP="00A01847">
      <w:pPr>
        <w:pStyle w:val="Tese-Entrevistas"/>
      </w:pPr>
      <w:r w:rsidRPr="0050469B">
        <w:t>I know based on the questions I ask and how they ask/answer. Also, I usually look for the participants’s role in the PoC.</w:t>
      </w:r>
    </w:p>
    <w:p w14:paraId="39904221" w14:textId="77777777" w:rsidR="00AC426F" w:rsidRPr="0050469B" w:rsidRDefault="00AC426F" w:rsidP="00A01847">
      <w:pPr>
        <w:pStyle w:val="Tese-Entrevistas"/>
      </w:pPr>
      <w:r w:rsidRPr="0050469B">
        <w:t>The interview asked: How do you link questions with knowledge? Are you saying when there are nice questions mean good knowledge?</w:t>
      </w:r>
    </w:p>
    <w:p w14:paraId="6E45B1E5" w14:textId="77777777" w:rsidR="00AC426F" w:rsidRPr="0050469B" w:rsidRDefault="00AC426F" w:rsidP="00A01847">
      <w:pPr>
        <w:pStyle w:val="Tese-Entrevistas"/>
      </w:pPr>
      <w:r w:rsidRPr="0050469B">
        <w:t>Answer: It is just a matter of judgment. (Note from interviewer: I realized an uncertainty answering this question)</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7) How do you know if the participants during the PoC are acquiring some knowledge?</w:t>
      </w:r>
    </w:p>
    <w:p w14:paraId="108862CF" w14:textId="77777777" w:rsidR="00AC426F" w:rsidRPr="0050469B" w:rsidRDefault="00AC426F" w:rsidP="00A01847">
      <w:pPr>
        <w:pStyle w:val="Tese-Entrevistas"/>
      </w:pPr>
      <w:r w:rsidRPr="0050469B">
        <w:t>Based on their feedback, and if they are able to explain and identify the why about things related in the PoC. Another important point is, if something is working or not, and if it is not working, please explain why.</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3364ED4C" w14:textId="77777777" w:rsidR="00AC426F" w:rsidRPr="0050469B" w:rsidRDefault="00AC426F" w:rsidP="00A01847">
      <w:pPr>
        <w:pStyle w:val="Tese-Entrevistas"/>
      </w:pPr>
      <w:r w:rsidRPr="0050469B">
        <w:t>Be as flexible as possible, but realistic. One example, in middle of a PoC presentation, during the execution of the performance tests, customer asks to add more servers, because they don’t believe one server is going to be “good” to generate the performance required on the storage subsystem. Thus, they are requesting to add twenty more servers in the PoC. I like to call it as “needs vs wants”.</w:t>
      </w:r>
    </w:p>
    <w:p w14:paraId="41F05480" w14:textId="77777777" w:rsidR="00AC426F" w:rsidRPr="0050469B" w:rsidRDefault="00AC426F" w:rsidP="00A01847">
      <w:pPr>
        <w:pStyle w:val="Tese-Entrevistas"/>
      </w:pPr>
      <w:r w:rsidRPr="0050469B">
        <w:lastRenderedPageBreak/>
        <w:t xml:space="preserve">The interview asked: But, how about unexpected result during the PoC built? </w:t>
      </w:r>
    </w:p>
    <w:p w14:paraId="3BE68ED0" w14:textId="77777777" w:rsidR="00AC426F" w:rsidRPr="0050469B" w:rsidRDefault="00AC426F" w:rsidP="00A01847">
      <w:pPr>
        <w:pStyle w:val="Tese-Entrevistas"/>
      </w:pPr>
      <w:r w:rsidRPr="0050469B">
        <w:t>Answer: I try to find out the root cause for it.</w:t>
      </w:r>
    </w:p>
    <w:p w14:paraId="17019303" w14:textId="77777777" w:rsidR="00AC426F" w:rsidRPr="0050469B" w:rsidRDefault="00AC426F" w:rsidP="00A01847">
      <w:pPr>
        <w:pStyle w:val="Tese-Entrevistas"/>
      </w:pPr>
      <w:r w:rsidRPr="0050469B">
        <w:t xml:space="preserve">The interview asked: I understand, but assuming you thought for the root cause X, but in the reality it was Y? </w:t>
      </w:r>
    </w:p>
    <w:p w14:paraId="32719E93" w14:textId="77777777" w:rsidR="00AC426F" w:rsidRPr="0050469B" w:rsidRDefault="00AC426F" w:rsidP="00A01847">
      <w:pPr>
        <w:pStyle w:val="Tese-Entrevistas"/>
      </w:pPr>
      <w:r w:rsidRPr="0050469B">
        <w:t xml:space="preserve">Answer: Take the results and learn from them.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9) How to document and deliver PoC results?</w:t>
      </w:r>
    </w:p>
    <w:p w14:paraId="702C6575" w14:textId="77777777" w:rsidR="00AC426F" w:rsidRPr="0050469B" w:rsidRDefault="00AC426F" w:rsidP="00A01847">
      <w:pPr>
        <w:pStyle w:val="Tese-Entrevistas"/>
      </w:pPr>
      <w:r w:rsidRPr="0050469B">
        <w:t xml:space="preserve">Along with test plan. </w:t>
      </w:r>
    </w:p>
    <w:p w14:paraId="723D31D7" w14:textId="77777777" w:rsidR="00AC426F" w:rsidRPr="0050469B" w:rsidRDefault="00AC426F" w:rsidP="00A01847">
      <w:pPr>
        <w:pStyle w:val="Tese-Entrevistas"/>
      </w:pPr>
      <w:r w:rsidRPr="0050469B">
        <w:t xml:space="preserve">The interview asked: What is test plan? </w:t>
      </w:r>
    </w:p>
    <w:p w14:paraId="30ADEB16" w14:textId="77777777" w:rsidR="00AC426F" w:rsidRPr="0050469B" w:rsidRDefault="00AC426F" w:rsidP="00A01847">
      <w:pPr>
        <w:pStyle w:val="Tese-Entrevistas"/>
      </w:pPr>
      <w:r w:rsidRPr="0050469B">
        <w:t xml:space="preserve">Answer: It is an outline for the goals of a PoC. </w:t>
      </w:r>
    </w:p>
    <w:p w14:paraId="1B2066B6" w14:textId="77777777" w:rsidR="00AC426F" w:rsidRPr="0050469B" w:rsidRDefault="00AC426F" w:rsidP="00A01847">
      <w:pPr>
        <w:pStyle w:val="Tese-Entrevistas"/>
      </w:pPr>
      <w:r w:rsidRPr="0050469B">
        <w:t>The interview asked: When do you ask for a test plan? In the beginning, middle or end of a PoC?</w:t>
      </w:r>
    </w:p>
    <w:p w14:paraId="4511250A" w14:textId="77777777" w:rsidR="00AC426F" w:rsidRPr="0050469B" w:rsidRDefault="00AC426F" w:rsidP="00A01847">
      <w:pPr>
        <w:pStyle w:val="Tese-Entrevistas"/>
      </w:pPr>
      <w:r w:rsidRPr="0050469B">
        <w:t xml:space="preserve">Answer: It should be asked in the beginning to determine the goals. </w:t>
      </w:r>
    </w:p>
    <w:p w14:paraId="3DC6D111" w14:textId="77777777" w:rsidR="00AC426F" w:rsidRPr="0050469B" w:rsidRDefault="00AC426F" w:rsidP="00A01847">
      <w:pPr>
        <w:pStyle w:val="Tese-Entrevistas"/>
      </w:pPr>
      <w:r w:rsidRPr="0050469B">
        <w:t>The interview asked: We discussed about unexpected results. If something changes in the PoC, how about the test plan? How do you act with those changes?</w:t>
      </w:r>
    </w:p>
    <w:p w14:paraId="0F4F4A40" w14:textId="77777777" w:rsidR="00AC426F" w:rsidRPr="0050469B" w:rsidRDefault="00AC426F" w:rsidP="00A01847">
      <w:pPr>
        <w:pStyle w:val="Tese-Entrevistas"/>
      </w:pPr>
      <w:r w:rsidRPr="0050469B">
        <w:t xml:space="preserve">Answer: Adjust as needed to a reasonable degree. </w:t>
      </w:r>
    </w:p>
    <w:p w14:paraId="6FE04141" w14:textId="77777777" w:rsidR="00AC426F" w:rsidRPr="0050469B" w:rsidRDefault="00AC426F" w:rsidP="00A01847">
      <w:pPr>
        <w:pStyle w:val="Tese-Entrevistas"/>
      </w:pPr>
      <w:r w:rsidRPr="0050469B">
        <w:t xml:space="preserve">The interview asked: Based on your answer, do you believe a test plan is adjustable through the PoC process? </w:t>
      </w:r>
    </w:p>
    <w:p w14:paraId="093449CF" w14:textId="77777777" w:rsidR="00AC426F" w:rsidRPr="0050469B" w:rsidRDefault="00AC426F" w:rsidP="00A01847">
      <w:pPr>
        <w:pStyle w:val="Tese-Entrevistas"/>
      </w:pPr>
      <w:r w:rsidRPr="0050469B">
        <w:t>Answer: Yes with some flexibility.</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10) How do you evaluate whether there was an understanding of PoC results?</w:t>
      </w:r>
    </w:p>
    <w:p w14:paraId="24BE2BA8" w14:textId="77777777" w:rsidR="00AC426F" w:rsidRPr="0050469B" w:rsidRDefault="00AC426F" w:rsidP="00A01847">
      <w:pPr>
        <w:pStyle w:val="Tese-Entrevistas"/>
      </w:pPr>
      <w:r w:rsidRPr="0050469B">
        <w:t xml:space="preserve">We should explain the results to them (customer). We need to explain and present the results. </w:t>
      </w:r>
    </w:p>
    <w:p w14:paraId="2E9D9191" w14:textId="77777777" w:rsidR="00AC426F" w:rsidRPr="0050469B" w:rsidRDefault="00AC426F" w:rsidP="00A01847">
      <w:pPr>
        <w:pStyle w:val="Tese-Entrevistas"/>
      </w:pPr>
      <w:r w:rsidRPr="0050469B">
        <w:t xml:space="preserve">The interview asked: How about others participants? I mean, how about other participants which are receiving the PoC results without to get the proper explanation and presentation? How are they going to interpret the results? </w:t>
      </w:r>
    </w:p>
    <w:p w14:paraId="6DE630BA" w14:textId="77777777" w:rsidR="00AC426F" w:rsidRPr="0050469B" w:rsidRDefault="00AC426F" w:rsidP="00A01847">
      <w:pPr>
        <w:pStyle w:val="Tese-Entrevistas"/>
      </w:pPr>
      <w:r w:rsidRPr="0050469B">
        <w:t xml:space="preserve">We don’t have control about it. We need to be clear as much as possible and present using different methods (i.e., presentations, videos, etc) to explain in an easy way, the results and </w:t>
      </w:r>
      <w:r w:rsidRPr="0050469B">
        <w:lastRenderedPageBreak/>
        <w:t xml:space="preserve">their relation with all the elements in the PoC. Also, it is important to present any references to clarify all the technology terms used in th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r w:rsidRPr="0050469B">
        <w:t>Narrative: Please describe a PoC that you have participated.</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I was preparing a PoC for Mr. Duck (PoC expert) [fictitious name] in order to execute a performance PoC for a customer (omitted the name) and Mr. Duck asked to select a specific server for the PoC built, the Bomb model 123 server [fictitious name], firmware 0.90, with 24 CPUs and 512GB of memory. After a few days, Mr. Duck (PoC expert) came to talk to me, that the server was not behaving properly and the performance gets from the server was not good to continue with the PoC. I started looking for some documentation about this and could not find anything specifically for this particular situation. During my research, I did remember that I built for a different PoC built with a different PoC specialist using a very similar version of that server, a Bomb model 124 server, firmware 0.93, with 40 CPUs and 256GB of memory. I made a detailed comparison and identified some differences in some configurations between the two servers, specifically in the system BIOS of those servers. I checked with another PoC specialist about the performance of the server Bomb Model 124 server, and there were no complaints. I applied the changes to the Boom server, model 123 for Mr. Duck and all the performance issues were gone. After that, I documented the differences that I’ve found to prevent this particular situation from happening again in the future regarding this matter.</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r w:rsidRPr="0050469B">
        <w:t>How long have you been working with IT? – 15 years</w:t>
      </w:r>
    </w:p>
    <w:p w14:paraId="3AE8A5E8" w14:textId="77777777" w:rsidR="00AC426F" w:rsidRPr="0050469B" w:rsidRDefault="00AC426F" w:rsidP="00A01847">
      <w:pPr>
        <w:pStyle w:val="Tese-Entrevistas"/>
      </w:pPr>
      <w:r w:rsidRPr="0050469B">
        <w:t>How long have you been working with PoC? – 6 years (PoC participan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1) In your opinion what is a Proof of Concept (PoC)?</w:t>
      </w:r>
    </w:p>
    <w:p w14:paraId="46C820AE" w14:textId="77777777" w:rsidR="00AC426F" w:rsidRPr="0050469B" w:rsidRDefault="00AC426F" w:rsidP="00A01847">
      <w:pPr>
        <w:pStyle w:val="Tese-Entrevistas"/>
      </w:pPr>
      <w:r w:rsidRPr="0050469B">
        <w:t xml:space="preserve">It is a process to help customers to understand what they need, as for example, testing a solution or a product. In my experience, sometimes they ask for some tests, but they don’t know what they need. </w:t>
      </w:r>
    </w:p>
    <w:p w14:paraId="069A9512" w14:textId="77777777" w:rsidR="00AC426F" w:rsidRPr="0050469B" w:rsidRDefault="00AC426F" w:rsidP="00A01847">
      <w:pPr>
        <w:pStyle w:val="Tese-Entrevistas"/>
      </w:pPr>
      <w:r w:rsidRPr="0050469B">
        <w:t xml:space="preserve">The interview asked: If a PoC is a process, could you describe the process? </w:t>
      </w:r>
    </w:p>
    <w:p w14:paraId="73558F8E" w14:textId="77777777" w:rsidR="00AC426F" w:rsidRPr="0050469B" w:rsidRDefault="00AC426F" w:rsidP="00A01847">
      <w:pPr>
        <w:pStyle w:val="Tese-Entrevistas"/>
      </w:pPr>
      <w:r w:rsidRPr="0050469B">
        <w:t>Answer: Request, Discussion, Build, Configuration, and Execution.</w:t>
      </w:r>
    </w:p>
    <w:p w14:paraId="34712762" w14:textId="77777777" w:rsidR="00AC426F" w:rsidRPr="0050469B" w:rsidRDefault="00AC426F" w:rsidP="00A01847">
      <w:pPr>
        <w:pStyle w:val="Tese-Entrevistas"/>
      </w:pPr>
      <w:r w:rsidRPr="0050469B">
        <w:t>The interview asked: Could that order (request, discussion, build, configuration, and execution) change during the PoC or in different PoC?</w:t>
      </w:r>
    </w:p>
    <w:p w14:paraId="7400AA8C" w14:textId="77777777" w:rsidR="00AC426F" w:rsidRPr="0050469B" w:rsidRDefault="00AC426F" w:rsidP="00A01847">
      <w:pPr>
        <w:pStyle w:val="Tese-Entrevistas"/>
      </w:pPr>
      <w:r w:rsidRPr="0050469B">
        <w:t>Answer: Sometimes it does change. There is a loop, but in my experience it might changes in the build, configuration, and execution. Ah, many times we need to have many discussions (again and again...).</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Describe the goals or what you expect from a PoC? </w:t>
      </w:r>
    </w:p>
    <w:p w14:paraId="78F86EC8" w14:textId="77777777" w:rsidR="00AC426F" w:rsidRPr="0050469B" w:rsidRDefault="00AC426F" w:rsidP="00A01847">
      <w:pPr>
        <w:pStyle w:val="Tese-Entrevistas"/>
      </w:pPr>
      <w:r w:rsidRPr="0050469B">
        <w:t>From my perspective as a participant, (I am not a specialist, but I participate building PoC for the specialists), my goal is to provide what the customer or specialist need. Also, I need to make sure what you need is build in the right way.</w:t>
      </w:r>
    </w:p>
    <w:p w14:paraId="6DBEDD06" w14:textId="77777777" w:rsidR="00AC426F" w:rsidRPr="0050469B" w:rsidRDefault="00AC426F" w:rsidP="00A01847">
      <w:pPr>
        <w:pStyle w:val="Tese-Entrevistas"/>
      </w:pPr>
      <w:r w:rsidRPr="0050469B">
        <w:t>The interview asked: What do you mean “in the right way”? How do you know if it is right or not?</w:t>
      </w:r>
    </w:p>
    <w:p w14:paraId="4E321E73" w14:textId="77777777" w:rsidR="00AC426F" w:rsidRPr="0050469B" w:rsidRDefault="00AC426F" w:rsidP="00A01847">
      <w:pPr>
        <w:pStyle w:val="Tese-Entrevistas"/>
      </w:pPr>
      <w:r w:rsidRPr="0050469B">
        <w:t xml:space="preserve">Answer: To build a PoC, I follow best practices to the best of my knowledge. </w:t>
      </w:r>
    </w:p>
    <w:p w14:paraId="73C6F193" w14:textId="77777777" w:rsidR="00AC426F" w:rsidRPr="0050469B" w:rsidRDefault="00AC426F" w:rsidP="00A01847">
      <w:pPr>
        <w:pStyle w:val="Tese-Entrevistas"/>
      </w:pPr>
      <w:r w:rsidRPr="0050469B">
        <w:t>The interview asked: You mentioned in one of the answers, sometimes they (customers) don’t know what they need. How do you manage that?</w:t>
      </w:r>
    </w:p>
    <w:p w14:paraId="322E7F67" w14:textId="77777777" w:rsidR="00AC426F" w:rsidRPr="0050469B" w:rsidRDefault="00AC426F" w:rsidP="00A01847">
      <w:pPr>
        <w:pStyle w:val="Tese-Entrevistas"/>
      </w:pPr>
      <w:r w:rsidRPr="0050469B">
        <w:t>Answer: Using my own knowledge and judgment. Also, I do researches.</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3) What are the challenges of a PoC?</w:t>
      </w:r>
    </w:p>
    <w:p w14:paraId="4F93913E" w14:textId="77777777" w:rsidR="00AC426F" w:rsidRPr="0050469B" w:rsidRDefault="00AC426F" w:rsidP="00A01847">
      <w:pPr>
        <w:pStyle w:val="Tese-Entrevistas"/>
      </w:pPr>
      <w:r w:rsidRPr="0050469B">
        <w:lastRenderedPageBreak/>
        <w:t>From what I have seen, the biggest variables are the discussion and the knowledge between the people involved in the PoC (customers, participants, specialists), trying to be on the same page. Also, I have seen the discussion and knowledge continues during the execution of the PoC.</w:t>
      </w:r>
    </w:p>
    <w:p w14:paraId="6B37E8D0" w14:textId="77777777" w:rsidR="00AC426F" w:rsidRPr="0050469B" w:rsidRDefault="00AC426F" w:rsidP="00A01847">
      <w:pPr>
        <w:pStyle w:val="Tese-Entrevistas"/>
      </w:pPr>
      <w:r w:rsidRPr="0050469B">
        <w:t>The interview asked: Do you have any idea why does that continue through the whole PoC?</w:t>
      </w:r>
    </w:p>
    <w:p w14:paraId="5AEB65FA" w14:textId="77777777" w:rsidR="00AC426F" w:rsidRPr="0050469B" w:rsidRDefault="00AC426F" w:rsidP="00A01847">
      <w:pPr>
        <w:pStyle w:val="Tese-Entrevistas"/>
      </w:pPr>
      <w:r w:rsidRPr="0050469B">
        <w:t>Answer: It is people, the biggest variable. They bring and get different ideas during the PoC.</w:t>
      </w:r>
    </w:p>
    <w:p w14:paraId="13B40FC0" w14:textId="77777777" w:rsidR="00AC426F" w:rsidRPr="0050469B" w:rsidRDefault="00AC426F" w:rsidP="00A01847">
      <w:pPr>
        <w:pStyle w:val="Tese-Entrevistas"/>
      </w:pPr>
      <w:r w:rsidRPr="0050469B">
        <w:t>The interview asked: Do you think this is because the PoC process could change?</w:t>
      </w:r>
    </w:p>
    <w:p w14:paraId="7DCCE9C0" w14:textId="77777777" w:rsidR="00AC426F" w:rsidRPr="0050469B" w:rsidRDefault="00AC426F" w:rsidP="00A01847">
      <w:pPr>
        <w:pStyle w:val="Tese-Entrevistas"/>
      </w:pPr>
      <w:r w:rsidRPr="0050469B">
        <w:t>Answer: Yes. I don’t think they even realize there are some steps and the steps are changing all the time during th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4) What are the elements in a PoC?</w:t>
      </w:r>
    </w:p>
    <w:p w14:paraId="62B5B1E9" w14:textId="77777777" w:rsidR="00AC426F" w:rsidRPr="0050469B" w:rsidRDefault="00AC426F" w:rsidP="00A01847">
      <w:pPr>
        <w:pStyle w:val="Tese-Entrevistas"/>
      </w:pPr>
      <w:r w:rsidRPr="0050469B">
        <w:t xml:space="preserve">People, equipment, knowledge about the entire scope, technology, execution, practices. I feel some of the elements can overlap.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5) Briefly describe the methodology you follow in a PoC?</w:t>
      </w:r>
    </w:p>
    <w:p w14:paraId="0FDB4C56" w14:textId="77777777" w:rsidR="00AC426F" w:rsidRPr="0050469B" w:rsidRDefault="00AC426F" w:rsidP="00A01847">
      <w:pPr>
        <w:pStyle w:val="Tese-Entrevistas"/>
      </w:pPr>
      <w:r w:rsidRPr="0050469B">
        <w:t>It depends completely. There is not one that I can follow. Sometimes it involves different technologies to build a PoC. The framework I’ve used is based on an initial discussion. As we discuss, I narrow down the specifics and compare/check after with a PoC specialist. I’ll look for the technical resources to build a PoC and then I will start building. If there is something I need to do (in a different way), I will use my own experience and I will make judgment if I need to.</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6) How do you know if someone has adequate knowledge to (execute or understand) a PoC?</w:t>
      </w:r>
    </w:p>
    <w:p w14:paraId="35C10EB6" w14:textId="77777777" w:rsidR="00AC426F" w:rsidRPr="0050469B" w:rsidRDefault="00AC426F" w:rsidP="00A01847">
      <w:pPr>
        <w:pStyle w:val="Tese-Entrevistas"/>
      </w:pPr>
      <w:r w:rsidRPr="0050469B">
        <w:t xml:space="preserve">Based on the discussion. </w:t>
      </w:r>
    </w:p>
    <w:p w14:paraId="4A5E37D4" w14:textId="77777777" w:rsidR="00AC426F" w:rsidRPr="0050469B" w:rsidRDefault="00AC426F" w:rsidP="00A01847">
      <w:pPr>
        <w:pStyle w:val="Tese-Entrevistas"/>
      </w:pPr>
      <w:r w:rsidRPr="0050469B">
        <w:t xml:space="preserve">The interview asked: How do you judge it based on the discussion? </w:t>
      </w:r>
    </w:p>
    <w:p w14:paraId="1B90A672" w14:textId="77777777" w:rsidR="00AC426F" w:rsidRPr="0050469B" w:rsidRDefault="00AC426F" w:rsidP="00A01847">
      <w:pPr>
        <w:pStyle w:val="Tese-Entrevistas"/>
      </w:pPr>
      <w:r w:rsidRPr="0050469B">
        <w:t xml:space="preserve">Answer: I compare to my own knowledge and others. </w:t>
      </w:r>
    </w:p>
    <w:p w14:paraId="174E2282" w14:textId="77777777" w:rsidR="00AC426F" w:rsidRPr="0050469B" w:rsidRDefault="00AC426F" w:rsidP="00A01847">
      <w:pPr>
        <w:pStyle w:val="Tese-Entrevistas"/>
      </w:pPr>
      <w:r w:rsidRPr="0050469B">
        <w:t>The interview asked: How do you compare?</w:t>
      </w:r>
    </w:p>
    <w:p w14:paraId="2B8E8675" w14:textId="77777777" w:rsidR="00AC426F" w:rsidRPr="0050469B" w:rsidRDefault="00AC426F" w:rsidP="00A01847">
      <w:pPr>
        <w:pStyle w:val="Tese-Entrevistas"/>
      </w:pPr>
      <w:r w:rsidRPr="0050469B">
        <w:lastRenderedPageBreak/>
        <w:t>Answer: During the discussion, I listen to them. If they saying something that I know, it is OK. If they say something that I don’t know, I will question them. If this is a group, I will stay quiet and I will confirm doing a research.</w:t>
      </w:r>
    </w:p>
    <w:p w14:paraId="15C8F6F2" w14:textId="77777777" w:rsidR="00AC426F" w:rsidRPr="0050469B" w:rsidRDefault="00AC426F" w:rsidP="00A01847">
      <w:pPr>
        <w:pStyle w:val="Tese-Entrevistas"/>
      </w:pPr>
      <w:r w:rsidRPr="0050469B">
        <w:t>The interview asked: After doing a research, if you don’t find an answer, do you believe (assume) the person was right? I mean, they have the adequate knowledge?</w:t>
      </w:r>
    </w:p>
    <w:p w14:paraId="59B65D7B" w14:textId="77777777" w:rsidR="00AC426F" w:rsidRPr="0050469B" w:rsidRDefault="00AC426F" w:rsidP="00A01847">
      <w:pPr>
        <w:pStyle w:val="Tese-Entrevistas"/>
      </w:pPr>
      <w:r w:rsidRPr="0050469B">
        <w:t>Answer: If the person is someone I know (reputable person) I believe (of course, with reason). If the person is someone that I don't know, I want to se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7) How do you know if the participants during the PoC are acquiring some knowledge?</w:t>
      </w:r>
    </w:p>
    <w:p w14:paraId="7F10DC73" w14:textId="77777777" w:rsidR="00AC426F" w:rsidRPr="0050469B" w:rsidRDefault="00AC426F" w:rsidP="00A01847">
      <w:pPr>
        <w:pStyle w:val="Tese-Entrevistas"/>
      </w:pPr>
      <w:r w:rsidRPr="0050469B">
        <w:t>Talk to them, make sure they understand the needs and tests during the demo. This is the best what you could do.</w:t>
      </w:r>
    </w:p>
    <w:p w14:paraId="44E61D31" w14:textId="77777777" w:rsidR="00AC426F" w:rsidRPr="0050469B" w:rsidRDefault="00AC426F" w:rsidP="00A01847">
      <w:pPr>
        <w:pStyle w:val="Tese-Entrevistas"/>
      </w:pPr>
      <w:r w:rsidRPr="0050469B">
        <w:t>The interview asked: Only talk to them during the demo?</w:t>
      </w:r>
    </w:p>
    <w:p w14:paraId="4AFAAC8E" w14:textId="77777777" w:rsidR="00AC426F" w:rsidRPr="0050469B" w:rsidRDefault="00AC426F" w:rsidP="00A01847">
      <w:pPr>
        <w:pStyle w:val="Tese-Entrevistas"/>
      </w:pPr>
      <w:r w:rsidRPr="0050469B">
        <w:t>Answer: No, during the whole PoC process. Every time when you talk to them.</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48041AAF" w14:textId="77777777" w:rsidR="00AC426F" w:rsidRPr="0050469B" w:rsidRDefault="00AC426F" w:rsidP="00A01847">
      <w:pPr>
        <w:pStyle w:val="Tese-Entrevistas"/>
      </w:pPr>
      <w:r w:rsidRPr="0050469B">
        <w:t xml:space="preserve">From my perspective, we need to document it. If there are changes, we need to go back, research, discuss and do again. It is a loop. </w:t>
      </w:r>
    </w:p>
    <w:p w14:paraId="60808137" w14:textId="77777777" w:rsidR="00AC426F" w:rsidRPr="0050469B" w:rsidRDefault="00AC426F" w:rsidP="00A01847">
      <w:pPr>
        <w:pStyle w:val="Tese-Entrevistas"/>
      </w:pPr>
      <w:r w:rsidRPr="0050469B">
        <w:t>The interview asked: Just to make sure I understood it correctly, you are saying a PoC process has to be flexible with recursive activities?</w:t>
      </w:r>
    </w:p>
    <w:p w14:paraId="3CEA0C6C" w14:textId="77777777" w:rsidR="00AC426F" w:rsidRPr="0050469B" w:rsidRDefault="00AC426F" w:rsidP="00A01847">
      <w:pPr>
        <w:pStyle w:val="Tese-Entrevistas"/>
      </w:pPr>
      <w:r w:rsidRPr="0050469B">
        <w:t>Answer: It has to be, because there are always people involved, so new things will show up. Always new variables will come, people are unknown.</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9) How to document and deliver PoC results?</w:t>
      </w:r>
    </w:p>
    <w:p w14:paraId="7DFFC392" w14:textId="77777777" w:rsidR="00AC426F" w:rsidRPr="0050469B" w:rsidRDefault="00AC426F" w:rsidP="00A01847">
      <w:pPr>
        <w:pStyle w:val="Tese-Entrevistas"/>
      </w:pPr>
      <w:r w:rsidRPr="0050469B">
        <w:t>I don’t have experience delivering PoC results, because usually I just participate building a PoC, but what I have seen, I think the best way should be comparing what they (customer) have asked to test with what they have got in a real PoC situation. Comparing things is a great way, associated with a presentation.</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10) How do you evaluate whether there was an understanding of PoC results?</w:t>
      </w:r>
    </w:p>
    <w:p w14:paraId="313EC126" w14:textId="77777777" w:rsidR="00AC426F" w:rsidRPr="0050469B" w:rsidRDefault="00AC426F" w:rsidP="00A01847">
      <w:pPr>
        <w:pStyle w:val="Tese-Entrevistas"/>
      </w:pPr>
      <w:r w:rsidRPr="0050469B">
        <w:t>It is another conversation, I mean, it is the concluding conversation. Always, they (customer) will understand more at the end of a PoC rather than the beginning.</w:t>
      </w:r>
    </w:p>
    <w:p w14:paraId="4F84AB31" w14:textId="77777777" w:rsidR="00AC426F" w:rsidRPr="0050469B" w:rsidRDefault="00AC426F" w:rsidP="00A01847">
      <w:pPr>
        <w:pStyle w:val="Tese-Entrevistas"/>
      </w:pPr>
      <w:r w:rsidRPr="0050469B">
        <w:t xml:space="preserve">The interview asked: How about other people which were not involved in that conversation? For example, a different customer or person in the same organization got the PoC results, but they did not participate of the PoC process neither the concluding conversation. How to create a documentation of the PoC results to facilitate their understanding? </w:t>
      </w:r>
    </w:p>
    <w:p w14:paraId="2FA84F38" w14:textId="77777777" w:rsidR="00AC426F" w:rsidRPr="0050469B" w:rsidRDefault="00AC426F" w:rsidP="00A01847">
      <w:pPr>
        <w:pStyle w:val="Tese-Entrevistas"/>
      </w:pPr>
      <w:r w:rsidRPr="0050469B">
        <w:t>This is a really hard question, because you don’t know what will make them to understand. You could write a technical paper, but some people may not understand it. Too many variables.</w:t>
      </w:r>
    </w:p>
    <w:p w14:paraId="66F3D7B5" w14:textId="77777777" w:rsidR="00AC426F" w:rsidRPr="0050469B" w:rsidRDefault="00AC426F" w:rsidP="00A01847">
      <w:pPr>
        <w:pStyle w:val="Tese-Entrevistas"/>
      </w:pPr>
      <w:r w:rsidRPr="0050469B">
        <w:t>The interview asked: What do you mean by “too many variables”?</w:t>
      </w:r>
    </w:p>
    <w:p w14:paraId="33A715B8" w14:textId="77777777" w:rsidR="00AC426F" w:rsidRPr="0050469B" w:rsidRDefault="00AC426F" w:rsidP="00A01847">
      <w:pPr>
        <w:pStyle w:val="Tese-Entrevistas"/>
      </w:pPr>
      <w:r w:rsidRPr="0050469B">
        <w:t xml:space="preserve">People are the variables. </w:t>
      </w:r>
    </w:p>
    <w:p w14:paraId="2BF8FAF4" w14:textId="77777777" w:rsidR="00AC426F" w:rsidRPr="0050469B" w:rsidRDefault="00AC426F" w:rsidP="00A01847">
      <w:pPr>
        <w:pStyle w:val="Tese-Entrevistas"/>
      </w:pPr>
      <w:r w:rsidRPr="0050469B">
        <w:t>The interview asked: How about variables happening through the PoC process?</w:t>
      </w:r>
    </w:p>
    <w:p w14:paraId="09C02495" w14:textId="77777777" w:rsidR="00AC426F" w:rsidRPr="0050469B" w:rsidRDefault="00AC426F" w:rsidP="00A01847">
      <w:pPr>
        <w:pStyle w:val="Tese-Entrevistas"/>
      </w:pPr>
      <w:r w:rsidRPr="0050469B">
        <w:t>The interview asked: We control those variables. You can teach the people how to understand it. I mean, you can correlate the variables during the PoC process in the way they could understand. The problem that people understand in different ways.</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r w:rsidRPr="0050469B">
        <w:t>Narrative: Please describe a PoC that you have participated.</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hich I would like to highlight was a PoC initiated by Mr. Wimp (Solutions Architect) [fictitious name] from the IT reseller IT Experts. Mr. Wimp requested a PoC with a focus on performance and specifically requested four storage systems for this PoC. During the conversation with Mr. Wimp, the PoC specialist Mr. Lexis Ludovic [fictitious name] and I (omitted the name) asked what the technical reason to request specifically four storage systems? Mr. Wimp answered this was a customer requirement, without any further explanation. After many discussions, the PoC has started. In this particular case, I have never worked with this particular technology, and it was a challenge to deal with new stuff that I have never worked before. I spend more time doing this build because I did not have practice and experience with this technology. </w:t>
      </w:r>
    </w:p>
    <w:p w14:paraId="2FEAE7B9" w14:textId="77777777" w:rsidR="00AC426F" w:rsidRPr="0050469B" w:rsidRDefault="00AC426F" w:rsidP="00A01847">
      <w:pPr>
        <w:pStyle w:val="Tese-Entrevistas"/>
      </w:pPr>
      <w:r w:rsidRPr="0050469B">
        <w:lastRenderedPageBreak/>
        <w:t>After we build, Mr. Wimp told us he was going to work directly with the customer to run the PoC, in other words, executing all tests in the PoC. During the execution, Mr. Wimp contacted the PoC specialist Mr. Lexis Ludovic requesting to make changes in the PoC, mainly adding more servers and change some specific artifacts in the technology. I realized the customer and Mr. Wimp, both did not have the experience to run a PoC, and we (myself and Mr. Lexis Ludovic) needed to be close to them guiding them how to do do it properly.</w:t>
      </w:r>
    </w:p>
    <w:p w14:paraId="61C86EFC" w14:textId="77777777" w:rsidR="00AC426F" w:rsidRPr="0050469B" w:rsidRDefault="00AC426F" w:rsidP="00A01847">
      <w:pPr>
        <w:pStyle w:val="Tese-Entrevistas"/>
      </w:pPr>
      <w:r w:rsidRPr="0050469B">
        <w:t>After the results with all four storage systems, they asked is to lower the number of systems, as we have suggested prior. Thus, we have asked them why are they asking now to lower the number of systems? They answered, “now, we want to see it.” They requested specifically to tear down the whole environment and build a solution with two storage systems only. Mr. Lexis Ludovic has asked them why not to use only half of the storage systems? In other words, they have four storage systems available, just use two of them.</w:t>
      </w:r>
    </w:p>
    <w:p w14:paraId="6156A987" w14:textId="77777777" w:rsidR="00AC426F" w:rsidRPr="0050469B" w:rsidRDefault="00AC426F" w:rsidP="00A01847">
      <w:pPr>
        <w:pStyle w:val="Tese-Entrevistas"/>
      </w:pPr>
      <w:r w:rsidRPr="0050469B">
        <w:t>They did push back on it, and Mr. Lexis Ludovic emphasized said there was no technical reason for that. After many conversations, they finally agreed to run using half of the storage systems.</w:t>
      </w:r>
    </w:p>
    <w:p w14:paraId="54B27875" w14:textId="77777777" w:rsidR="00AC426F" w:rsidRPr="0050469B" w:rsidRDefault="00AC426F" w:rsidP="00A01847">
      <w:pPr>
        <w:pStyle w:val="Tese-Entrevistas"/>
      </w:pPr>
      <w:r w:rsidRPr="0050469B">
        <w:t xml:space="preserve">Also, another PoC to highlight was a PoC where the customer (I do not recall the name) would like to use a specific application to generate I/O against a storage subsystem, but they specifically requested to use with one LUN (Logical Unit Number) allocated. Mrs. Maria [fictitious name], a PoC specialist, needed to show (compare) the results with the application doing the tests with one LUN allocated versus the same application doing the tests with more than one LUN allocated, and also compare the results. The comparison helped the customer to understand that allocating more resources would be helpful and provide better results. Before the comparison, the customer was not even interested to hear, but when he saw the comparison and the proper explanation, the customer has changed his mind.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r w:rsidRPr="0050469B">
        <w:t>How long have you been working with IT? – 22 years</w:t>
      </w:r>
    </w:p>
    <w:p w14:paraId="3C284C75" w14:textId="77777777" w:rsidR="00AC426F" w:rsidRPr="0050469B" w:rsidRDefault="00AC426F" w:rsidP="00A01847">
      <w:pPr>
        <w:pStyle w:val="Tese-Entrevistas"/>
      </w:pPr>
      <w:r w:rsidRPr="0050469B">
        <w:t>How long have you been working with PoC? – 9 years (PoC participan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1) In your opinion what is a Proof of Concept (PoC)?</w:t>
      </w:r>
    </w:p>
    <w:p w14:paraId="53D42B45" w14:textId="77777777" w:rsidR="00AC426F" w:rsidRPr="0050469B" w:rsidRDefault="00AC426F" w:rsidP="00A01847">
      <w:pPr>
        <w:pStyle w:val="Tese-Entrevistas"/>
      </w:pPr>
      <w:r w:rsidRPr="0050469B">
        <w:t xml:space="preserve">I like to define a PoC as “it is marketing and sales making promises and customers use a PoC to make sure those promises are true or not.” A PoC it is a group of tests to whatever customers want to prove and test to make sure what they are going to buy works or not.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Describe the goals or what you expect from a PoC? </w:t>
      </w:r>
    </w:p>
    <w:p w14:paraId="5D2BBCFF" w14:textId="77777777" w:rsidR="00AC426F" w:rsidRPr="0050469B" w:rsidRDefault="00AC426F" w:rsidP="00A01847">
      <w:pPr>
        <w:pStyle w:val="Tese-Entrevistas"/>
      </w:pPr>
      <w:r w:rsidRPr="0050469B">
        <w:t xml:space="preserve">The goals of a PoC is “to prove” to a customer how the equipment or a specific feature works, for example, resilience tests against network equipment. You can compare a PoC as a test drive when you are looking to buy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3) What are the challenges of a PoC?</w:t>
      </w:r>
    </w:p>
    <w:p w14:paraId="5C3EF051" w14:textId="77777777" w:rsidR="00AC426F" w:rsidRPr="0050469B" w:rsidRDefault="00AC426F" w:rsidP="00A01847">
      <w:pPr>
        <w:pStyle w:val="Tese-Entrevistas"/>
      </w:pPr>
      <w:r w:rsidRPr="0050469B">
        <w:t xml:space="preserve">The challenges are related to the knowledge of each area in the PoC. I build PoC, so the challenge for me is to look for the right equipment to build. For the PoC specialist, I understand the challenge is related to the knowledge about the practice to execute and demonstrate the technology under test for other participants in the PoC. Even though, after you have done everything right, you may still get issues with the technology and elements used in a PoC, as software bugs, power goes out of the building, among others.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4) What are the elements in a PoC?</w:t>
      </w:r>
    </w:p>
    <w:p w14:paraId="339EE173" w14:textId="77777777" w:rsidR="00AC426F" w:rsidRPr="0050469B" w:rsidRDefault="00AC426F" w:rsidP="00A01847">
      <w:pPr>
        <w:pStyle w:val="Tese-Entrevistas"/>
      </w:pPr>
      <w:r w:rsidRPr="0050469B">
        <w:t>Hardware, software, networking, documentation, and select and put all your tools in place before building the PoC. Also, people who may influence the execution of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5) Briefly describe the methodology you follow in a PoC?</w:t>
      </w:r>
    </w:p>
    <w:p w14:paraId="45BFDA54" w14:textId="77777777" w:rsidR="00AC426F" w:rsidRPr="0050469B" w:rsidRDefault="00AC426F" w:rsidP="00A01847">
      <w:pPr>
        <w:pStyle w:val="Tese-Entrevistas"/>
      </w:pPr>
      <w:r w:rsidRPr="0050469B">
        <w:lastRenderedPageBreak/>
        <w:t>First, I need to make sure I correctly understand what I am supposed to do (building a PoC). If I am not sure, I put in a graphical way with many details as possible to make sure I understood all the specific requirements. Then, I work to find the right equipment to start building the PoC. After that, I started to document everything to make it easier to look and troubleshoot later, if I have to. During the building process, I start with the steps which take more time, and in parallel, I start doing other activities needed in the PoC. Time is efficiency.</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6) How do you know if someone has adequate knowledge to (execute or understand) a PoC?</w:t>
      </w:r>
    </w:p>
    <w:p w14:paraId="7656C6D2" w14:textId="77777777" w:rsidR="00AC426F" w:rsidRPr="0050469B" w:rsidRDefault="00AC426F" w:rsidP="00A01847">
      <w:pPr>
        <w:pStyle w:val="Tese-Entrevistas"/>
      </w:pPr>
      <w:r w:rsidRPr="0050469B">
        <w:t xml:space="preserve">Well, you can tell by the questions they ask or by the questions they don’t ask, also by the comments they make. </w:t>
      </w:r>
    </w:p>
    <w:p w14:paraId="7A166690" w14:textId="77777777" w:rsidR="00AC426F" w:rsidRPr="0050469B" w:rsidRDefault="00AC426F" w:rsidP="00A01847">
      <w:pPr>
        <w:pStyle w:val="Tese-Entrevistas"/>
      </w:pPr>
      <w:r w:rsidRPr="0050469B">
        <w:t>The interview asked: How do you know? Can you please give me an example?</w:t>
      </w:r>
    </w:p>
    <w:p w14:paraId="4869A151" w14:textId="77777777" w:rsidR="00AC426F" w:rsidRPr="0050469B" w:rsidRDefault="00AC426F" w:rsidP="00A01847">
      <w:pPr>
        <w:pStyle w:val="Tese-Entrevistas"/>
      </w:pPr>
      <w:r w:rsidRPr="0050469B">
        <w:t>Answer: A few weeks ago, a customer was doing a PoC for resiliency tests, and they asked me to pull a power supply from the network equipment, and I did that. The customer did not understand why they were not getting the alerts on the equipment console immediately. Based on the question they asked, it was clear to me they did not quite have the “knowledge” to understand what exactly happened. The network equipment has redundant components for power supply, and just losing one power supply the alerts will only show up on the console around the 30th second after the failure detected.</w:t>
      </w:r>
    </w:p>
    <w:p w14:paraId="175E75C6" w14:textId="77777777" w:rsidR="00AC426F" w:rsidRPr="0050469B" w:rsidRDefault="00AC426F" w:rsidP="00A01847">
      <w:pPr>
        <w:pStyle w:val="Tese-Entrevistas"/>
      </w:pPr>
      <w:r w:rsidRPr="0050469B">
        <w:t>The interview asked: If you don’t know the answer to some questions they have asked, How do you know if they have or not the adequate knowledge?</w:t>
      </w:r>
    </w:p>
    <w:p w14:paraId="1DD8DC23" w14:textId="77777777" w:rsidR="00AC426F" w:rsidRPr="0050469B" w:rsidRDefault="00AC426F" w:rsidP="00A01847">
      <w:pPr>
        <w:pStyle w:val="Tese-Entrevistas"/>
      </w:pPr>
      <w:r w:rsidRPr="0050469B">
        <w:t xml:space="preserve">Answer: Sometimes, people pretend to know something just to look smart in front of others.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7) How do you know if the participants during the PoC are acquiring some knowledge?</w:t>
      </w:r>
    </w:p>
    <w:p w14:paraId="74750212" w14:textId="77777777" w:rsidR="00AC426F" w:rsidRPr="0050469B" w:rsidRDefault="00AC426F" w:rsidP="00A01847">
      <w:pPr>
        <w:pStyle w:val="Tese-Entrevistas"/>
      </w:pPr>
      <w:r w:rsidRPr="0050469B">
        <w:t xml:space="preserve">Usually by the comments they make. I also make sure to recheck with them every time, for example, when I am building a PoC. Also, I always ask questions to make sure we are on the same page before I move on with other assignments in the PoC building process.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8) During the execution of a PoC, how to act in the face of some changes in the PoC context, such as requirements, elements, unexpected results, etc.</w:t>
      </w:r>
    </w:p>
    <w:p w14:paraId="5AC46956" w14:textId="77777777" w:rsidR="00AC426F" w:rsidRPr="0050469B" w:rsidRDefault="00AC426F" w:rsidP="00A01847">
      <w:pPr>
        <w:pStyle w:val="Tese-Entrevistas"/>
      </w:pPr>
      <w:r w:rsidRPr="0050469B">
        <w:t xml:space="preserve">Changes always happen during the execution of a PoC (i.e., the technology may change during the execution of a PoC). For unexpected results, first I check everything to make sure everything is built as it is supposed to be. </w:t>
      </w:r>
    </w:p>
    <w:p w14:paraId="3C0A011A" w14:textId="77777777" w:rsidR="00AC426F" w:rsidRPr="0050469B" w:rsidRDefault="00AC426F" w:rsidP="00A01847">
      <w:pPr>
        <w:pStyle w:val="Tese-Entrevistas"/>
      </w:pPr>
      <w:r w:rsidRPr="0050469B">
        <w:t>The interview asked: How do you check?</w:t>
      </w:r>
    </w:p>
    <w:p w14:paraId="66D91BC2" w14:textId="77777777" w:rsidR="00AC426F" w:rsidRPr="0050469B" w:rsidRDefault="00AC426F" w:rsidP="00A01847">
      <w:pPr>
        <w:pStyle w:val="Tese-Entrevistas"/>
      </w:pPr>
      <w:r w:rsidRPr="0050469B">
        <w:t xml:space="preserve">Answer: I make sure everything follows a pattern, in other words, I follow the documentation. Also, if needed, I ask a co-worker to re-check to make sure I did not make any mistakes. Also, I use my own experience about successful PoCs that I’ve built, and I apply as much as possible to the new ones. I compare different elements and technologies (i.e., different operating systems) to compare if the results will be different or stay the same. Making comparisons help to identify different behaviors which may contribute to different situations, as problems, new scenarios, among others.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9) How to document and deliver PoC results?</w:t>
      </w:r>
    </w:p>
    <w:p w14:paraId="1B989F9C" w14:textId="77777777" w:rsidR="00AC426F" w:rsidRPr="0050469B" w:rsidRDefault="00AC426F" w:rsidP="00A01847">
      <w:pPr>
        <w:pStyle w:val="Tese-Entrevistas"/>
      </w:pPr>
      <w:r w:rsidRPr="0050469B">
        <w:t>It depends on the tests required and used in the PoC. I started with the PoC test plan which was at the beginning of the PoC, and I use it as a baseline to document and deliver the PoC results.</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The interview asked: What is a test plan?</w:t>
      </w:r>
    </w:p>
    <w:p w14:paraId="1E5DDA4C" w14:textId="77777777" w:rsidR="00AC426F" w:rsidRPr="0050469B" w:rsidRDefault="00AC426F" w:rsidP="00A01847">
      <w:pPr>
        <w:pStyle w:val="Tese-Entrevistas"/>
      </w:pPr>
      <w:r w:rsidRPr="0050469B">
        <w:t>Answer: It is basically what the customer wants to test in a PoC.</w:t>
      </w:r>
    </w:p>
    <w:p w14:paraId="118C4BF0" w14:textId="77777777" w:rsidR="00AC426F" w:rsidRPr="0050469B" w:rsidRDefault="00AC426F" w:rsidP="00A01847">
      <w:pPr>
        <w:pStyle w:val="Tese-Entrevistas"/>
      </w:pPr>
      <w:r w:rsidRPr="0050469B">
        <w:t>The interview asked: Could the test plan change during the PoC?</w:t>
      </w:r>
    </w:p>
    <w:p w14:paraId="4E49DDC0" w14:textId="77777777" w:rsidR="00AC426F" w:rsidRPr="0050469B" w:rsidRDefault="00AC426F" w:rsidP="00A01847">
      <w:pPr>
        <w:pStyle w:val="Tese-Entrevistas"/>
      </w:pPr>
      <w:r w:rsidRPr="0050469B">
        <w:t xml:space="preserve">Answer: To a certain degree, yes. After executing some tests, a customer could ask to change some parameters of these tests to analyze different behaviors of the equipment with the new parameters requested.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10) How do you evaluate whether there was an understanding of PoC results?</w:t>
      </w:r>
    </w:p>
    <w:p w14:paraId="1EE3CBAF" w14:textId="77777777" w:rsidR="00AC426F" w:rsidRPr="0050469B" w:rsidRDefault="00AC426F" w:rsidP="00A01847">
      <w:pPr>
        <w:pStyle w:val="Tese-Entrevistas"/>
      </w:pPr>
      <w:r w:rsidRPr="0050469B">
        <w:t>You ask them during the final conversation. You can also tell by the questions they ask. Sometimes if they ask if the equipment will come “in purple”, you know they did not understand quite well the results.</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The interview asked: How about other people which was not in that conversation?</w:t>
      </w:r>
    </w:p>
    <w:p w14:paraId="7AFC2C77" w14:textId="77777777" w:rsidR="00AC426F" w:rsidRPr="0050469B" w:rsidRDefault="00AC426F" w:rsidP="00A01847">
      <w:pPr>
        <w:pStyle w:val="Tese-Entrevistas"/>
      </w:pPr>
      <w:r w:rsidRPr="0050469B">
        <w:t>Answer: I don’t know, the only way to find out is to talk to them.</w:t>
      </w:r>
    </w:p>
    <w:p w14:paraId="3742D90A" w14:textId="77777777" w:rsidR="00AC426F" w:rsidRPr="0050469B" w:rsidRDefault="00AC426F" w:rsidP="00A01847">
      <w:pPr>
        <w:pStyle w:val="Tese-Entrevistas"/>
      </w:pPr>
      <w:r w:rsidRPr="0050469B">
        <w:t>The interview asked: Based on your answer, you believe to understand the final results of a PoC, the results should be contextualized and explained in a conversation with all participants?</w:t>
      </w:r>
    </w:p>
    <w:p w14:paraId="1A8D23FC" w14:textId="77777777" w:rsidR="00AC426F" w:rsidRPr="0050469B" w:rsidRDefault="00AC426F" w:rsidP="00A01847">
      <w:pPr>
        <w:pStyle w:val="Tese-Entrevistas"/>
      </w:pPr>
      <w:r w:rsidRPr="0050469B">
        <w:t>Answer: Yes. Even with a very detailed report, they might not understand the whole context and all variables involved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restor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pr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Resposta: É um processo, que vai depender inevitavelmente de um conhecimento prévio. O especialista em PoC têm que possuir um pre-req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Têm que documentar tudo. Tudo que for executado, gerar evidências, como por exemplo: print screen,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O entrevistador fez a seguinte pergunta: Existem vários relatórios de PoC, como por exemplo, technical reports disponíveis pelos fabricantes. Como você avalia em geral esses reports?</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possuia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O equipamento foi enviado e instalado seguindo as melhores práticas e o cliente executou a PoC em nosso equipamento. Depois de algumas semanas, fomos convocados para uma reunião aond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r w:rsidRPr="0050469B">
        <w:rPr>
          <w:i/>
          <w:iCs/>
        </w:rPr>
        <w:t>subset</w:t>
      </w:r>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idl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r w:rsidRPr="0050469B">
        <w:rPr>
          <w:i/>
          <w:iCs/>
        </w:rPr>
        <w:t>bottleneck</w:t>
      </w:r>
      <w:r w:rsidRPr="0050469B">
        <w:t>) estava na CPU do servidor e não no sistema de armazenamento, gerando assim uma falsa impressão qu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idéia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tuning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pré-validação,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apresentação dos resultados, onde seria feita um confrontamento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ajuda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r w:rsidRPr="0050469B">
        <w:rPr>
          <w:i/>
          <w:iCs/>
        </w:rPr>
        <w:t>template</w:t>
      </w:r>
      <w:r w:rsidRPr="0050469B">
        <w:t xml:space="preserve"> contemplando todas as fases da PoC, desde a primeira fase até a fase final, principalmente destacando o confrontamento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Eu acho que a maneira como você estrutura e padroniza o templat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items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do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Para ter sucesso, a gente (quem está executando e participando do lado do fabricante, integrador de soluções ou revenda) precisa ter a certeza qu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solução de problemas (mais específico), onde basicamente eu preciso entender do problema para poder resolve-lo,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retro-alimentação,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porqu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confrontamento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r w:rsidR="00AC426F" w:rsidRPr="0050469B">
        <w:t xml:space="preserve">anonimizado) entrou em contato comigo Edson </w:t>
      </w:r>
      <w:r w:rsidR="002345C7" w:rsidRPr="0050469B">
        <w:t>Arantes</w:t>
      </w:r>
      <w:r w:rsidR="00AC426F" w:rsidRPr="0050469B">
        <w:t xml:space="preserve"> (diretor de soluções) </w:t>
      </w:r>
      <w:r w:rsidR="002345C7" w:rsidRPr="0050469B">
        <w:t xml:space="preserve">) [nome fictício] </w:t>
      </w:r>
      <w:r w:rsidR="00AC426F" w:rsidRPr="0050469B">
        <w:t>do integrador TechSoL</w:t>
      </w:r>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mesma forma, o órgão em questão possui um sistema de armazenamento do fabricante YadaIO</w:t>
      </w:r>
      <w:r w:rsidR="002345C7" w:rsidRPr="0050469B">
        <w:t xml:space="preserve"> [nome fictício] e</w:t>
      </w:r>
      <w:r w:rsidRPr="0050469B">
        <w:t xml:space="preserve"> modelo Yada10</w:t>
      </w:r>
      <w:r w:rsidR="002345C7" w:rsidRPr="0050469B">
        <w:t xml:space="preserve"> [nome fictício] </w:t>
      </w:r>
      <w:r w:rsidRPr="0050469B">
        <w:t>que é um modelo baseado na tecnologia Fibre Channel.</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da empresa multinacional YipeStorage+</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Hu</w:t>
      </w:r>
      <w:r w:rsidR="002345C7" w:rsidRPr="0050469B">
        <w:t>l</w:t>
      </w:r>
      <w:r w:rsidRPr="0050469B">
        <w:t xml:space="preserve">k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Mesmo com a nossa insistência em acompanhar todos os momentos da PoC, o senhor Severino Hu</w:t>
      </w:r>
      <w:r w:rsidR="002345C7" w:rsidRPr="0050469B">
        <w:t>l</w:t>
      </w:r>
      <w:r w:rsidRPr="0050469B">
        <w:t>k mencionou por várias vezes que não precisava de nenhuma ajuda pois conhecia muito bem a tecnologia e se sentia muito confortável em rodar todos os testes. Durante a execução dos testes, fomos convocados (com tom de urgência) pelo senhor Benedito para uma reunião (</w:t>
      </w:r>
      <w:r w:rsidRPr="0050469B">
        <w:rPr>
          <w:i/>
          <w:iCs/>
        </w:rPr>
        <w:t>war room</w:t>
      </w:r>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recebi essa notícia como um choque, pois temos outros clientes utilizando essa mesma tecnologia e não apresentaram nenhum tipo de problema. Depois de uma investigação mais minuciosa, entendemos que o senhor Severino Hu</w:t>
      </w:r>
      <w:r w:rsidR="002345C7" w:rsidRPr="0050469B">
        <w:t>l</w:t>
      </w:r>
      <w:r w:rsidRPr="0050469B">
        <w:t>k avaliou ambas soluções de armazenamento de dados (a solução existente versus a nova solução) utilizando um pacote de software específico do banco de dados chamado Winchester-IO-Generation</w:t>
      </w:r>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Procedural Language for SQL - Structured Query Language</w:t>
      </w:r>
      <w:r w:rsidRPr="0050469B">
        <w:t>) e tem como finalidade gerar uma carga de I/O (leitura e escrita) no banco de dados, apresentando no final os resultados de desempenho, tempo de resposta e outros. O senhor Severino Hu</w:t>
      </w:r>
      <w:r w:rsidR="002345C7" w:rsidRPr="0050469B">
        <w:t>l</w:t>
      </w:r>
      <w:r w:rsidRPr="0050469B">
        <w:t xml:space="preserve">k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Channel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convoquei minha equipe técnica aonde explicamos e discutimos com o senhor Severino Hu</w:t>
      </w:r>
      <w:r w:rsidR="002345C7" w:rsidRPr="0050469B">
        <w:t>l</w:t>
      </w:r>
      <w:r w:rsidRPr="0050469B">
        <w:t xml:space="preserve">k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Nós sugerimos a utilização de uma outra ferramenta de geração de desempenho para a comparação e encontramos uma forte resistência do senhor Severino Hu</w:t>
      </w:r>
      <w:r w:rsidR="002345C7" w:rsidRPr="0050469B">
        <w:t>l</w:t>
      </w:r>
      <w:r w:rsidRPr="0050469B">
        <w:t>k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Hu</w:t>
      </w:r>
      <w:r w:rsidR="002345C7" w:rsidRPr="0050469B">
        <w:t>l</w:t>
      </w:r>
      <w:r w:rsidRPr="0050469B">
        <w:t>k,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O entrevistador fez a seguinte pergunta: Voc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Resposta: Nesse caso sim. Eu acredito que existem certas atividades (se posso chamar assim) que normalmente são as mesmas, mas como se existissem sub-atividades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anonimizado) com esses parâmetros em específico, aond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aond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aond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r w:rsidRPr="0050469B">
        <w:t>How long have you been working with IT? </w:t>
      </w:r>
      <w:r w:rsidR="00D22958" w:rsidRPr="0050469B">
        <w:t xml:space="preserve">– </w:t>
      </w:r>
      <w:r w:rsidRPr="0050469B">
        <w:t>23 years</w:t>
      </w:r>
    </w:p>
    <w:p w14:paraId="39FEF785" w14:textId="753905AB" w:rsidR="00AC426F" w:rsidRPr="0050469B" w:rsidRDefault="00AC426F" w:rsidP="00A01847">
      <w:pPr>
        <w:pStyle w:val="Tese-Entrevistas"/>
      </w:pPr>
      <w:r w:rsidRPr="0050469B">
        <w:t>How long have you been working with PoC?</w:t>
      </w:r>
      <w:r w:rsidR="00D22958" w:rsidRPr="0050469B">
        <w:t xml:space="preserve"> – </w:t>
      </w:r>
      <w:r w:rsidRPr="0050469B">
        <w:t>13 years (</w:t>
      </w:r>
      <w:r w:rsidR="00D22958" w:rsidRPr="0050469B">
        <w:t xml:space="preserve">PoC </w:t>
      </w:r>
      <w:r w:rsidRPr="0050469B">
        <w:t>specialis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1) In your opinion what is a Proof of Concept (PoC)?</w:t>
      </w:r>
    </w:p>
    <w:p w14:paraId="1739A9FB" w14:textId="7FC234DD" w:rsidR="00AC426F" w:rsidRPr="0050469B" w:rsidRDefault="00AC426F" w:rsidP="00A01847">
      <w:pPr>
        <w:pStyle w:val="Tese-Entrevistas"/>
      </w:pPr>
      <w:r w:rsidRPr="0050469B">
        <w:t>Based on my experience as a consultant architect and PoC specialist, a PoC is all about creating artifacts aiming to provide scientific results, going through some procedures based on customer</w:t>
      </w:r>
      <w:r w:rsidR="00D22958" w:rsidRPr="0050469B">
        <w:t>’</w:t>
      </w:r>
      <w:r w:rsidRPr="0050469B">
        <w:t>s guidelines, where the artifact from customer A is different than customer B.</w:t>
      </w:r>
    </w:p>
    <w:p w14:paraId="5C6E6280" w14:textId="511ED11E" w:rsidR="00AC426F" w:rsidRPr="0050469B" w:rsidRDefault="00AC426F" w:rsidP="00A01847">
      <w:pPr>
        <w:pStyle w:val="Tese-Entrevistas"/>
      </w:pPr>
      <w:r w:rsidRPr="0050469B">
        <w:t>The interview asked: Could you please elaborate about artifacts? Could you also please give me an example?</w:t>
      </w:r>
    </w:p>
    <w:p w14:paraId="6883F7A9" w14:textId="63EB567E" w:rsidR="00AC426F" w:rsidRPr="0050469B" w:rsidRDefault="00AC426F" w:rsidP="00A01847">
      <w:pPr>
        <w:pStyle w:val="Tese-Entrevistas"/>
      </w:pPr>
      <w:r w:rsidRPr="0050469B">
        <w:t>Answer: In IT terminology, artifacts are something that could be related with any element in the PoC, such as a database, a response time for an I/O, a software, parameters in the software, among others. The only way to test and validate the artifacts is to create a methodology to explore, reflect, and understand how those artifacts and their combination could provide the proper knowledge to people involved in the PoC. Thus, an artifact is basically a combination of elements which is present in the PoC. In the PoC, there could be more than one artifact.</w:t>
      </w:r>
    </w:p>
    <w:p w14:paraId="6AD61DBB" w14:textId="0D2F6E78" w:rsidR="00AC426F" w:rsidRPr="0050469B" w:rsidRDefault="00AC426F" w:rsidP="00A01847">
      <w:pPr>
        <w:pStyle w:val="Tese-Entrevistas"/>
      </w:pPr>
      <w:r w:rsidRPr="0050469B">
        <w:t>The interview asked: If I understood correctly based on your previous answers, a PoC could have hundred of artifacts aiming to create some knowledge based on a study of these artifacts and their combinations, which could change during the PoC or PoC to PoC. Do you agree with my understanding?</w:t>
      </w:r>
    </w:p>
    <w:p w14:paraId="333F803A" w14:textId="3DD66D5E" w:rsidR="00AC426F" w:rsidRPr="0050469B" w:rsidRDefault="00D22958" w:rsidP="00A01847">
      <w:pPr>
        <w:pStyle w:val="Tese-Entrevistas"/>
      </w:pPr>
      <w:r w:rsidRPr="0050469B">
        <w:t xml:space="preserve">Answer: </w:t>
      </w:r>
      <w:r w:rsidR="00AC426F" w:rsidRPr="0050469B">
        <w:t>Fundamentally yes.</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2) Describe the goals or what you expect from a PoC?</w:t>
      </w:r>
    </w:p>
    <w:p w14:paraId="619D2A06" w14:textId="156B2C01" w:rsidR="00AC426F" w:rsidRPr="0050469B" w:rsidRDefault="00AC426F" w:rsidP="00A01847">
      <w:pPr>
        <w:pStyle w:val="Tese-Entrevistas"/>
      </w:pPr>
      <w:r w:rsidRPr="0050469B">
        <w:t xml:space="preserve">It depends on the customer requirements. Before you start a PoC, you (as a PoC specialist) need to ask the customer, what is the goal of the PoC? What are they (customer) expecting to see? I also have seen different things (outside the technical world) happen in the PoC and affect the results (i.e., change in the infrastructure, budget, people influence, among others), or at least, how they </w:t>
      </w:r>
      <w:r w:rsidR="00D22958" w:rsidRPr="0050469B">
        <w:t>“</w:t>
      </w:r>
      <w:r w:rsidRPr="0050469B">
        <w:t>see</w:t>
      </w:r>
      <w:r w:rsidR="00D22958" w:rsidRPr="0050469B">
        <w:t>”</w:t>
      </w:r>
      <w:r w:rsidRPr="0050469B">
        <w:t xml:space="preserve"> the results. Having an understanding about the customer </w:t>
      </w:r>
      <w:r w:rsidRPr="0050469B">
        <w:lastRenderedPageBreak/>
        <w:t>requirements is really important in the PoC, where who is leading the conversation with the customer should guide them and understand what a success is or not for the PoC.</w:t>
      </w:r>
    </w:p>
    <w:p w14:paraId="656213ED" w14:textId="122D2B35" w:rsidR="00AC426F" w:rsidRPr="0050469B" w:rsidRDefault="00AC426F" w:rsidP="00A01847">
      <w:pPr>
        <w:pStyle w:val="Tese-Entrevistas"/>
      </w:pPr>
      <w:r w:rsidRPr="0050469B">
        <w:t>The interview asked: You mentioned about customer</w:t>
      </w:r>
      <w:r w:rsidR="00D22958" w:rsidRPr="0050469B">
        <w:t>’</w:t>
      </w:r>
      <w:r w:rsidRPr="0050469B">
        <w:t>s requirements, but you have also mentioned there are many artifacts in the PoC. Also, you mentioned about artifacts and their combinations, and I understood these artifacts could have a lot of mutation depending on the tests to be executed in a PoC. Do you believe the requirements could change during the PoC execution or the requirements will never change?</w:t>
      </w:r>
    </w:p>
    <w:p w14:paraId="59BDAFAB" w14:textId="77777777" w:rsidR="00AC426F" w:rsidRPr="0050469B" w:rsidRDefault="00AC426F" w:rsidP="00A01847">
      <w:pPr>
        <w:pStyle w:val="Tese-Entrevistas"/>
      </w:pPr>
      <w:r w:rsidRPr="0050469B">
        <w:t>Answer: It is possible to change. My experience tells me the way to get the requirement may change, but the requirement itself will not change.</w:t>
      </w:r>
    </w:p>
    <w:p w14:paraId="6E71F645" w14:textId="03273614" w:rsidR="00AC426F" w:rsidRPr="0050469B" w:rsidRDefault="00AC426F" w:rsidP="00A01847">
      <w:pPr>
        <w:pStyle w:val="Tese-Entrevistas"/>
      </w:pPr>
      <w:r w:rsidRPr="0050469B">
        <w:t>The interview asked: Assuming you have ten customers with ten different requirements, is there any way to know (from the perspective as a PoC specialist) the complete insight from each requirement and its relation with all artifacts?</w:t>
      </w:r>
    </w:p>
    <w:p w14:paraId="2501AFA7" w14:textId="77777777" w:rsidR="00AC426F" w:rsidRPr="0050469B" w:rsidRDefault="00AC426F" w:rsidP="00A01847">
      <w:pPr>
        <w:pStyle w:val="Tese-Entrevistas"/>
      </w:pPr>
      <w:r w:rsidRPr="0050469B">
        <w:t>Answer: No. There is no way to know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3) What are the challenges of a PoC?</w:t>
      </w:r>
    </w:p>
    <w:p w14:paraId="6502B7C5" w14:textId="74D1F6FB" w:rsidR="00AC426F" w:rsidRPr="0050469B" w:rsidRDefault="00AC426F" w:rsidP="00A01847">
      <w:pPr>
        <w:pStyle w:val="Tese-Entrevistas"/>
      </w:pPr>
      <w:r w:rsidRPr="0050469B">
        <w:t>The biggest challenge in PoC is that customers do not have a complete insight about the requirements itself.</w:t>
      </w:r>
    </w:p>
    <w:p w14:paraId="1F38FE0A" w14:textId="7931A5AC" w:rsidR="00AC426F" w:rsidRPr="0050469B" w:rsidRDefault="00AC426F" w:rsidP="00A01847">
      <w:pPr>
        <w:pStyle w:val="Tese-Entrevistas"/>
      </w:pPr>
      <w:r w:rsidRPr="0050469B">
        <w:t>The interview asked: But if they don</w:t>
      </w:r>
      <w:r w:rsidR="00D22958" w:rsidRPr="0050469B">
        <w:t>’</w:t>
      </w:r>
      <w:r w:rsidRPr="0050469B">
        <w:t>t have a complete insight, how do you act to guide them?</w:t>
      </w:r>
    </w:p>
    <w:p w14:paraId="254D2A9F" w14:textId="3A51E0CB" w:rsidR="00AC426F" w:rsidRPr="0050469B" w:rsidRDefault="00AC426F" w:rsidP="00A01847">
      <w:pPr>
        <w:pStyle w:val="Tese-Entrevistas"/>
      </w:pPr>
      <w:r w:rsidRPr="0050469B">
        <w:t>Answer: Here is the problem. The customer does not know that he/she has a problem, and usually is expecting us to solve that problem (and we don</w:t>
      </w:r>
      <w:r w:rsidR="00D22958" w:rsidRPr="0050469B">
        <w:t>’</w:t>
      </w:r>
      <w:r w:rsidRPr="0050469B">
        <w:t>t know what problem is). As we don</w:t>
      </w:r>
      <w:r w:rsidR="00D22958" w:rsidRPr="0050469B">
        <w:t>’</w:t>
      </w:r>
      <w:r w:rsidRPr="0050469B">
        <w:t>t know what is exactly the problem, we need to use our experience to try to extract as much information as we can from the customer, so we are always in an illusion we are going to fail when artifacts doesn’t completely align with the requirement.</w:t>
      </w:r>
    </w:p>
    <w:p w14:paraId="7BF9EF73" w14:textId="40219B6D" w:rsidR="00AC426F" w:rsidRPr="0050469B" w:rsidRDefault="00AC426F" w:rsidP="00A01847">
      <w:pPr>
        <w:pStyle w:val="Tese-Entrevistas"/>
      </w:pPr>
      <w:r w:rsidRPr="0050469B">
        <w:t>The interview asked: If I may, I would like to ask a provocative question. Based in other interviews, some PoC practitioners believe that a PoC is a process (sequence) with results which could fail or pass. I would like to get your perspective on it.</w:t>
      </w:r>
    </w:p>
    <w:p w14:paraId="1CF363B6" w14:textId="13CE57AD" w:rsidR="00AC426F" w:rsidRPr="0050469B" w:rsidRDefault="00AC426F" w:rsidP="00A01847">
      <w:pPr>
        <w:pStyle w:val="Tese-Entrevistas"/>
      </w:pPr>
      <w:r w:rsidRPr="0050469B">
        <w:t xml:space="preserve">Answer: Most of the people (participating in a PoC or executing a PoC) believe that a PoC is a process. I have been doing that for a long time and I have seen a lot of this. The way I see it (PoC) is a scientific experiment which results in an artifact where most of the guys that do PoC do not understand it. A PoC is not a process, but it is a scientific experiment, </w:t>
      </w:r>
      <w:r w:rsidRPr="0050469B">
        <w:lastRenderedPageBreak/>
        <w:t>(whether it is IT, medicine, making drugs) which results in artifacts. Process is a set of steps and a PoC is a scientific experiment which it is not just a “set of steps</w:t>
      </w:r>
      <w:r w:rsidR="00D22958" w:rsidRPr="0050469B">
        <w:t>”</w:t>
      </w:r>
      <w:r w:rsidRPr="0050469B">
        <w:t>.</w:t>
      </w:r>
    </w:p>
    <w:p w14:paraId="340A7823" w14:textId="1029E9C8" w:rsidR="00AC426F" w:rsidRPr="0050469B" w:rsidRDefault="00AC426F" w:rsidP="00A01847">
      <w:pPr>
        <w:pStyle w:val="Tese-Entrevistas"/>
      </w:pPr>
      <w:r w:rsidRPr="0050469B">
        <w:t>The interview asked: As you mentioned earlier about PoC results, do you believe the results in a PoC could be reproducible in a different PoC?</w:t>
      </w:r>
    </w:p>
    <w:p w14:paraId="3C26CB03" w14:textId="4BD00B71" w:rsidR="00AC426F" w:rsidRPr="0050469B" w:rsidRDefault="00D22958" w:rsidP="00A01847">
      <w:pPr>
        <w:pStyle w:val="Tese-Entrevistas"/>
      </w:pPr>
      <w:r w:rsidRPr="0050469B">
        <w:t xml:space="preserve">Answer: </w:t>
      </w:r>
      <w:r w:rsidR="00AC426F" w:rsidRPr="0050469B">
        <w:t>Yes, but the artifacts should be the same and also been reproducible.</w:t>
      </w:r>
    </w:p>
    <w:p w14:paraId="3BC6D974" w14:textId="78681CF3" w:rsidR="00AC426F" w:rsidRPr="0050469B" w:rsidRDefault="00AC426F" w:rsidP="00A01847">
      <w:pPr>
        <w:pStyle w:val="Tese-Entrevistas"/>
      </w:pPr>
      <w:r w:rsidRPr="0050469B">
        <w:t xml:space="preserve">The interview asked: What are the conditions to guarantee </w:t>
      </w:r>
      <w:r w:rsidR="00D22958" w:rsidRPr="0050469B">
        <w:t>having a</w:t>
      </w:r>
      <w:r w:rsidRPr="0050469B">
        <w:t xml:space="preserve"> PoC to be reproducible?</w:t>
      </w:r>
    </w:p>
    <w:p w14:paraId="56910152" w14:textId="77777777" w:rsidR="00AC426F" w:rsidRPr="0050469B" w:rsidRDefault="00AC426F" w:rsidP="00A01847">
      <w:pPr>
        <w:pStyle w:val="Tese-Entrevistas"/>
      </w:pPr>
      <w:r w:rsidRPr="0050469B">
        <w:t>Answer: when you have the exactly same elements, their combinations, the result should be the same.</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4) What are the elements in a PoC?</w:t>
      </w:r>
    </w:p>
    <w:p w14:paraId="66285492" w14:textId="77777777" w:rsidR="00AC426F" w:rsidRPr="0050469B" w:rsidRDefault="00AC426F" w:rsidP="00A01847">
      <w:pPr>
        <w:pStyle w:val="Tese-Entrevistas"/>
      </w:pPr>
      <w:r w:rsidRPr="0050469B">
        <w:t>I will include the people in the PoC (stakeholders), hardware, software, requirements. I just included hardware and software because I am assuming we are talking about PoC in an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5) Briefly describe the methodology you follow in a PoC?</w:t>
      </w:r>
    </w:p>
    <w:p w14:paraId="77A6D225" w14:textId="138596B8" w:rsidR="00AC426F" w:rsidRPr="0050469B" w:rsidRDefault="00AC426F" w:rsidP="00A01847">
      <w:pPr>
        <w:pStyle w:val="Tese-Entrevistas"/>
      </w:pPr>
      <w:r w:rsidRPr="0050469B">
        <w:t>First, as always, I get really adamant about following best practices (hardware and software) to prepare and install the infrastructure for the PoC. Second, I call as a basic test, which is a synthetic process to measure the infrastructure (without an application), it is like a plumbing work. After that, I start I add other elements (application requirements), which is mostly what customer should know</w:t>
      </w:r>
    </w:p>
    <w:p w14:paraId="7B6C028B" w14:textId="1005797B" w:rsidR="00AC426F" w:rsidRPr="0050469B" w:rsidRDefault="00AC426F" w:rsidP="00A01847">
      <w:pPr>
        <w:pStyle w:val="Tese-Entrevistas"/>
      </w:pPr>
      <w:r w:rsidRPr="0050469B">
        <w:t>The interview asked: How do you act when you talk to customers in the beginning of a PoC. What is your strategy in connecting all the requirements and translate them to a PoC?</w:t>
      </w:r>
    </w:p>
    <w:p w14:paraId="79AA8986" w14:textId="4F6EFE97" w:rsidR="00AC426F" w:rsidRPr="0050469B" w:rsidRDefault="00AC426F" w:rsidP="00A01847">
      <w:pPr>
        <w:pStyle w:val="Tese-Entrevistas"/>
      </w:pPr>
      <w:r w:rsidRPr="0050469B">
        <w:t xml:space="preserve">Answer: This is a tough question. Let me think a little bit... Personally, I listen to them and always ask what is the real pain point. I believe it is more important to address the pain point rather than the requirement. Also, when I look for an artifact I always try to mentalize what this artifact can </w:t>
      </w:r>
      <w:r w:rsidR="004F22CA" w:rsidRPr="0050469B">
        <w:t>do but</w:t>
      </w:r>
      <w:r w:rsidRPr="0050469B">
        <w:t xml:space="preserve"> I always reflect (with more attention) what this artifact cannot do (sometimes this is more important to know what it could do). The requirement should not be seem as passed or failed. This should be interpreted and translated, in other words, this should be analyzed in combination with the whole pain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6) How do you know if someone has adequate knowledge to (execute or understand) a PoC?</w:t>
      </w:r>
    </w:p>
    <w:p w14:paraId="3EB57B31" w14:textId="7C3738BC" w:rsidR="00AC426F" w:rsidRPr="0050469B" w:rsidRDefault="00AC426F" w:rsidP="00A01847">
      <w:pPr>
        <w:pStyle w:val="Tese-Entrevistas"/>
      </w:pPr>
      <w:r w:rsidRPr="0050469B">
        <w:t>Again this is a tough question. The way I feel when you work in a team is that people understand things different because they have a different perspective.</w:t>
      </w:r>
    </w:p>
    <w:p w14:paraId="6D13B080" w14:textId="25A6DE69" w:rsidR="00AC426F" w:rsidRPr="0050469B" w:rsidRDefault="00AC426F" w:rsidP="00A01847">
      <w:pPr>
        <w:pStyle w:val="Tese-Entrevistas"/>
      </w:pPr>
      <w:r w:rsidRPr="0050469B">
        <w:t>The interview asked: When you mentioned a different perspective, would you meant people could have different interpretation about what happened in a PoC and its results?</w:t>
      </w:r>
    </w:p>
    <w:p w14:paraId="27670527" w14:textId="77777777" w:rsidR="00AC426F" w:rsidRPr="0050469B" w:rsidRDefault="00AC426F" w:rsidP="00A01847">
      <w:pPr>
        <w:pStyle w:val="Tese-Entrevistas"/>
      </w:pPr>
      <w:r w:rsidRPr="0050469B">
        <w:t>Answer: Absolutely yes. The way I interpret results and other members interpret results could be the same (it is hard), slighted or completely different. But at the end of the day, if we could produce an artifact, usually will be understandable for others in th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7) How do you know if the participants during the PoC are acquiring some knowledge?</w:t>
      </w:r>
    </w:p>
    <w:p w14:paraId="41C50128" w14:textId="6CC09393" w:rsidR="00AC426F" w:rsidRPr="0050469B" w:rsidRDefault="00AC426F" w:rsidP="00A01847">
      <w:pPr>
        <w:pStyle w:val="Tese-Entrevistas"/>
      </w:pPr>
      <w:r w:rsidRPr="0050469B">
        <w:t>Answer: My experience with all PoC that I have participated so far, the stakeholders definitely gain knowledge as part of my execution because I always give them a complete insight what is going on the PoC.</w:t>
      </w:r>
    </w:p>
    <w:p w14:paraId="1373B7E8" w14:textId="648B5A1C" w:rsidR="00AC426F" w:rsidRPr="0050469B" w:rsidRDefault="00AC426F" w:rsidP="00A01847">
      <w:pPr>
        <w:pStyle w:val="Tese-Entrevistas"/>
      </w:pPr>
      <w:r w:rsidRPr="0050469B">
        <w:t>The interview asked: How are you able to accomplish that?</w:t>
      </w:r>
    </w:p>
    <w:p w14:paraId="59630BC8" w14:textId="77777777" w:rsidR="00AC426F" w:rsidRPr="0050469B" w:rsidRDefault="00AC426F" w:rsidP="00A01847">
      <w:pPr>
        <w:pStyle w:val="Tese-Entrevistas"/>
      </w:pPr>
      <w:r w:rsidRPr="0050469B">
        <w:t>Answer: First, I always try to have transparent communications because during the conversation in some cases, I could refine (or even (re)define) the requirements, because during the execution we (customer and PoC specialist) are getting knowledge (i.e., knowledge about the situations, combinations, artifacts, interaction with people, software, its combination, among others), especially with the combination of those artifacts, which usually is unique during a PoC execution.</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8) During the execution of a PoC, how to act in the face of some changes in the PoC context, such as requirements, elements, unexpected results, etc</w:t>
      </w:r>
      <w:r w:rsidR="00934605">
        <w:t>.</w:t>
      </w:r>
    </w:p>
    <w:p w14:paraId="78E18A52" w14:textId="71BFA0CD" w:rsidR="00AC426F" w:rsidRPr="0050469B" w:rsidRDefault="00AC426F" w:rsidP="00A01847">
      <w:pPr>
        <w:pStyle w:val="Tese-Entrevistas"/>
      </w:pPr>
      <w:r w:rsidRPr="0050469B">
        <w:t xml:space="preserve">Based on my experience, it is about trial and error. More than that, it is about having a clear understanding of every element and its combination (I know it is hard). A PoC in IT could have hundreds of different elements and combinations. I always try to understand clearly what is going on during the PoC execution, and I try to eliminate variables which are not </w:t>
      </w:r>
      <w:r w:rsidRPr="0050469B">
        <w:lastRenderedPageBreak/>
        <w:t>relevant and focus what is really important. I never thought how I do it, it is an intuitive process. It is the same when I drive my car. I don't think how to drive, I just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9) How to document and deliver PoC results?</w:t>
      </w:r>
    </w:p>
    <w:p w14:paraId="6C2172A9" w14:textId="666FDA72" w:rsidR="00AC426F" w:rsidRPr="0050469B" w:rsidRDefault="00AC426F" w:rsidP="00A01847">
      <w:pPr>
        <w:pStyle w:val="Tese-Entrevistas"/>
      </w:pPr>
      <w:r w:rsidRPr="0050469B">
        <w:t>This should be documented and written in the most direct way to justify the tests you (PoC specialist) did in the PoC. Also, it is important to highlight and explain what you (PoC specialist) have done to accomplish the conclusion showing the results of each test case. The customer defines the test case they want to see, and not you.</w:t>
      </w:r>
    </w:p>
    <w:p w14:paraId="492E1D9C" w14:textId="2FADB882" w:rsidR="00AC426F" w:rsidRPr="0050469B" w:rsidRDefault="00AC426F" w:rsidP="00A01847">
      <w:pPr>
        <w:pStyle w:val="Tese-Entrevistas"/>
      </w:pPr>
      <w:r w:rsidRPr="0050469B">
        <w:t>The interview asked: In a PoC, a customer has defined a specific test, and during the PoC execution you (PoC specialist) realized this specific test won</w:t>
      </w:r>
      <w:r w:rsidR="004F22CA" w:rsidRPr="0050469B">
        <w:t>’</w:t>
      </w:r>
      <w:r w:rsidRPr="0050469B">
        <w:t>t translate to customer</w:t>
      </w:r>
      <w:r w:rsidR="004F22CA" w:rsidRPr="0050469B">
        <w:t>’</w:t>
      </w:r>
      <w:r w:rsidRPr="0050469B">
        <w:t xml:space="preserve">s real situation. Going in more details now, for example, a customer X asked for their test case to use a generic I/O application to generate IO against the storage subsystem. During the execution, you have seem this particular tool generating data blocks with </w:t>
      </w:r>
      <w:r w:rsidR="004F22CA" w:rsidRPr="0050469B">
        <w:t>zeroes, which</w:t>
      </w:r>
      <w:r w:rsidRPr="0050469B">
        <w:t xml:space="preserve"> may not translated to a customer reality. How do you act in this case?</w:t>
      </w:r>
    </w:p>
    <w:p w14:paraId="0932D3ED" w14:textId="77777777" w:rsidR="00AC426F" w:rsidRPr="0050469B" w:rsidRDefault="00AC426F" w:rsidP="00A01847">
      <w:pPr>
        <w:pStyle w:val="Tese-Entrevistas"/>
      </w:pPr>
      <w:r w:rsidRPr="0050469B">
        <w:t>Answer: Always have transparent conversation. I would explain these elements may or may not produce an artifact that could be translated what customer wants. Maybe the customer wants to test a tool that generates only zeroes. If this is the case, it is OK, but everyone needs to be on the same page. There is no right or wrong, but maybe customer did not know about the behavior of that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10) How do you evaluate whether there was an understanding of PoC results?</w:t>
      </w:r>
    </w:p>
    <w:p w14:paraId="5A0A7D56" w14:textId="1853E7CD" w:rsidR="007D2656" w:rsidRPr="0050469B" w:rsidRDefault="00AC426F" w:rsidP="00A01847">
      <w:pPr>
        <w:pStyle w:val="Tese-Entrevistas"/>
      </w:pPr>
      <w:r w:rsidRPr="0050469B">
        <w:t>Usually after the PoC execution, there is a demo or presentation, it is like a discussion between the PoC specialist and customer about the outcome. The outcome (results) should be in a such way that – it should with the objectives in the PoC and results. The customer is going to see if that is going to meet the business requirement and the communication between all involved in the PoC should be completely transparent in the results.</w:t>
      </w:r>
    </w:p>
    <w:p w14:paraId="622535C4" w14:textId="77777777" w:rsidR="007D2656" w:rsidRPr="0050469B" w:rsidRDefault="007D2656">
      <w:pPr>
        <w:rPr>
          <w:color w:val="000000"/>
          <w:lang w:val="pt-BR"/>
        </w:rPr>
      </w:pPr>
      <w:r w:rsidRPr="0050469B">
        <w:rPr>
          <w:color w:val="000000"/>
          <w:lang w:val="pt-BR"/>
        </w:rPr>
        <w:br w:type="page"/>
      </w:r>
    </w:p>
    <w:p w14:paraId="51FE6911" w14:textId="30FB09C3"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902" w:name="_Toc41897445"/>
      <w:bookmarkStart w:id="1903" w:name="_Toc68502489"/>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902"/>
      <w:bookmarkEnd w:id="1903"/>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78"/>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79"/>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80"/>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81"/>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82"/>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112BCDF9"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904" w:name="_Toc68502490"/>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904"/>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83">
                      <a:extLst>
                        <a:ext uri="{BEBA8EAE-BF5A-486C-A8C5-ECC9F3942E4B}">
                          <a14:imgProps xmlns:a14="http://schemas.microsoft.com/office/drawing/2010/main">
                            <a14:imgLayer r:embed="rId84">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905"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r w:rsidRPr="000F41EB">
              <w:rPr>
                <w:b/>
                <w:bCs/>
                <w:sz w:val="22"/>
                <w:szCs w:val="22"/>
                <w:lang w:val="pt-BR"/>
              </w:rPr>
              <w:t>Name</w:t>
            </w:r>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r w:rsidRPr="000F41EB">
              <w:rPr>
                <w:b/>
                <w:bCs/>
                <w:sz w:val="22"/>
                <w:szCs w:val="22"/>
                <w:lang w:val="pt-BR"/>
              </w:rPr>
              <w:t>Group</w:t>
            </w:r>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Nome do grupo que o nó percente</w:t>
            </w:r>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r w:rsidRPr="000F41EB">
              <w:rPr>
                <w:b/>
                <w:bCs/>
                <w:sz w:val="22"/>
                <w:szCs w:val="22"/>
                <w:lang w:val="pt-BR"/>
              </w:rPr>
              <w:t>Value</w:t>
            </w:r>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905"/>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906" w:name="_Toc68502491"/>
      <w:r w:rsidRPr="0050469B">
        <w:rPr>
          <w:rFonts w:ascii="Gill Sans" w:hAnsi="Gill Sans" w:cs="Gill Sans"/>
          <w:b w:val="0"/>
          <w:color w:val="000000" w:themeColor="text1"/>
          <w:sz w:val="36"/>
          <w:szCs w:val="36"/>
          <w:lang w:val="pt-BR"/>
        </w:rPr>
        <w:lastRenderedPageBreak/>
        <w:t>A rede completa de conhecimento no contexto da PoC</w:t>
      </w:r>
      <w:bookmarkEnd w:id="1906"/>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8E813" w14:textId="77777777" w:rsidR="00BF0CD5" w:rsidRDefault="00BF0CD5" w:rsidP="00DB0344">
      <w:r>
        <w:separator/>
      </w:r>
    </w:p>
    <w:p w14:paraId="175BF07B" w14:textId="77777777" w:rsidR="00BF0CD5" w:rsidRDefault="00BF0CD5"/>
  </w:endnote>
  <w:endnote w:type="continuationSeparator" w:id="0">
    <w:p w14:paraId="5B3E0708" w14:textId="77777777" w:rsidR="00BF0CD5" w:rsidRDefault="00BF0CD5" w:rsidP="00DB0344">
      <w:r>
        <w:continuationSeparator/>
      </w:r>
    </w:p>
    <w:p w14:paraId="75A0A587" w14:textId="77777777" w:rsidR="00BF0CD5" w:rsidRDefault="00BF0C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EndPr>
      <w:rPr>
        <w:rStyle w:val="PageNumber"/>
      </w:rPr>
    </w:sdtEndPr>
    <w:sdtContent>
      <w:p w14:paraId="581821BF" w14:textId="2E008B83" w:rsidR="006803EB" w:rsidRDefault="006803EB"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6803EB" w:rsidRDefault="006803EB"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CB78F" w14:textId="77777777" w:rsidR="003A3956" w:rsidRDefault="003A39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9D150" w14:textId="77777777" w:rsidR="003A3956" w:rsidRDefault="003A39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6803EB" w:rsidRDefault="006803EB"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6803EB" w:rsidRDefault="006803EB" w:rsidP="00B3170C">
    <w:pPr>
      <w:pStyle w:val="Footer"/>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EndPr>
      <w:rPr>
        <w:rStyle w:val="PageNumber"/>
      </w:rPr>
    </w:sdtEndPr>
    <w:sdtContent>
      <w:p w14:paraId="26C465B9" w14:textId="01B63C64" w:rsidR="006803EB" w:rsidRDefault="006803EB"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6803EB" w:rsidRDefault="006803EB" w:rsidP="00B3170C">
    <w:pPr>
      <w:pStyle w:val="Footer"/>
      <w:ind w:right="360"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EndPr>
      <w:rPr>
        <w:rStyle w:val="PageNumber"/>
      </w:rPr>
    </w:sdtEndPr>
    <w:sdtContent>
      <w:p w14:paraId="5BF36A71" w14:textId="0C173CD1" w:rsidR="006803EB" w:rsidRDefault="006803EB"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6803EB" w:rsidRDefault="006803EB"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02E1F3" w14:textId="77777777" w:rsidR="00BF0CD5" w:rsidRDefault="00BF0CD5" w:rsidP="00DB0344">
      <w:r>
        <w:separator/>
      </w:r>
    </w:p>
  </w:footnote>
  <w:footnote w:type="continuationSeparator" w:id="0">
    <w:p w14:paraId="07710AFD" w14:textId="77777777" w:rsidR="00BF0CD5" w:rsidRDefault="00BF0CD5" w:rsidP="00DB0344">
      <w:r>
        <w:continuationSeparator/>
      </w:r>
    </w:p>
  </w:footnote>
  <w:footnote w:type="continuationNotice" w:id="1">
    <w:p w14:paraId="4420116B" w14:textId="77777777" w:rsidR="00BF0CD5" w:rsidRPr="00E4363C" w:rsidRDefault="00BF0CD5"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6803EB" w:rsidRDefault="006803EB"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6803EB" w:rsidRDefault="006803EB">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6803EB" w:rsidRDefault="006803EB"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6803EB" w:rsidRDefault="006803EB"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6803EB" w:rsidRPr="002A7F45" w:rsidRDefault="006803EB"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6803EB" w:rsidRPr="00517533" w:rsidRDefault="006803EB"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AD42F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C20689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1E0B0C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CD274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A9085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0384C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8B836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90451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D69FA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BFCEC1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0D8A"/>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6"/>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64"/>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73F"/>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06F7"/>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B21"/>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564"/>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5F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7EE"/>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39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28D"/>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C3F"/>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8E4"/>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A5"/>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331"/>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0D5E"/>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11A"/>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3EB"/>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3C99"/>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7B0"/>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B35"/>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58BF"/>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66A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25"/>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1D67"/>
    <w:rsid w:val="00952830"/>
    <w:rsid w:val="00952B68"/>
    <w:rsid w:val="00953054"/>
    <w:rsid w:val="0095305F"/>
    <w:rsid w:val="009535C6"/>
    <w:rsid w:val="009536A5"/>
    <w:rsid w:val="009539B4"/>
    <w:rsid w:val="00953A55"/>
    <w:rsid w:val="00953E3C"/>
    <w:rsid w:val="00954050"/>
    <w:rsid w:val="009542C1"/>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879"/>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5B2"/>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43F"/>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BA3"/>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52C"/>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E7F1E"/>
    <w:rsid w:val="00BF03C4"/>
    <w:rsid w:val="00BF07DF"/>
    <w:rsid w:val="00BF0B2B"/>
    <w:rsid w:val="00BF0CD5"/>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4B7"/>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906"/>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5DC"/>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2AA"/>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25"/>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B0A"/>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B6D"/>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2B78"/>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2FB"/>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3F8B"/>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484C"/>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C3"/>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C7823"/>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D36A2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D36A2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6A25"/>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 w:type="paragraph" w:styleId="BodyTextIndent">
    <w:name w:val="Body Text Indent"/>
    <w:basedOn w:val="Normal"/>
    <w:link w:val="BodyTextIndentChar"/>
    <w:uiPriority w:val="99"/>
    <w:semiHidden/>
    <w:unhideWhenUsed/>
    <w:rsid w:val="00F3484C"/>
    <w:pPr>
      <w:spacing w:after="120"/>
      <w:ind w:left="283"/>
    </w:pPr>
  </w:style>
  <w:style w:type="character" w:customStyle="1" w:styleId="BodyTextIndentChar">
    <w:name w:val="Body Text Indent Char"/>
    <w:basedOn w:val="DefaultParagraphFont"/>
    <w:link w:val="BodyTextIndent"/>
    <w:uiPriority w:val="99"/>
    <w:semiHidden/>
    <w:rsid w:val="00F3484C"/>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5.xml"/><Relationship Id="rId42" Type="http://schemas.microsoft.com/office/2007/relationships/hdphoto" Target="media/hdphoto7.wdp"/><Relationship Id="rId47" Type="http://schemas.openxmlformats.org/officeDocument/2006/relationships/image" Target="media/image21.png"/><Relationship Id="rId63" Type="http://schemas.openxmlformats.org/officeDocument/2006/relationships/image" Target="media/image36.png"/><Relationship Id="rId68" Type="http://schemas.openxmlformats.org/officeDocument/2006/relationships/image" Target="media/image41.emf"/><Relationship Id="rId84" Type="http://schemas.microsoft.com/office/2007/relationships/hdphoto" Target="media/hdphoto11.wdp"/><Relationship Id="rId16" Type="http://schemas.openxmlformats.org/officeDocument/2006/relationships/image" Target="media/image3.emf"/><Relationship Id="rId11" Type="http://schemas.openxmlformats.org/officeDocument/2006/relationships/footer" Target="footer1.xml"/><Relationship Id="rId32" Type="http://schemas.microsoft.com/office/2007/relationships/hdphoto" Target="media/hdphoto2.wdp"/><Relationship Id="rId37" Type="http://schemas.openxmlformats.org/officeDocument/2006/relationships/image" Target="media/image16.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emf"/><Relationship Id="rId79" Type="http://schemas.openxmlformats.org/officeDocument/2006/relationships/image" Target="media/image49.jpeg"/><Relationship Id="rId5" Type="http://schemas.openxmlformats.org/officeDocument/2006/relationships/webSettings" Target="webSettings.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5.emf"/><Relationship Id="rId27" Type="http://schemas.openxmlformats.org/officeDocument/2006/relationships/image" Target="media/image10.png"/><Relationship Id="rId30" Type="http://schemas.microsoft.com/office/2007/relationships/hdphoto" Target="media/hdphoto1.wdp"/><Relationship Id="rId35" Type="http://schemas.openxmlformats.org/officeDocument/2006/relationships/image" Target="media/image15.png"/><Relationship Id="rId43" Type="http://schemas.openxmlformats.org/officeDocument/2006/relationships/image" Target="media/image19.png"/><Relationship Id="rId48" Type="http://schemas.microsoft.com/office/2007/relationships/hdphoto" Target="media/hdphoto10.wdp"/><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emf"/><Relationship Id="rId77" Type="http://schemas.openxmlformats.org/officeDocument/2006/relationships/footer" Target="footer7.xml"/><Relationship Id="rId8" Type="http://schemas.openxmlformats.org/officeDocument/2006/relationships/image" Target="media/image1.tiff"/><Relationship Id="rId51" Type="http://schemas.openxmlformats.org/officeDocument/2006/relationships/image" Target="media/image24.png"/><Relationship Id="rId72" Type="http://schemas.openxmlformats.org/officeDocument/2006/relationships/image" Target="media/image45.png"/><Relationship Id="rId80" Type="http://schemas.openxmlformats.org/officeDocument/2006/relationships/image" Target="media/image50.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8.png"/><Relationship Id="rId33" Type="http://schemas.openxmlformats.org/officeDocument/2006/relationships/image" Target="media/image14.png"/><Relationship Id="rId38" Type="http://schemas.microsoft.com/office/2007/relationships/hdphoto" Target="media/hdphoto5.wdp"/><Relationship Id="rId46" Type="http://schemas.microsoft.com/office/2007/relationships/hdphoto" Target="media/hdphoto9.wdp"/><Relationship Id="rId59" Type="http://schemas.openxmlformats.org/officeDocument/2006/relationships/image" Target="media/image32.png"/><Relationship Id="rId67" Type="http://schemas.openxmlformats.org/officeDocument/2006/relationships/image" Target="media/image40.emf"/><Relationship Id="rId20" Type="http://schemas.openxmlformats.org/officeDocument/2006/relationships/footer" Target="footer4.xml"/><Relationship Id="rId41" Type="http://schemas.openxmlformats.org/officeDocument/2006/relationships/image" Target="media/image18.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emf"/><Relationship Id="rId75" Type="http://schemas.openxmlformats.org/officeDocument/2006/relationships/header" Target="header6.xml"/><Relationship Id="rId83"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iff"/><Relationship Id="rId23" Type="http://schemas.openxmlformats.org/officeDocument/2006/relationships/image" Target="media/image6.emf"/><Relationship Id="rId28" Type="http://schemas.openxmlformats.org/officeDocument/2006/relationships/image" Target="media/image11.png"/><Relationship Id="rId36" Type="http://schemas.microsoft.com/office/2007/relationships/hdphoto" Target="media/hdphoto4.wdp"/><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header" Target="header2.xml"/><Relationship Id="rId31" Type="http://schemas.openxmlformats.org/officeDocument/2006/relationships/image" Target="media/image13.png"/><Relationship Id="rId44" Type="http://schemas.microsoft.com/office/2007/relationships/hdphoto" Target="media/hdphoto8.wdp"/><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emf"/><Relationship Id="rId73" Type="http://schemas.openxmlformats.org/officeDocument/2006/relationships/image" Target="media/image46.emf"/><Relationship Id="rId78" Type="http://schemas.openxmlformats.org/officeDocument/2006/relationships/image" Target="media/image48.jpeg"/><Relationship Id="rId81" Type="http://schemas.openxmlformats.org/officeDocument/2006/relationships/image" Target="media/image51.emf"/><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image" Target="media/image17.png"/><Relationship Id="rId34" Type="http://schemas.microsoft.com/office/2007/relationships/hdphoto" Target="media/hdphoto3.wdp"/><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44.e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emf"/><Relationship Id="rId40" Type="http://schemas.microsoft.com/office/2007/relationships/hdphoto" Target="media/hdphoto6.wdp"/><Relationship Id="rId45" Type="http://schemas.openxmlformats.org/officeDocument/2006/relationships/image" Target="media/image20.png"/><Relationship Id="rId66" Type="http://schemas.openxmlformats.org/officeDocument/2006/relationships/image" Target="media/image39.emf"/><Relationship Id="rId61" Type="http://schemas.openxmlformats.org/officeDocument/2006/relationships/image" Target="media/image34.png"/><Relationship Id="rId82" Type="http://schemas.openxmlformats.org/officeDocument/2006/relationships/image" Target="media/image5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6</Pages>
  <Words>86094</Words>
  <Characters>490739</Characters>
  <Application>Microsoft Office Word</Application>
  <DocSecurity>0</DocSecurity>
  <Lines>4089</Lines>
  <Paragraphs>11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5756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5T12:06: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